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37D4EE" w14:textId="3ED465E6" w:rsidR="00F31FEA" w:rsidRPr="007F48FF" w:rsidRDefault="00F31FEA" w:rsidP="007F48FF">
      <w:pPr>
        <w:jc w:val="center"/>
        <w:rPr>
          <w:rFonts w:ascii="Arial" w:hAnsi="Arial" w:cs="Arial"/>
          <w:b/>
          <w:bCs/>
          <w:sz w:val="22"/>
          <w:szCs w:val="22"/>
        </w:rPr>
      </w:pPr>
      <w:r w:rsidRPr="007F48FF">
        <w:rPr>
          <w:rFonts w:ascii="Arial" w:hAnsi="Arial" w:cs="Arial"/>
          <w:b/>
          <w:bCs/>
          <w:sz w:val="22"/>
          <w:szCs w:val="22"/>
        </w:rPr>
        <w:t xml:space="preserve">Supplementary </w:t>
      </w:r>
      <w:r w:rsidR="00E37BD9">
        <w:rPr>
          <w:rFonts w:ascii="Arial" w:hAnsi="Arial" w:cs="Arial"/>
          <w:b/>
          <w:bCs/>
          <w:sz w:val="22"/>
          <w:szCs w:val="22"/>
        </w:rPr>
        <w:t>File</w:t>
      </w:r>
      <w:r w:rsidR="0038645C">
        <w:rPr>
          <w:rFonts w:ascii="Arial" w:hAnsi="Arial" w:cs="Arial"/>
          <w:b/>
          <w:bCs/>
          <w:sz w:val="22"/>
          <w:szCs w:val="22"/>
        </w:rPr>
        <w:t xml:space="preserve"> 1</w:t>
      </w:r>
    </w:p>
    <w:p w14:paraId="06C36458" w14:textId="77777777" w:rsidR="00E37BD9" w:rsidRDefault="00E37BD9" w:rsidP="007F48FF">
      <w:pPr>
        <w:spacing w:line="360" w:lineRule="auto"/>
        <w:rPr>
          <w:rFonts w:ascii="Arial" w:hAnsi="Arial" w:cs="Arial"/>
          <w:b/>
          <w:bCs/>
          <w:i/>
          <w:iCs/>
          <w:sz w:val="22"/>
          <w:szCs w:val="22"/>
        </w:rPr>
      </w:pPr>
    </w:p>
    <w:p w14:paraId="761ED179" w14:textId="77777777" w:rsidR="00E37BD9" w:rsidRDefault="00E37BD9" w:rsidP="007F48FF">
      <w:pPr>
        <w:spacing w:line="360" w:lineRule="auto"/>
        <w:rPr>
          <w:rFonts w:ascii="Arial" w:hAnsi="Arial" w:cs="Arial"/>
          <w:b/>
          <w:bCs/>
          <w:i/>
          <w:iCs/>
          <w:sz w:val="22"/>
          <w:szCs w:val="22"/>
        </w:rPr>
      </w:pPr>
    </w:p>
    <w:p w14:paraId="2E1F6DFC" w14:textId="0938EF3D" w:rsidR="00ED240B" w:rsidRPr="001C785F" w:rsidRDefault="00E37BD9" w:rsidP="007F48FF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i/>
          <w:iCs/>
          <w:sz w:val="22"/>
          <w:szCs w:val="22"/>
        </w:rPr>
        <w:t>Supplementary File</w:t>
      </w:r>
      <w:r w:rsidR="007F5543" w:rsidRPr="001C785F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b/>
          <w:bCs/>
          <w:i/>
          <w:iCs/>
          <w:sz w:val="22"/>
          <w:szCs w:val="22"/>
        </w:rPr>
        <w:t>1a</w:t>
      </w:r>
      <w:r w:rsidR="007F5543" w:rsidRPr="001C785F">
        <w:rPr>
          <w:rFonts w:ascii="Arial" w:hAnsi="Arial" w:cs="Arial"/>
          <w:sz w:val="22"/>
          <w:szCs w:val="22"/>
        </w:rPr>
        <w:t>. Test</w:t>
      </w:r>
      <w:r w:rsidR="001C1D1E">
        <w:rPr>
          <w:rFonts w:ascii="Arial" w:hAnsi="Arial" w:cs="Arial"/>
          <w:sz w:val="22"/>
          <w:szCs w:val="22"/>
        </w:rPr>
        <w:t>s</w:t>
      </w:r>
      <w:r w:rsidR="007F5543" w:rsidRPr="001C785F">
        <w:rPr>
          <w:rFonts w:ascii="Arial" w:hAnsi="Arial" w:cs="Arial"/>
          <w:sz w:val="22"/>
          <w:szCs w:val="22"/>
        </w:rPr>
        <w:t xml:space="preserve"> of</w:t>
      </w:r>
      <w:r w:rsidR="00ED240B" w:rsidRPr="001C785F">
        <w:rPr>
          <w:rFonts w:ascii="Arial" w:hAnsi="Arial" w:cs="Arial"/>
          <w:sz w:val="22"/>
          <w:szCs w:val="22"/>
        </w:rPr>
        <w:t xml:space="preserve"> Statistical</w:t>
      </w:r>
      <w:r w:rsidR="007F5543" w:rsidRPr="001C785F">
        <w:rPr>
          <w:rFonts w:ascii="Arial" w:hAnsi="Arial" w:cs="Arial"/>
          <w:sz w:val="22"/>
          <w:szCs w:val="22"/>
        </w:rPr>
        <w:t xml:space="preserve"> Significance in</w:t>
      </w:r>
      <w:r w:rsidR="00ED240B" w:rsidRPr="001C785F">
        <w:rPr>
          <w:rFonts w:ascii="Arial" w:hAnsi="Arial" w:cs="Arial"/>
          <w:sz w:val="22"/>
          <w:szCs w:val="22"/>
        </w:rPr>
        <w:t xml:space="preserve"> the Neural Similarity across Trials Captured by the Similarity of the Cued item</w:t>
      </w:r>
    </w:p>
    <w:p w14:paraId="2E253999" w14:textId="651F5C33" w:rsidR="00AC48D8" w:rsidRPr="001C785F" w:rsidRDefault="00AC48D8" w:rsidP="007F48FF">
      <w:pPr>
        <w:spacing w:line="360" w:lineRule="auto"/>
        <w:rPr>
          <w:rFonts w:ascii="Arial" w:hAnsi="Arial" w:cs="Arial"/>
          <w:sz w:val="22"/>
          <w:szCs w:val="22"/>
        </w:rPr>
      </w:pPr>
    </w:p>
    <w:tbl>
      <w:tblPr>
        <w:tblW w:w="81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61"/>
        <w:gridCol w:w="762"/>
        <w:gridCol w:w="579"/>
        <w:gridCol w:w="1300"/>
        <w:gridCol w:w="1730"/>
        <w:gridCol w:w="1582"/>
      </w:tblGrid>
      <w:tr w:rsidR="008A59B3" w:rsidRPr="001C785F" w14:paraId="7EA712EE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69C79349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62" w:type="dxa"/>
            <w:shd w:val="clear" w:color="auto" w:fill="auto"/>
            <w:noWrap/>
            <w:vAlign w:val="center"/>
            <w:hideMark/>
          </w:tcPr>
          <w:p w14:paraId="286A4FC8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t</w:t>
            </w:r>
          </w:p>
        </w:tc>
        <w:tc>
          <w:tcPr>
            <w:tcW w:w="579" w:type="dxa"/>
            <w:shd w:val="clear" w:color="auto" w:fill="auto"/>
            <w:noWrap/>
            <w:vAlign w:val="center"/>
            <w:hideMark/>
          </w:tcPr>
          <w:p w14:paraId="11837397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df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AF629B7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Cohen's d</w:t>
            </w:r>
          </w:p>
        </w:tc>
        <w:tc>
          <w:tcPr>
            <w:tcW w:w="1730" w:type="dxa"/>
            <w:shd w:val="clear" w:color="auto" w:fill="auto"/>
            <w:noWrap/>
            <w:vAlign w:val="center"/>
            <w:hideMark/>
          </w:tcPr>
          <w:p w14:paraId="50AB44B8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p-uncorrected</w:t>
            </w:r>
          </w:p>
        </w:tc>
        <w:tc>
          <w:tcPr>
            <w:tcW w:w="1582" w:type="dxa"/>
            <w:shd w:val="clear" w:color="auto" w:fill="auto"/>
            <w:noWrap/>
            <w:vAlign w:val="center"/>
            <w:hideMark/>
          </w:tcPr>
          <w:p w14:paraId="55782EC5" w14:textId="2CF59C3F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p-</w:t>
            </w:r>
            <w:r w:rsidR="00B660D4">
              <w:rPr>
                <w:rFonts w:ascii="Arial" w:hAnsi="Arial" w:cs="Arial"/>
                <w:color w:val="000000"/>
                <w:sz w:val="22"/>
                <w:szCs w:val="22"/>
              </w:rPr>
              <w:t>B</w:t>
            </w: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onferroni</w:t>
            </w:r>
          </w:p>
        </w:tc>
      </w:tr>
      <w:tr w:rsidR="008A59B3" w:rsidRPr="001C785F" w14:paraId="32EA4938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6A8E2CB8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aLEC</w:t>
            </w:r>
            <w:proofErr w:type="spellEnd"/>
          </w:p>
        </w:tc>
        <w:tc>
          <w:tcPr>
            <w:tcW w:w="762" w:type="dxa"/>
            <w:shd w:val="clear" w:color="auto" w:fill="auto"/>
            <w:noWrap/>
            <w:vAlign w:val="center"/>
            <w:hideMark/>
          </w:tcPr>
          <w:p w14:paraId="6B567D36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4.29</w:t>
            </w:r>
          </w:p>
        </w:tc>
        <w:tc>
          <w:tcPr>
            <w:tcW w:w="579" w:type="dxa"/>
            <w:shd w:val="clear" w:color="auto" w:fill="auto"/>
            <w:noWrap/>
            <w:vAlign w:val="center"/>
            <w:hideMark/>
          </w:tcPr>
          <w:p w14:paraId="700E6FCF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4E44751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.11</w:t>
            </w:r>
          </w:p>
        </w:tc>
        <w:tc>
          <w:tcPr>
            <w:tcW w:w="1730" w:type="dxa"/>
            <w:shd w:val="clear" w:color="auto" w:fill="auto"/>
            <w:noWrap/>
            <w:vAlign w:val="center"/>
            <w:hideMark/>
          </w:tcPr>
          <w:p w14:paraId="7490D6A6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006</w:t>
            </w:r>
          </w:p>
        </w:tc>
        <w:tc>
          <w:tcPr>
            <w:tcW w:w="1582" w:type="dxa"/>
            <w:shd w:val="clear" w:color="auto" w:fill="auto"/>
            <w:noWrap/>
            <w:vAlign w:val="center"/>
            <w:hideMark/>
          </w:tcPr>
          <w:p w14:paraId="7387919E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0.0052</w:t>
            </w:r>
          </w:p>
        </w:tc>
      </w:tr>
      <w:tr w:rsidR="008A59B3" w:rsidRPr="001C785F" w14:paraId="484B7C3C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6107B5B2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pMEC</w:t>
            </w:r>
            <w:proofErr w:type="spellEnd"/>
          </w:p>
        </w:tc>
        <w:tc>
          <w:tcPr>
            <w:tcW w:w="762" w:type="dxa"/>
            <w:shd w:val="clear" w:color="auto" w:fill="auto"/>
            <w:noWrap/>
            <w:vAlign w:val="center"/>
            <w:hideMark/>
          </w:tcPr>
          <w:p w14:paraId="7FD24B05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.16</w:t>
            </w:r>
          </w:p>
        </w:tc>
        <w:tc>
          <w:tcPr>
            <w:tcW w:w="579" w:type="dxa"/>
            <w:shd w:val="clear" w:color="auto" w:fill="auto"/>
            <w:noWrap/>
            <w:vAlign w:val="center"/>
            <w:hideMark/>
          </w:tcPr>
          <w:p w14:paraId="41950B75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DE55F19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56</w:t>
            </w:r>
          </w:p>
        </w:tc>
        <w:tc>
          <w:tcPr>
            <w:tcW w:w="1730" w:type="dxa"/>
            <w:shd w:val="clear" w:color="auto" w:fill="auto"/>
            <w:noWrap/>
            <w:vAlign w:val="center"/>
            <w:hideMark/>
          </w:tcPr>
          <w:p w14:paraId="337E0285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47</w:t>
            </w:r>
          </w:p>
        </w:tc>
        <w:tc>
          <w:tcPr>
            <w:tcW w:w="1582" w:type="dxa"/>
            <w:shd w:val="clear" w:color="auto" w:fill="auto"/>
            <w:noWrap/>
            <w:vAlign w:val="center"/>
            <w:hideMark/>
          </w:tcPr>
          <w:p w14:paraId="04338A40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  <w:tr w:rsidR="008A59B3" w:rsidRPr="001C785F" w14:paraId="675A51BE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12E9F27A" w14:textId="1029F848" w:rsidR="008A59B3" w:rsidRPr="001C785F" w:rsidRDefault="003535C8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Perirhinal</w:t>
            </w:r>
          </w:p>
        </w:tc>
        <w:tc>
          <w:tcPr>
            <w:tcW w:w="762" w:type="dxa"/>
            <w:shd w:val="clear" w:color="auto" w:fill="auto"/>
            <w:noWrap/>
            <w:vAlign w:val="center"/>
            <w:hideMark/>
          </w:tcPr>
          <w:p w14:paraId="3407DC48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.00</w:t>
            </w:r>
          </w:p>
        </w:tc>
        <w:tc>
          <w:tcPr>
            <w:tcW w:w="579" w:type="dxa"/>
            <w:shd w:val="clear" w:color="auto" w:fill="auto"/>
            <w:noWrap/>
            <w:vAlign w:val="center"/>
            <w:hideMark/>
          </w:tcPr>
          <w:p w14:paraId="2C9A8535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EF50DEF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78</w:t>
            </w:r>
          </w:p>
        </w:tc>
        <w:tc>
          <w:tcPr>
            <w:tcW w:w="1730" w:type="dxa"/>
            <w:shd w:val="clear" w:color="auto" w:fill="auto"/>
            <w:noWrap/>
            <w:vAlign w:val="center"/>
            <w:hideMark/>
          </w:tcPr>
          <w:p w14:paraId="5A244ED5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089</w:t>
            </w:r>
          </w:p>
        </w:tc>
        <w:tc>
          <w:tcPr>
            <w:tcW w:w="1582" w:type="dxa"/>
            <w:shd w:val="clear" w:color="auto" w:fill="auto"/>
            <w:noWrap/>
            <w:vAlign w:val="center"/>
            <w:hideMark/>
          </w:tcPr>
          <w:p w14:paraId="3DF12662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  <w:tr w:rsidR="008A59B3" w:rsidRPr="001C785F" w14:paraId="3E2DE285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0EFEE58E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Para-hippocampus</w:t>
            </w:r>
          </w:p>
        </w:tc>
        <w:tc>
          <w:tcPr>
            <w:tcW w:w="762" w:type="dxa"/>
            <w:shd w:val="clear" w:color="auto" w:fill="auto"/>
            <w:noWrap/>
            <w:vAlign w:val="center"/>
            <w:hideMark/>
          </w:tcPr>
          <w:p w14:paraId="63B931E7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.70</w:t>
            </w:r>
          </w:p>
        </w:tc>
        <w:tc>
          <w:tcPr>
            <w:tcW w:w="579" w:type="dxa"/>
            <w:shd w:val="clear" w:color="auto" w:fill="auto"/>
            <w:noWrap/>
            <w:vAlign w:val="center"/>
            <w:hideMark/>
          </w:tcPr>
          <w:p w14:paraId="52BC6965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12438E9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70</w:t>
            </w:r>
          </w:p>
        </w:tc>
        <w:tc>
          <w:tcPr>
            <w:tcW w:w="1730" w:type="dxa"/>
            <w:shd w:val="clear" w:color="auto" w:fill="auto"/>
            <w:noWrap/>
            <w:vAlign w:val="center"/>
            <w:hideMark/>
          </w:tcPr>
          <w:p w14:paraId="05A807BB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17</w:t>
            </w:r>
          </w:p>
        </w:tc>
        <w:tc>
          <w:tcPr>
            <w:tcW w:w="1582" w:type="dxa"/>
            <w:shd w:val="clear" w:color="auto" w:fill="auto"/>
            <w:noWrap/>
            <w:vAlign w:val="center"/>
            <w:hideMark/>
          </w:tcPr>
          <w:p w14:paraId="1A3D568B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  <w:tr w:rsidR="008A59B3" w:rsidRPr="001C785F" w14:paraId="61E12498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0157E1DC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DG/CA3</w:t>
            </w:r>
          </w:p>
        </w:tc>
        <w:tc>
          <w:tcPr>
            <w:tcW w:w="762" w:type="dxa"/>
            <w:shd w:val="clear" w:color="auto" w:fill="auto"/>
            <w:noWrap/>
            <w:vAlign w:val="center"/>
            <w:hideMark/>
          </w:tcPr>
          <w:p w14:paraId="23806AB9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.65</w:t>
            </w:r>
          </w:p>
        </w:tc>
        <w:tc>
          <w:tcPr>
            <w:tcW w:w="579" w:type="dxa"/>
            <w:shd w:val="clear" w:color="auto" w:fill="auto"/>
            <w:noWrap/>
            <w:vAlign w:val="center"/>
            <w:hideMark/>
          </w:tcPr>
          <w:p w14:paraId="108AFEB9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F5AB112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94</w:t>
            </w:r>
          </w:p>
        </w:tc>
        <w:tc>
          <w:tcPr>
            <w:tcW w:w="1730" w:type="dxa"/>
            <w:shd w:val="clear" w:color="auto" w:fill="auto"/>
            <w:noWrap/>
            <w:vAlign w:val="center"/>
            <w:hideMark/>
          </w:tcPr>
          <w:p w14:paraId="1547E808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024</w:t>
            </w:r>
          </w:p>
        </w:tc>
        <w:tc>
          <w:tcPr>
            <w:tcW w:w="1582" w:type="dxa"/>
            <w:shd w:val="clear" w:color="auto" w:fill="auto"/>
            <w:noWrap/>
            <w:vAlign w:val="center"/>
            <w:hideMark/>
          </w:tcPr>
          <w:p w14:paraId="029D26AB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0.019</w:t>
            </w:r>
          </w:p>
        </w:tc>
      </w:tr>
      <w:tr w:rsidR="008A59B3" w:rsidRPr="001C785F" w14:paraId="355B6729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1545B716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CA1</w:t>
            </w:r>
          </w:p>
        </w:tc>
        <w:tc>
          <w:tcPr>
            <w:tcW w:w="762" w:type="dxa"/>
            <w:shd w:val="clear" w:color="auto" w:fill="auto"/>
            <w:noWrap/>
            <w:vAlign w:val="center"/>
            <w:hideMark/>
          </w:tcPr>
          <w:p w14:paraId="2E8D85A2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.56</w:t>
            </w:r>
          </w:p>
        </w:tc>
        <w:tc>
          <w:tcPr>
            <w:tcW w:w="579" w:type="dxa"/>
            <w:shd w:val="clear" w:color="auto" w:fill="auto"/>
            <w:noWrap/>
            <w:vAlign w:val="center"/>
            <w:hideMark/>
          </w:tcPr>
          <w:p w14:paraId="064C6C00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CD7EECD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40</w:t>
            </w:r>
          </w:p>
        </w:tc>
        <w:tc>
          <w:tcPr>
            <w:tcW w:w="1730" w:type="dxa"/>
            <w:shd w:val="clear" w:color="auto" w:fill="auto"/>
            <w:noWrap/>
            <w:vAlign w:val="center"/>
            <w:hideMark/>
          </w:tcPr>
          <w:p w14:paraId="42F10E28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1582" w:type="dxa"/>
            <w:shd w:val="clear" w:color="auto" w:fill="auto"/>
            <w:noWrap/>
            <w:vAlign w:val="center"/>
            <w:hideMark/>
          </w:tcPr>
          <w:p w14:paraId="34B8ECA6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  <w:tr w:rsidR="008A59B3" w:rsidRPr="001C785F" w14:paraId="4F2730D2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0E9154FB" w14:textId="574ED28B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Subiculum</w:t>
            </w:r>
          </w:p>
        </w:tc>
        <w:tc>
          <w:tcPr>
            <w:tcW w:w="762" w:type="dxa"/>
            <w:shd w:val="clear" w:color="auto" w:fill="auto"/>
            <w:noWrap/>
            <w:vAlign w:val="center"/>
            <w:hideMark/>
          </w:tcPr>
          <w:p w14:paraId="7875E6CA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.53</w:t>
            </w:r>
          </w:p>
        </w:tc>
        <w:tc>
          <w:tcPr>
            <w:tcW w:w="579" w:type="dxa"/>
            <w:shd w:val="clear" w:color="auto" w:fill="auto"/>
            <w:noWrap/>
            <w:vAlign w:val="center"/>
            <w:hideMark/>
          </w:tcPr>
          <w:p w14:paraId="5E23C9C5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E00641C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65</w:t>
            </w:r>
          </w:p>
        </w:tc>
        <w:tc>
          <w:tcPr>
            <w:tcW w:w="1730" w:type="dxa"/>
            <w:shd w:val="clear" w:color="auto" w:fill="auto"/>
            <w:noWrap/>
            <w:vAlign w:val="center"/>
            <w:hideMark/>
          </w:tcPr>
          <w:p w14:paraId="100D3BF9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23</w:t>
            </w:r>
          </w:p>
        </w:tc>
        <w:tc>
          <w:tcPr>
            <w:tcW w:w="1582" w:type="dxa"/>
            <w:shd w:val="clear" w:color="auto" w:fill="auto"/>
            <w:noWrap/>
            <w:vAlign w:val="center"/>
            <w:hideMark/>
          </w:tcPr>
          <w:p w14:paraId="66C282F7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  <w:tr w:rsidR="008A59B3" w:rsidRPr="001C785F" w14:paraId="665A1DAB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2D88C221" w14:textId="54D8FFC4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Amygdala</w:t>
            </w:r>
          </w:p>
        </w:tc>
        <w:tc>
          <w:tcPr>
            <w:tcW w:w="762" w:type="dxa"/>
            <w:shd w:val="clear" w:color="auto" w:fill="auto"/>
            <w:noWrap/>
            <w:vAlign w:val="center"/>
            <w:hideMark/>
          </w:tcPr>
          <w:p w14:paraId="728C3DA8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579" w:type="dxa"/>
            <w:shd w:val="clear" w:color="auto" w:fill="auto"/>
            <w:noWrap/>
            <w:vAlign w:val="center"/>
            <w:hideMark/>
          </w:tcPr>
          <w:p w14:paraId="092655CA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EB5CE52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1730" w:type="dxa"/>
            <w:shd w:val="clear" w:color="auto" w:fill="auto"/>
            <w:noWrap/>
            <w:vAlign w:val="center"/>
            <w:hideMark/>
          </w:tcPr>
          <w:p w14:paraId="3FB8F283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95</w:t>
            </w:r>
          </w:p>
        </w:tc>
        <w:tc>
          <w:tcPr>
            <w:tcW w:w="1582" w:type="dxa"/>
            <w:shd w:val="clear" w:color="auto" w:fill="auto"/>
            <w:noWrap/>
            <w:vAlign w:val="center"/>
            <w:hideMark/>
          </w:tcPr>
          <w:p w14:paraId="353C5372" w14:textId="77777777" w:rsidR="008A59B3" w:rsidRPr="001C785F" w:rsidRDefault="008A59B3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</w:tbl>
    <w:p w14:paraId="7F210483" w14:textId="30B71CB0" w:rsidR="00AC48D8" w:rsidRPr="001C785F" w:rsidRDefault="00AC48D8" w:rsidP="007F48FF">
      <w:pPr>
        <w:spacing w:line="360" w:lineRule="auto"/>
        <w:rPr>
          <w:rFonts w:ascii="Arial" w:hAnsi="Arial" w:cs="Arial"/>
          <w:sz w:val="22"/>
          <w:szCs w:val="22"/>
        </w:rPr>
      </w:pPr>
    </w:p>
    <w:p w14:paraId="39EEB8C0" w14:textId="44766643" w:rsidR="0061267E" w:rsidRPr="001C785F" w:rsidRDefault="000840B1" w:rsidP="007F48FF">
      <w:pPr>
        <w:spacing w:line="360" w:lineRule="auto"/>
        <w:rPr>
          <w:rFonts w:ascii="Arial" w:hAnsi="Arial" w:cs="Arial"/>
          <w:sz w:val="22"/>
          <w:szCs w:val="22"/>
        </w:rPr>
      </w:pPr>
      <w:r w:rsidRPr="001C785F">
        <w:rPr>
          <w:rFonts w:ascii="Arial" w:hAnsi="Arial" w:cs="Arial"/>
          <w:i/>
          <w:iCs/>
          <w:sz w:val="22"/>
          <w:szCs w:val="22"/>
        </w:rPr>
        <w:t>Note</w:t>
      </w:r>
      <w:r w:rsidRPr="001C785F">
        <w:rPr>
          <w:rFonts w:ascii="Arial" w:hAnsi="Arial" w:cs="Arial"/>
          <w:sz w:val="22"/>
          <w:szCs w:val="22"/>
        </w:rPr>
        <w:t xml:space="preserve">: </w:t>
      </w:r>
      <w:proofErr w:type="spellStart"/>
      <w:r w:rsidRPr="001C785F">
        <w:rPr>
          <w:rFonts w:ascii="Arial" w:hAnsi="Arial" w:cs="Arial"/>
          <w:sz w:val="22"/>
          <w:szCs w:val="22"/>
        </w:rPr>
        <w:t>n.s</w:t>
      </w:r>
      <w:proofErr w:type="spellEnd"/>
      <w:r w:rsidRPr="001C785F">
        <w:rPr>
          <w:rFonts w:ascii="Arial" w:hAnsi="Arial" w:cs="Arial"/>
          <w:sz w:val="22"/>
          <w:szCs w:val="22"/>
        </w:rPr>
        <w:t xml:space="preserve">. = non-significant. It is well-acknowledged that multiple comparisons would inflate TYPE-I error, and hence we adopted a relatively conservative correction procedure </w:t>
      </w:r>
      <w:r w:rsidR="00647BBC" w:rsidRPr="001C785F">
        <w:rPr>
          <w:rFonts w:ascii="Arial" w:hAnsi="Arial" w:cs="Arial"/>
          <w:sz w:val="22"/>
          <w:szCs w:val="22"/>
        </w:rPr>
        <w:t>(Bonferroni</w:t>
      </w:r>
      <w:r w:rsidR="00647BBC">
        <w:rPr>
          <w:rFonts w:ascii="Arial" w:hAnsi="Arial" w:cs="Arial"/>
          <w:sz w:val="22"/>
          <w:szCs w:val="22"/>
        </w:rPr>
        <w:t xml:space="preserve"> correction</w:t>
      </w:r>
      <w:r w:rsidR="00895D09">
        <w:rPr>
          <w:rFonts w:ascii="Arial" w:hAnsi="Arial" w:cs="Arial"/>
          <w:sz w:val="22"/>
          <w:szCs w:val="22"/>
        </w:rPr>
        <w:t>, see</w:t>
      </w:r>
      <w:r w:rsidR="005F2DD3">
        <w:rPr>
          <w:rFonts w:ascii="Arial" w:hAnsi="Arial" w:cs="Arial"/>
          <w:sz w:val="22"/>
          <w:szCs w:val="22"/>
        </w:rPr>
        <w:t xml:space="preserve"> </w:t>
      </w:r>
      <w:r w:rsidR="00647BBC" w:rsidRPr="001C785F">
        <w:rPr>
          <w:rFonts w:ascii="Arial" w:hAnsi="Arial" w:cs="Arial"/>
          <w:sz w:val="22"/>
          <w:szCs w:val="22"/>
        </w:rPr>
        <w:fldChar w:fldCharType="begin" w:fldLock="1"/>
      </w:r>
      <w:r w:rsidR="00022CCC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Rosenthal","given":"Robert","non-dropping-particle":"","parse-names":false,"suffix":""},{"dropping-particle":"","family":"Rubin","given":"Donald B","non-dropping-particle":"","parse-names":false,"suffix":""}],"container-title":"Psychological Bulletin","id":"ITEM-1","issue":"3","issued":{"date-parts":[["1983","1","1"]]},"page":"540-541","publisher":"American Psychological Association","title":"Ensemble-adjusted p values.","type":"article-journal","volume":"94"},"uris":["http://www.mendeley.com/documents/?uuid=507787fd-f859-48d4-9a67-3f5864979f11"]}],"mendeley":{"formattedCitation":"(Rosenthal and Rubin, 1983)","manualFormatting":"Rosenthal and Rubin, 1983 for some discussion)","plainTextFormattedCitation":"(Rosenthal and Rubin, 1983)","previouslyFormattedCitation":"(Rosenthal and Rubin, 1983)"},"properties":{"noteIndex":0},"schema":"https://github.com/citation-style-language/schema/raw/master/csl-citation.json"}</w:instrText>
      </w:r>
      <w:r w:rsidR="00647BBC" w:rsidRPr="001C785F">
        <w:rPr>
          <w:rFonts w:ascii="Arial" w:hAnsi="Arial" w:cs="Arial"/>
          <w:sz w:val="22"/>
          <w:szCs w:val="22"/>
        </w:rPr>
        <w:fldChar w:fldCharType="separate"/>
      </w:r>
      <w:r w:rsidR="00E835E2" w:rsidRPr="00E835E2">
        <w:rPr>
          <w:rFonts w:ascii="Arial" w:hAnsi="Arial" w:cs="Arial"/>
          <w:noProof/>
          <w:sz w:val="22"/>
          <w:szCs w:val="22"/>
        </w:rPr>
        <w:t>Rosenthal and Rubin, 1983</w:t>
      </w:r>
      <w:r w:rsidR="00895D09">
        <w:rPr>
          <w:rFonts w:ascii="Arial" w:hAnsi="Arial" w:cs="Arial"/>
          <w:noProof/>
          <w:sz w:val="22"/>
          <w:szCs w:val="22"/>
        </w:rPr>
        <w:t xml:space="preserve"> fo</w:t>
      </w:r>
      <w:r w:rsidR="00BA5C1C">
        <w:rPr>
          <w:rFonts w:ascii="Arial" w:hAnsi="Arial" w:cs="Arial"/>
          <w:noProof/>
          <w:sz w:val="22"/>
          <w:szCs w:val="22"/>
        </w:rPr>
        <w:t>r some discussion</w:t>
      </w:r>
      <w:r w:rsidR="00E835E2" w:rsidRPr="00E835E2">
        <w:rPr>
          <w:rFonts w:ascii="Arial" w:hAnsi="Arial" w:cs="Arial"/>
          <w:noProof/>
          <w:sz w:val="22"/>
          <w:szCs w:val="22"/>
        </w:rPr>
        <w:t>)</w:t>
      </w:r>
      <w:r w:rsidR="00647BBC" w:rsidRPr="001C785F">
        <w:rPr>
          <w:rFonts w:ascii="Arial" w:hAnsi="Arial" w:cs="Arial"/>
          <w:sz w:val="22"/>
          <w:szCs w:val="22"/>
        </w:rPr>
        <w:fldChar w:fldCharType="end"/>
      </w:r>
      <w:r w:rsidR="00647BBC" w:rsidRPr="001C785F">
        <w:rPr>
          <w:rFonts w:ascii="Arial" w:hAnsi="Arial" w:cs="Arial"/>
          <w:sz w:val="22"/>
          <w:szCs w:val="22"/>
        </w:rPr>
        <w:t>.</w:t>
      </w:r>
      <w:r w:rsidRPr="001C785F">
        <w:rPr>
          <w:rFonts w:ascii="Arial" w:hAnsi="Arial" w:cs="Arial"/>
          <w:sz w:val="22"/>
          <w:szCs w:val="22"/>
        </w:rPr>
        <w:t xml:space="preserve"> This procedure reveals the significance test outcomes that could not be attributed to chance alone. Yet, it does not imply that the non-</w:t>
      </w:r>
      <w:r w:rsidR="008A59B3" w:rsidRPr="001C785F">
        <w:rPr>
          <w:rFonts w:ascii="Arial" w:hAnsi="Arial" w:cs="Arial"/>
          <w:sz w:val="22"/>
          <w:szCs w:val="22"/>
        </w:rPr>
        <w:t>significant</w:t>
      </w:r>
      <w:r w:rsidRPr="001C785F">
        <w:rPr>
          <w:rFonts w:ascii="Arial" w:hAnsi="Arial" w:cs="Arial"/>
          <w:sz w:val="22"/>
          <w:szCs w:val="22"/>
        </w:rPr>
        <w:t xml:space="preserve"> results indicate no effect. Rather, as shown in the </w:t>
      </w:r>
      <w:r w:rsidR="008A59B3" w:rsidRPr="001C785F">
        <w:rPr>
          <w:rFonts w:ascii="Arial" w:hAnsi="Arial" w:cs="Arial"/>
          <w:sz w:val="22"/>
          <w:szCs w:val="22"/>
        </w:rPr>
        <w:t>table</w:t>
      </w:r>
      <w:r w:rsidR="00D108BC" w:rsidRPr="001C785F">
        <w:rPr>
          <w:rFonts w:ascii="Arial" w:hAnsi="Arial" w:cs="Arial"/>
          <w:sz w:val="22"/>
          <w:szCs w:val="22"/>
        </w:rPr>
        <w:t xml:space="preserve">, </w:t>
      </w:r>
      <w:r w:rsidR="008A59B3" w:rsidRPr="001C785F">
        <w:rPr>
          <w:rFonts w:ascii="Arial" w:hAnsi="Arial" w:cs="Arial"/>
          <w:sz w:val="22"/>
          <w:szCs w:val="22"/>
        </w:rPr>
        <w:t>non-significant effects</w:t>
      </w:r>
      <w:r w:rsidR="00D108BC" w:rsidRPr="001C785F">
        <w:rPr>
          <w:rFonts w:ascii="Arial" w:hAnsi="Arial" w:cs="Arial"/>
          <w:sz w:val="22"/>
          <w:szCs w:val="22"/>
        </w:rPr>
        <w:t xml:space="preserve"> </w:t>
      </w:r>
      <w:r w:rsidR="008A59B3" w:rsidRPr="001C785F">
        <w:rPr>
          <w:rFonts w:ascii="Arial" w:hAnsi="Arial" w:cs="Arial"/>
          <w:sz w:val="22"/>
          <w:szCs w:val="22"/>
        </w:rPr>
        <w:t xml:space="preserve">are often associated with an attenuated effect size </w:t>
      </w:r>
      <w:r w:rsidR="003535C8" w:rsidRPr="001C785F">
        <w:rPr>
          <w:rFonts w:ascii="Arial" w:hAnsi="Arial" w:cs="Arial"/>
          <w:sz w:val="22"/>
          <w:szCs w:val="22"/>
        </w:rPr>
        <w:t xml:space="preserve">in the same direction, indicating </w:t>
      </w:r>
      <w:r w:rsidR="00A64BD6" w:rsidRPr="001C785F">
        <w:rPr>
          <w:rFonts w:ascii="Arial" w:hAnsi="Arial" w:cs="Arial"/>
          <w:sz w:val="22"/>
          <w:szCs w:val="22"/>
        </w:rPr>
        <w:t>un</w:t>
      </w:r>
      <w:r w:rsidR="003535C8" w:rsidRPr="001C785F">
        <w:rPr>
          <w:rFonts w:ascii="Arial" w:hAnsi="Arial" w:cs="Arial"/>
          <w:sz w:val="22"/>
          <w:szCs w:val="22"/>
        </w:rPr>
        <w:t xml:space="preserve">stable estimate across participants. </w:t>
      </w:r>
      <w:r w:rsidR="00A64BD6" w:rsidRPr="001C785F">
        <w:rPr>
          <w:rFonts w:ascii="Arial" w:hAnsi="Arial" w:cs="Arial"/>
          <w:sz w:val="22"/>
          <w:szCs w:val="22"/>
        </w:rPr>
        <w:t>We therefore focus on the regions where robust effects have been identified across participants after the correction of multiple comparisons (</w:t>
      </w:r>
      <w:r w:rsidR="006961AE" w:rsidRPr="001C785F">
        <w:rPr>
          <w:rFonts w:ascii="Arial" w:hAnsi="Arial" w:cs="Arial"/>
          <w:sz w:val="22"/>
          <w:szCs w:val="22"/>
        </w:rPr>
        <w:t xml:space="preserve">i.e., </w:t>
      </w:r>
      <w:proofErr w:type="spellStart"/>
      <w:r w:rsidR="00A64BD6" w:rsidRPr="001C785F">
        <w:rPr>
          <w:rFonts w:ascii="Arial" w:hAnsi="Arial" w:cs="Arial"/>
          <w:sz w:val="22"/>
          <w:szCs w:val="22"/>
        </w:rPr>
        <w:t>aLEC</w:t>
      </w:r>
      <w:proofErr w:type="spellEnd"/>
      <w:r w:rsidR="00A64BD6" w:rsidRPr="001C785F">
        <w:rPr>
          <w:rFonts w:ascii="Arial" w:hAnsi="Arial" w:cs="Arial"/>
          <w:sz w:val="22"/>
          <w:szCs w:val="22"/>
        </w:rPr>
        <w:t xml:space="preserve"> and DG/CA3). </w:t>
      </w:r>
    </w:p>
    <w:p w14:paraId="4F456D99" w14:textId="77777777" w:rsidR="0061267E" w:rsidRPr="001C785F" w:rsidRDefault="0061267E" w:rsidP="007F48FF">
      <w:pPr>
        <w:spacing w:line="360" w:lineRule="auto"/>
        <w:rPr>
          <w:rFonts w:ascii="Arial" w:hAnsi="Arial" w:cs="Arial"/>
          <w:sz w:val="22"/>
          <w:szCs w:val="22"/>
        </w:rPr>
      </w:pPr>
      <w:r w:rsidRPr="001C785F">
        <w:rPr>
          <w:rFonts w:ascii="Arial" w:hAnsi="Arial" w:cs="Arial"/>
          <w:sz w:val="22"/>
          <w:szCs w:val="22"/>
        </w:rPr>
        <w:br w:type="page"/>
      </w:r>
    </w:p>
    <w:p w14:paraId="0B416586" w14:textId="264B8712" w:rsidR="0061267E" w:rsidRPr="001C785F" w:rsidRDefault="00692AD7" w:rsidP="007F48FF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i/>
          <w:iCs/>
          <w:sz w:val="22"/>
          <w:szCs w:val="22"/>
        </w:rPr>
        <w:lastRenderedPageBreak/>
        <w:t>Supplementary File</w:t>
      </w:r>
      <w:r w:rsidRPr="001C785F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b/>
          <w:bCs/>
          <w:i/>
          <w:iCs/>
          <w:sz w:val="22"/>
          <w:szCs w:val="22"/>
        </w:rPr>
        <w:t>1b</w:t>
      </w:r>
      <w:r w:rsidR="0061267E" w:rsidRPr="001C785F">
        <w:rPr>
          <w:rFonts w:ascii="Arial" w:hAnsi="Arial" w:cs="Arial"/>
          <w:sz w:val="22"/>
          <w:szCs w:val="22"/>
        </w:rPr>
        <w:t>. Test</w:t>
      </w:r>
      <w:r w:rsidR="001C1D1E">
        <w:rPr>
          <w:rFonts w:ascii="Arial" w:hAnsi="Arial" w:cs="Arial"/>
          <w:sz w:val="22"/>
          <w:szCs w:val="22"/>
        </w:rPr>
        <w:t>s</w:t>
      </w:r>
      <w:r w:rsidR="0061267E" w:rsidRPr="001C785F">
        <w:rPr>
          <w:rFonts w:ascii="Arial" w:hAnsi="Arial" w:cs="Arial"/>
          <w:sz w:val="22"/>
          <w:szCs w:val="22"/>
        </w:rPr>
        <w:t xml:space="preserve"> of Statistical Significance in IEM results for the Cued item</w:t>
      </w:r>
    </w:p>
    <w:p w14:paraId="66E0739C" w14:textId="77777777" w:rsidR="0061267E" w:rsidRPr="001C785F" w:rsidRDefault="0061267E" w:rsidP="007F48FF">
      <w:pPr>
        <w:spacing w:line="360" w:lineRule="auto"/>
        <w:rPr>
          <w:rFonts w:ascii="Arial" w:hAnsi="Arial" w:cs="Arial"/>
          <w:sz w:val="22"/>
          <w:szCs w:val="22"/>
        </w:rPr>
      </w:pPr>
    </w:p>
    <w:tbl>
      <w:tblPr>
        <w:tblW w:w="81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61"/>
        <w:gridCol w:w="762"/>
        <w:gridCol w:w="579"/>
        <w:gridCol w:w="1300"/>
        <w:gridCol w:w="1730"/>
        <w:gridCol w:w="1582"/>
      </w:tblGrid>
      <w:tr w:rsidR="0061267E" w:rsidRPr="001C785F" w14:paraId="477EC323" w14:textId="77777777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4BC00EC6" w14:textId="77777777" w:rsidR="0061267E" w:rsidRPr="001C785F" w:rsidRDefault="0061267E" w:rsidP="007F48FF">
            <w:pPr>
              <w:spacing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62" w:type="dxa"/>
            <w:shd w:val="clear" w:color="auto" w:fill="auto"/>
            <w:noWrap/>
            <w:vAlign w:val="center"/>
            <w:hideMark/>
          </w:tcPr>
          <w:p w14:paraId="22039960" w14:textId="77777777" w:rsidR="0061267E" w:rsidRPr="001C785F" w:rsidRDefault="0061267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t</w:t>
            </w:r>
          </w:p>
        </w:tc>
        <w:tc>
          <w:tcPr>
            <w:tcW w:w="579" w:type="dxa"/>
            <w:shd w:val="clear" w:color="auto" w:fill="auto"/>
            <w:noWrap/>
            <w:vAlign w:val="center"/>
            <w:hideMark/>
          </w:tcPr>
          <w:p w14:paraId="7F1FAA60" w14:textId="77777777" w:rsidR="0061267E" w:rsidRPr="001C785F" w:rsidRDefault="0061267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df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CD80F0C" w14:textId="77777777" w:rsidR="0061267E" w:rsidRPr="001C785F" w:rsidRDefault="0061267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Cohen's d</w:t>
            </w:r>
          </w:p>
        </w:tc>
        <w:tc>
          <w:tcPr>
            <w:tcW w:w="1730" w:type="dxa"/>
            <w:shd w:val="clear" w:color="auto" w:fill="auto"/>
            <w:noWrap/>
            <w:vAlign w:val="center"/>
            <w:hideMark/>
          </w:tcPr>
          <w:p w14:paraId="07C6280A" w14:textId="77777777" w:rsidR="0061267E" w:rsidRPr="001C785F" w:rsidRDefault="0061267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p-uncorrected</w:t>
            </w:r>
          </w:p>
        </w:tc>
        <w:tc>
          <w:tcPr>
            <w:tcW w:w="1582" w:type="dxa"/>
            <w:shd w:val="clear" w:color="auto" w:fill="auto"/>
            <w:noWrap/>
            <w:vAlign w:val="center"/>
            <w:hideMark/>
          </w:tcPr>
          <w:p w14:paraId="57FAB1AB" w14:textId="46BF0FCD" w:rsidR="0061267E" w:rsidRPr="001C785F" w:rsidRDefault="0061267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p-</w:t>
            </w:r>
            <w:r w:rsidR="00465C7B">
              <w:rPr>
                <w:rFonts w:ascii="Arial" w:hAnsi="Arial" w:cs="Arial"/>
                <w:color w:val="000000"/>
                <w:sz w:val="22"/>
                <w:szCs w:val="22"/>
              </w:rPr>
              <w:t>B</w:t>
            </w:r>
            <w:r w:rsidR="00465C7B" w:rsidRPr="001C785F">
              <w:rPr>
                <w:rFonts w:ascii="Arial" w:hAnsi="Arial" w:cs="Arial"/>
                <w:color w:val="000000"/>
                <w:sz w:val="22"/>
                <w:szCs w:val="22"/>
              </w:rPr>
              <w:t>onferroni</w:t>
            </w:r>
          </w:p>
        </w:tc>
      </w:tr>
      <w:tr w:rsidR="00F50BCE" w:rsidRPr="001C785F" w14:paraId="439CF6A8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651103A2" w14:textId="77777777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aLEC</w:t>
            </w:r>
            <w:proofErr w:type="spellEnd"/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8C54999" w14:textId="060CC50F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4.41</w:t>
            </w:r>
          </w:p>
        </w:tc>
        <w:tc>
          <w:tcPr>
            <w:tcW w:w="579" w:type="dxa"/>
            <w:shd w:val="clear" w:color="auto" w:fill="auto"/>
            <w:noWrap/>
            <w:vAlign w:val="bottom"/>
            <w:hideMark/>
          </w:tcPr>
          <w:p w14:paraId="23A55411" w14:textId="51DF174D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896CFB8" w14:textId="37C3F8E4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.14</w:t>
            </w:r>
          </w:p>
        </w:tc>
        <w:tc>
          <w:tcPr>
            <w:tcW w:w="1730" w:type="dxa"/>
            <w:shd w:val="clear" w:color="auto" w:fill="auto"/>
            <w:noWrap/>
            <w:vAlign w:val="bottom"/>
            <w:hideMark/>
          </w:tcPr>
          <w:p w14:paraId="6CAB7A84" w14:textId="7153459F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0050</w:t>
            </w:r>
          </w:p>
        </w:tc>
        <w:tc>
          <w:tcPr>
            <w:tcW w:w="1582" w:type="dxa"/>
            <w:shd w:val="clear" w:color="auto" w:fill="auto"/>
            <w:noWrap/>
            <w:vAlign w:val="bottom"/>
            <w:hideMark/>
          </w:tcPr>
          <w:p w14:paraId="09880E65" w14:textId="5EA9A44D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0.0041</w:t>
            </w:r>
          </w:p>
        </w:tc>
      </w:tr>
      <w:tr w:rsidR="00F50BCE" w:rsidRPr="001C785F" w14:paraId="5E643A89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77AF6D2F" w14:textId="77777777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pMEC</w:t>
            </w:r>
            <w:proofErr w:type="spellEnd"/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FFCA255" w14:textId="04049E6E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.30</w:t>
            </w:r>
          </w:p>
        </w:tc>
        <w:tc>
          <w:tcPr>
            <w:tcW w:w="579" w:type="dxa"/>
            <w:shd w:val="clear" w:color="auto" w:fill="auto"/>
            <w:noWrap/>
            <w:vAlign w:val="bottom"/>
            <w:hideMark/>
          </w:tcPr>
          <w:p w14:paraId="39EC4CE7" w14:textId="3BCC9D4D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94F1256" w14:textId="35FCF3BF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59</w:t>
            </w:r>
          </w:p>
        </w:tc>
        <w:tc>
          <w:tcPr>
            <w:tcW w:w="1730" w:type="dxa"/>
            <w:shd w:val="clear" w:color="auto" w:fill="auto"/>
            <w:noWrap/>
            <w:vAlign w:val="bottom"/>
            <w:hideMark/>
          </w:tcPr>
          <w:p w14:paraId="297F2D9B" w14:textId="112CA219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36</w:t>
            </w:r>
          </w:p>
        </w:tc>
        <w:tc>
          <w:tcPr>
            <w:tcW w:w="1582" w:type="dxa"/>
            <w:shd w:val="clear" w:color="auto" w:fill="auto"/>
            <w:noWrap/>
            <w:vAlign w:val="bottom"/>
            <w:hideMark/>
          </w:tcPr>
          <w:p w14:paraId="0F056E46" w14:textId="3144DDBF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  <w:tr w:rsidR="00F50BCE" w:rsidRPr="001C785F" w14:paraId="6E33F04A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46268212" w14:textId="77777777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Perirhinal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E58C062" w14:textId="0B59B11B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.97</w:t>
            </w:r>
          </w:p>
        </w:tc>
        <w:tc>
          <w:tcPr>
            <w:tcW w:w="579" w:type="dxa"/>
            <w:shd w:val="clear" w:color="auto" w:fill="auto"/>
            <w:noWrap/>
            <w:vAlign w:val="bottom"/>
            <w:hideMark/>
          </w:tcPr>
          <w:p w14:paraId="3DD95342" w14:textId="1E7788FC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55BD4C8" w14:textId="1F70E248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51</w:t>
            </w:r>
          </w:p>
        </w:tc>
        <w:tc>
          <w:tcPr>
            <w:tcW w:w="1730" w:type="dxa"/>
            <w:shd w:val="clear" w:color="auto" w:fill="auto"/>
            <w:noWrap/>
            <w:vAlign w:val="bottom"/>
            <w:hideMark/>
          </w:tcPr>
          <w:p w14:paraId="3EFED346" w14:textId="1709CD3F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67</w:t>
            </w:r>
          </w:p>
        </w:tc>
        <w:tc>
          <w:tcPr>
            <w:tcW w:w="1582" w:type="dxa"/>
            <w:shd w:val="clear" w:color="auto" w:fill="auto"/>
            <w:noWrap/>
            <w:vAlign w:val="bottom"/>
            <w:hideMark/>
          </w:tcPr>
          <w:p w14:paraId="50FBFD5E" w14:textId="02A27DCA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  <w:tr w:rsidR="00F50BCE" w:rsidRPr="001C785F" w14:paraId="60186326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59962B5C" w14:textId="77777777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Para-hippocampus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10A5896" w14:textId="225DAA4B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.46</w:t>
            </w:r>
          </w:p>
        </w:tc>
        <w:tc>
          <w:tcPr>
            <w:tcW w:w="579" w:type="dxa"/>
            <w:shd w:val="clear" w:color="auto" w:fill="auto"/>
            <w:noWrap/>
            <w:vAlign w:val="bottom"/>
            <w:hideMark/>
          </w:tcPr>
          <w:p w14:paraId="34F56F79" w14:textId="79E3053A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6C24DE6" w14:textId="332309B2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38</w:t>
            </w:r>
          </w:p>
        </w:tc>
        <w:tc>
          <w:tcPr>
            <w:tcW w:w="1730" w:type="dxa"/>
            <w:shd w:val="clear" w:color="auto" w:fill="auto"/>
            <w:noWrap/>
            <w:vAlign w:val="bottom"/>
            <w:hideMark/>
          </w:tcPr>
          <w:p w14:paraId="27333B56" w14:textId="0F39A00D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17</w:t>
            </w:r>
          </w:p>
        </w:tc>
        <w:tc>
          <w:tcPr>
            <w:tcW w:w="1582" w:type="dxa"/>
            <w:shd w:val="clear" w:color="auto" w:fill="auto"/>
            <w:noWrap/>
            <w:vAlign w:val="bottom"/>
            <w:hideMark/>
          </w:tcPr>
          <w:p w14:paraId="7378105B" w14:textId="7B77C38D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  <w:tr w:rsidR="00F50BCE" w:rsidRPr="001C785F" w14:paraId="19D91470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22A09ED2" w14:textId="77777777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DG/CA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6F994FE" w14:textId="5D4083C2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4.73</w:t>
            </w:r>
          </w:p>
        </w:tc>
        <w:tc>
          <w:tcPr>
            <w:tcW w:w="579" w:type="dxa"/>
            <w:shd w:val="clear" w:color="auto" w:fill="auto"/>
            <w:noWrap/>
            <w:vAlign w:val="bottom"/>
            <w:hideMark/>
          </w:tcPr>
          <w:p w14:paraId="2FD57851" w14:textId="4AD00888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B757D11" w14:textId="32BB3BF2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.22</w:t>
            </w:r>
          </w:p>
        </w:tc>
        <w:tc>
          <w:tcPr>
            <w:tcW w:w="1730" w:type="dxa"/>
            <w:shd w:val="clear" w:color="auto" w:fill="auto"/>
            <w:noWrap/>
            <w:vAlign w:val="bottom"/>
            <w:hideMark/>
          </w:tcPr>
          <w:p w14:paraId="554BAD25" w14:textId="575BE243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00030</w:t>
            </w:r>
          </w:p>
        </w:tc>
        <w:tc>
          <w:tcPr>
            <w:tcW w:w="1582" w:type="dxa"/>
            <w:shd w:val="clear" w:color="auto" w:fill="auto"/>
            <w:noWrap/>
            <w:vAlign w:val="bottom"/>
            <w:hideMark/>
          </w:tcPr>
          <w:p w14:paraId="533E5894" w14:textId="66BEB3E7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0.0021</w:t>
            </w:r>
          </w:p>
        </w:tc>
      </w:tr>
      <w:tr w:rsidR="00F50BCE" w:rsidRPr="001C785F" w14:paraId="1323C2BF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37F1CB07" w14:textId="77777777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CA1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206AA2D" w14:textId="0C1011D7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.09</w:t>
            </w:r>
          </w:p>
        </w:tc>
        <w:tc>
          <w:tcPr>
            <w:tcW w:w="579" w:type="dxa"/>
            <w:shd w:val="clear" w:color="auto" w:fill="auto"/>
            <w:noWrap/>
            <w:vAlign w:val="bottom"/>
            <w:hideMark/>
          </w:tcPr>
          <w:p w14:paraId="64BB69FF" w14:textId="28502B83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4DE39D3" w14:textId="3044E905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28</w:t>
            </w:r>
          </w:p>
        </w:tc>
        <w:tc>
          <w:tcPr>
            <w:tcW w:w="1730" w:type="dxa"/>
            <w:shd w:val="clear" w:color="auto" w:fill="auto"/>
            <w:noWrap/>
            <w:vAlign w:val="bottom"/>
            <w:hideMark/>
          </w:tcPr>
          <w:p w14:paraId="5C5D137D" w14:textId="0D436EDE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29</w:t>
            </w:r>
          </w:p>
        </w:tc>
        <w:tc>
          <w:tcPr>
            <w:tcW w:w="1582" w:type="dxa"/>
            <w:shd w:val="clear" w:color="auto" w:fill="auto"/>
            <w:noWrap/>
            <w:vAlign w:val="bottom"/>
            <w:hideMark/>
          </w:tcPr>
          <w:p w14:paraId="79C19951" w14:textId="11C792C8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  <w:tr w:rsidR="00F50BCE" w:rsidRPr="001C785F" w14:paraId="16C5B28B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5DF2D8D9" w14:textId="77777777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Subiculum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875F744" w14:textId="0CD1E2C8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.78</w:t>
            </w:r>
          </w:p>
        </w:tc>
        <w:tc>
          <w:tcPr>
            <w:tcW w:w="579" w:type="dxa"/>
            <w:shd w:val="clear" w:color="auto" w:fill="auto"/>
            <w:noWrap/>
            <w:vAlign w:val="bottom"/>
            <w:hideMark/>
          </w:tcPr>
          <w:p w14:paraId="709BBDE6" w14:textId="720994A8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1D1045D" w14:textId="2B8ACF9D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46</w:t>
            </w:r>
          </w:p>
        </w:tc>
        <w:tc>
          <w:tcPr>
            <w:tcW w:w="1730" w:type="dxa"/>
            <w:shd w:val="clear" w:color="auto" w:fill="auto"/>
            <w:noWrap/>
            <w:vAlign w:val="bottom"/>
            <w:hideMark/>
          </w:tcPr>
          <w:p w14:paraId="6AA11529" w14:textId="762D6FCF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582" w:type="dxa"/>
            <w:shd w:val="clear" w:color="auto" w:fill="auto"/>
            <w:noWrap/>
            <w:vAlign w:val="bottom"/>
            <w:hideMark/>
          </w:tcPr>
          <w:p w14:paraId="40B5BAA2" w14:textId="24C2A3D8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  <w:tr w:rsidR="00F50BCE" w:rsidRPr="001C785F" w14:paraId="55AD1B27" w14:textId="77777777" w:rsidTr="002274F3">
        <w:trPr>
          <w:trHeight w:val="320"/>
        </w:trPr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395F423B" w14:textId="77777777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Amygdala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67CB311" w14:textId="5ACE7497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-0.13</w:t>
            </w:r>
          </w:p>
        </w:tc>
        <w:tc>
          <w:tcPr>
            <w:tcW w:w="579" w:type="dxa"/>
            <w:shd w:val="clear" w:color="auto" w:fill="auto"/>
            <w:noWrap/>
            <w:vAlign w:val="bottom"/>
            <w:hideMark/>
          </w:tcPr>
          <w:p w14:paraId="48EE60A7" w14:textId="7E85089A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BFEB976" w14:textId="54D20E62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-0.03</w:t>
            </w:r>
          </w:p>
        </w:tc>
        <w:tc>
          <w:tcPr>
            <w:tcW w:w="1730" w:type="dxa"/>
            <w:shd w:val="clear" w:color="auto" w:fill="auto"/>
            <w:noWrap/>
            <w:vAlign w:val="bottom"/>
            <w:hideMark/>
          </w:tcPr>
          <w:p w14:paraId="761DD90D" w14:textId="2D85F7E2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0.90</w:t>
            </w:r>
          </w:p>
        </w:tc>
        <w:tc>
          <w:tcPr>
            <w:tcW w:w="1582" w:type="dxa"/>
            <w:shd w:val="clear" w:color="auto" w:fill="auto"/>
            <w:noWrap/>
            <w:vAlign w:val="bottom"/>
            <w:hideMark/>
          </w:tcPr>
          <w:p w14:paraId="721CCB38" w14:textId="5667D58B" w:rsidR="00F50BCE" w:rsidRPr="001C785F" w:rsidRDefault="00F50BCE" w:rsidP="007F48FF">
            <w:pPr>
              <w:spacing w:line="360" w:lineRule="auto"/>
              <w:jc w:val="center"/>
              <w:rPr>
                <w:rFonts w:ascii="Arial" w:hAnsi="Arial" w:cs="Arial"/>
                <w:color w:val="D0CECE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n.s</w:t>
            </w:r>
            <w:proofErr w:type="spellEnd"/>
            <w:r w:rsidRPr="001C785F">
              <w:rPr>
                <w:rFonts w:ascii="Arial" w:hAnsi="Arial" w:cs="Arial"/>
                <w:color w:val="D0CECE"/>
                <w:sz w:val="22"/>
                <w:szCs w:val="22"/>
              </w:rPr>
              <w:t>.</w:t>
            </w:r>
          </w:p>
        </w:tc>
      </w:tr>
    </w:tbl>
    <w:p w14:paraId="6CF79217" w14:textId="77777777" w:rsidR="0061267E" w:rsidRPr="001C785F" w:rsidRDefault="0061267E" w:rsidP="007F48FF">
      <w:pPr>
        <w:spacing w:line="360" w:lineRule="auto"/>
        <w:rPr>
          <w:rFonts w:ascii="Arial" w:hAnsi="Arial" w:cs="Arial"/>
          <w:sz w:val="22"/>
          <w:szCs w:val="22"/>
        </w:rPr>
      </w:pPr>
    </w:p>
    <w:p w14:paraId="4FF5BC92" w14:textId="291EF111" w:rsidR="00953436" w:rsidRPr="001C785F" w:rsidRDefault="0061267E" w:rsidP="007F48FF">
      <w:pPr>
        <w:spacing w:line="360" w:lineRule="auto"/>
        <w:rPr>
          <w:rFonts w:ascii="Arial" w:hAnsi="Arial" w:cs="Arial"/>
          <w:sz w:val="22"/>
          <w:szCs w:val="22"/>
        </w:rPr>
        <w:sectPr w:rsidR="00953436" w:rsidRPr="001C785F" w:rsidSect="00E823A2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1C785F">
        <w:rPr>
          <w:rFonts w:ascii="Arial" w:hAnsi="Arial" w:cs="Arial"/>
          <w:i/>
          <w:iCs/>
          <w:sz w:val="22"/>
          <w:szCs w:val="22"/>
        </w:rPr>
        <w:t>Note</w:t>
      </w:r>
      <w:r w:rsidRPr="001C785F">
        <w:rPr>
          <w:rFonts w:ascii="Arial" w:hAnsi="Arial" w:cs="Arial"/>
          <w:sz w:val="22"/>
          <w:szCs w:val="22"/>
        </w:rPr>
        <w:t xml:space="preserve">: </w:t>
      </w:r>
      <w:proofErr w:type="spellStart"/>
      <w:r w:rsidRPr="001C785F">
        <w:rPr>
          <w:rFonts w:ascii="Arial" w:hAnsi="Arial" w:cs="Arial"/>
          <w:sz w:val="22"/>
          <w:szCs w:val="22"/>
        </w:rPr>
        <w:t>n.s</w:t>
      </w:r>
      <w:proofErr w:type="spellEnd"/>
      <w:r w:rsidRPr="001C785F">
        <w:rPr>
          <w:rFonts w:ascii="Arial" w:hAnsi="Arial" w:cs="Arial"/>
          <w:sz w:val="22"/>
          <w:szCs w:val="22"/>
        </w:rPr>
        <w:t xml:space="preserve">. = non-significant. It is well-acknowledged that multiple comparisons would inflate TYPE-I error, and hence we adopted a relatively conservative correction procedure </w:t>
      </w:r>
      <w:r w:rsidR="00671A6D" w:rsidRPr="001C785F">
        <w:rPr>
          <w:rFonts w:ascii="Arial" w:hAnsi="Arial" w:cs="Arial"/>
          <w:sz w:val="22"/>
          <w:szCs w:val="22"/>
        </w:rPr>
        <w:t>(Bonferroni</w:t>
      </w:r>
      <w:r w:rsidR="00671A6D">
        <w:rPr>
          <w:rFonts w:ascii="Arial" w:hAnsi="Arial" w:cs="Arial"/>
          <w:sz w:val="22"/>
          <w:szCs w:val="22"/>
        </w:rPr>
        <w:t xml:space="preserve"> correction, see </w:t>
      </w:r>
      <w:r w:rsidR="00671A6D" w:rsidRPr="001C785F">
        <w:rPr>
          <w:rFonts w:ascii="Arial" w:hAnsi="Arial" w:cs="Arial"/>
          <w:sz w:val="22"/>
          <w:szCs w:val="22"/>
        </w:rPr>
        <w:fldChar w:fldCharType="begin" w:fldLock="1"/>
      </w:r>
      <w:r w:rsidR="00671A6D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Rosenthal","given":"Robert","non-dropping-particle":"","parse-names":false,"suffix":""},{"dropping-particle":"","family":"Rubin","given":"Donald B","non-dropping-particle":"","parse-names":false,"suffix":""}],"container-title":"Psychological Bulletin","id":"ITEM-1","issue":"3","issued":{"date-parts":[["1983","1","1"]]},"page":"540-541","publisher":"American Psychological Association","title":"Ensemble-adjusted p values.","type":"article-journal","volume":"94"},"uris":["http://www.mendeley.com/documents/?uuid=507787fd-f859-48d4-9a67-3f5864979f11"]}],"mendeley":{"formattedCitation":"(Rosenthal and Rubin, 1983)","manualFormatting":"Rosenthal and Rubin, 1983 for some discussion)","plainTextFormattedCitation":"(Rosenthal and Rubin, 1983)","previouslyFormattedCitation":"(Rosenthal and Rubin, 1983)"},"properties":{"noteIndex":0},"schema":"https://github.com/citation-style-language/schema/raw/master/csl-citation.json"}</w:instrText>
      </w:r>
      <w:r w:rsidR="00671A6D" w:rsidRPr="001C785F">
        <w:rPr>
          <w:rFonts w:ascii="Arial" w:hAnsi="Arial" w:cs="Arial"/>
          <w:sz w:val="22"/>
          <w:szCs w:val="22"/>
        </w:rPr>
        <w:fldChar w:fldCharType="separate"/>
      </w:r>
      <w:r w:rsidR="00671A6D" w:rsidRPr="00E835E2">
        <w:rPr>
          <w:rFonts w:ascii="Arial" w:hAnsi="Arial" w:cs="Arial"/>
          <w:noProof/>
          <w:sz w:val="22"/>
          <w:szCs w:val="22"/>
        </w:rPr>
        <w:t>Rosenthal and Rubin, 1983</w:t>
      </w:r>
      <w:r w:rsidR="00671A6D">
        <w:rPr>
          <w:rFonts w:ascii="Arial" w:hAnsi="Arial" w:cs="Arial"/>
          <w:noProof/>
          <w:sz w:val="22"/>
          <w:szCs w:val="22"/>
        </w:rPr>
        <w:t xml:space="preserve"> for some discussion</w:t>
      </w:r>
      <w:r w:rsidR="00671A6D" w:rsidRPr="00E835E2">
        <w:rPr>
          <w:rFonts w:ascii="Arial" w:hAnsi="Arial" w:cs="Arial"/>
          <w:noProof/>
          <w:sz w:val="22"/>
          <w:szCs w:val="22"/>
        </w:rPr>
        <w:t>)</w:t>
      </w:r>
      <w:r w:rsidR="00671A6D" w:rsidRPr="001C785F">
        <w:rPr>
          <w:rFonts w:ascii="Arial" w:hAnsi="Arial" w:cs="Arial"/>
          <w:sz w:val="22"/>
          <w:szCs w:val="22"/>
        </w:rPr>
        <w:fldChar w:fldCharType="end"/>
      </w:r>
      <w:r w:rsidR="00671A6D" w:rsidRPr="001C785F">
        <w:rPr>
          <w:rFonts w:ascii="Arial" w:hAnsi="Arial" w:cs="Arial"/>
          <w:sz w:val="22"/>
          <w:szCs w:val="22"/>
        </w:rPr>
        <w:t>.</w:t>
      </w:r>
      <w:r w:rsidRPr="001C785F">
        <w:rPr>
          <w:rFonts w:ascii="Arial" w:hAnsi="Arial" w:cs="Arial"/>
          <w:sz w:val="22"/>
          <w:szCs w:val="22"/>
        </w:rPr>
        <w:t xml:space="preserve"> This procedure reveals the significance</w:t>
      </w:r>
      <w:r w:rsidR="0010655A">
        <w:rPr>
          <w:rFonts w:ascii="Arial" w:hAnsi="Arial" w:cs="Arial"/>
          <w:sz w:val="22"/>
          <w:szCs w:val="22"/>
        </w:rPr>
        <w:t xml:space="preserve"> of</w:t>
      </w:r>
      <w:r w:rsidRPr="001C785F">
        <w:rPr>
          <w:rFonts w:ascii="Arial" w:hAnsi="Arial" w:cs="Arial"/>
          <w:sz w:val="22"/>
          <w:szCs w:val="22"/>
        </w:rPr>
        <w:t xml:space="preserve"> test outcomes that could not be attributed to chance alone. Yet, it does not imply that the non-significant results indicate no effect. Rather, as shown in the table, non-significant effects are often associated with an attenuated effect size in the same direction, indicating</w:t>
      </w:r>
      <w:r w:rsidR="0010655A">
        <w:rPr>
          <w:rFonts w:ascii="Arial" w:hAnsi="Arial" w:cs="Arial"/>
          <w:sz w:val="22"/>
          <w:szCs w:val="22"/>
        </w:rPr>
        <w:t xml:space="preserve"> an</w:t>
      </w:r>
      <w:r w:rsidRPr="001C785F">
        <w:rPr>
          <w:rFonts w:ascii="Arial" w:hAnsi="Arial" w:cs="Arial"/>
          <w:sz w:val="22"/>
          <w:szCs w:val="22"/>
        </w:rPr>
        <w:t xml:space="preserve"> unstable estimate across participants. We therefore focus on the regions where robust effects have been identified across participants after the correction of multiple comparisons (i.e., </w:t>
      </w:r>
      <w:proofErr w:type="spellStart"/>
      <w:r w:rsidRPr="001C785F">
        <w:rPr>
          <w:rFonts w:ascii="Arial" w:hAnsi="Arial" w:cs="Arial"/>
          <w:sz w:val="22"/>
          <w:szCs w:val="22"/>
        </w:rPr>
        <w:t>aLEC</w:t>
      </w:r>
      <w:proofErr w:type="spellEnd"/>
      <w:r w:rsidRPr="001C785F">
        <w:rPr>
          <w:rFonts w:ascii="Arial" w:hAnsi="Arial" w:cs="Arial"/>
          <w:sz w:val="22"/>
          <w:szCs w:val="22"/>
        </w:rPr>
        <w:t xml:space="preserve"> and DG/CA3). </w:t>
      </w:r>
    </w:p>
    <w:p w14:paraId="21F4711F" w14:textId="68E48603" w:rsidR="00695062" w:rsidRDefault="00165789" w:rsidP="007F48FF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b/>
          <w:bCs/>
          <w:i/>
          <w:iCs/>
          <w:sz w:val="22"/>
          <w:szCs w:val="22"/>
        </w:rPr>
        <w:lastRenderedPageBreak/>
        <w:t>Supplementary File</w:t>
      </w:r>
      <w:r w:rsidRPr="001C785F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b/>
          <w:bCs/>
          <w:i/>
          <w:iCs/>
          <w:sz w:val="22"/>
          <w:szCs w:val="22"/>
        </w:rPr>
        <w:t>1c</w:t>
      </w:r>
      <w:r w:rsidR="00EC13F5" w:rsidRPr="007F48FF">
        <w:rPr>
          <w:rFonts w:ascii="Arial" w:hAnsi="Arial" w:cs="Arial"/>
          <w:b/>
          <w:bCs/>
          <w:i/>
          <w:iCs/>
          <w:color w:val="000000"/>
          <w:sz w:val="22"/>
          <w:szCs w:val="22"/>
        </w:rPr>
        <w:t>.</w:t>
      </w:r>
      <w:r w:rsidR="00EC13F5" w:rsidRPr="007F48FF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="00EC13F5" w:rsidRPr="00A35482">
        <w:rPr>
          <w:rFonts w:ascii="Arial" w:hAnsi="Arial" w:cs="Arial"/>
          <w:color w:val="000000"/>
          <w:sz w:val="22"/>
          <w:szCs w:val="22"/>
        </w:rPr>
        <w:t>The number of voxels included for each</w:t>
      </w:r>
      <w:r w:rsidR="00774631" w:rsidRPr="00A35482">
        <w:rPr>
          <w:rFonts w:ascii="Arial" w:hAnsi="Arial" w:cs="Arial"/>
          <w:color w:val="000000"/>
          <w:sz w:val="22"/>
          <w:szCs w:val="22"/>
        </w:rPr>
        <w:t xml:space="preserve"> bilateral</w:t>
      </w:r>
      <w:r w:rsidR="00EC13F5" w:rsidRPr="00A35482">
        <w:rPr>
          <w:rFonts w:ascii="Arial" w:hAnsi="Arial" w:cs="Arial"/>
          <w:color w:val="000000"/>
          <w:sz w:val="22"/>
          <w:szCs w:val="22"/>
        </w:rPr>
        <w:t xml:space="preserve"> ROI in each subject</w:t>
      </w:r>
    </w:p>
    <w:p w14:paraId="21F613F5" w14:textId="77777777" w:rsidR="00056D0C" w:rsidRPr="00695062" w:rsidRDefault="00056D0C" w:rsidP="007F48FF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tbl>
      <w:tblPr>
        <w:tblpPr w:leftFromText="180" w:rightFromText="180" w:vertAnchor="text" w:horzAnchor="margin" w:tblpY="-47"/>
        <w:tblW w:w="10957" w:type="dxa"/>
        <w:tblLook w:val="04A0" w:firstRow="1" w:lastRow="0" w:firstColumn="1" w:lastColumn="0" w:noHBand="0" w:noVBand="1"/>
      </w:tblPr>
      <w:tblGrid>
        <w:gridCol w:w="1011"/>
        <w:gridCol w:w="948"/>
        <w:gridCol w:w="889"/>
        <w:gridCol w:w="1231"/>
        <w:gridCol w:w="2319"/>
        <w:gridCol w:w="1048"/>
        <w:gridCol w:w="902"/>
        <w:gridCol w:w="1341"/>
        <w:gridCol w:w="1268"/>
      </w:tblGrid>
      <w:tr w:rsidR="009F5AE7" w:rsidRPr="001C785F" w14:paraId="58A43F3D" w14:textId="77777777" w:rsidTr="00056D0C">
        <w:trPr>
          <w:trHeight w:val="351"/>
        </w:trPr>
        <w:tc>
          <w:tcPr>
            <w:tcW w:w="101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238CB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B59E3">
              <w:rPr>
                <w:rFonts w:ascii="Arial" w:hAnsi="Arial" w:cs="Arial"/>
                <w:color w:val="000000" w:themeColor="text1"/>
                <w:sz w:val="22"/>
                <w:szCs w:val="22"/>
              </w:rPr>
              <w:t>Subject ID</w:t>
            </w:r>
          </w:p>
        </w:tc>
        <w:tc>
          <w:tcPr>
            <w:tcW w:w="18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9CE70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B59E3">
              <w:rPr>
                <w:rFonts w:ascii="Arial" w:hAnsi="Arial" w:cs="Arial"/>
                <w:color w:val="000000" w:themeColor="text1"/>
                <w:sz w:val="22"/>
                <w:szCs w:val="22"/>
              </w:rPr>
              <w:t>Entorhinal</w:t>
            </w:r>
          </w:p>
        </w:tc>
        <w:tc>
          <w:tcPr>
            <w:tcW w:w="123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180EC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B59E3">
              <w:rPr>
                <w:rFonts w:ascii="Arial" w:hAnsi="Arial" w:cs="Arial"/>
                <w:color w:val="000000" w:themeColor="text1"/>
                <w:sz w:val="22"/>
                <w:szCs w:val="22"/>
              </w:rPr>
              <w:t>Perirhinal</w:t>
            </w:r>
          </w:p>
        </w:tc>
        <w:tc>
          <w:tcPr>
            <w:tcW w:w="231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B963C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B59E3">
              <w:rPr>
                <w:rFonts w:ascii="Arial" w:hAnsi="Arial" w:cs="Arial"/>
                <w:color w:val="000000" w:themeColor="text1"/>
                <w:sz w:val="22"/>
                <w:szCs w:val="22"/>
              </w:rPr>
              <w:t>Para-hippocampus</w:t>
            </w:r>
          </w:p>
        </w:tc>
        <w:tc>
          <w:tcPr>
            <w:tcW w:w="329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F2DA1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B59E3">
              <w:rPr>
                <w:rFonts w:ascii="Arial" w:hAnsi="Arial" w:cs="Arial"/>
                <w:color w:val="000000" w:themeColor="text1"/>
                <w:sz w:val="22"/>
                <w:szCs w:val="22"/>
              </w:rPr>
              <w:t>Hippocampus</w:t>
            </w:r>
          </w:p>
        </w:tc>
        <w:tc>
          <w:tcPr>
            <w:tcW w:w="126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624F3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B59E3">
              <w:rPr>
                <w:rFonts w:ascii="Arial" w:hAnsi="Arial" w:cs="Arial"/>
                <w:color w:val="000000" w:themeColor="text1"/>
                <w:sz w:val="22"/>
                <w:szCs w:val="22"/>
              </w:rPr>
              <w:t>Amygdala</w:t>
            </w:r>
          </w:p>
        </w:tc>
      </w:tr>
      <w:tr w:rsidR="009F5AE7" w:rsidRPr="001C785F" w14:paraId="1345AFD8" w14:textId="77777777" w:rsidTr="00056D0C">
        <w:trPr>
          <w:trHeight w:val="230"/>
        </w:trPr>
        <w:tc>
          <w:tcPr>
            <w:tcW w:w="101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1AFEF9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45AF2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9B59E3">
              <w:rPr>
                <w:rFonts w:ascii="Arial" w:hAnsi="Arial" w:cs="Arial"/>
                <w:color w:val="000000" w:themeColor="text1"/>
                <w:sz w:val="22"/>
                <w:szCs w:val="22"/>
              </w:rPr>
              <w:t>aLEC</w:t>
            </w:r>
            <w:proofErr w:type="spellEnd"/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1AA24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9B59E3">
              <w:rPr>
                <w:rFonts w:ascii="Arial" w:hAnsi="Arial" w:cs="Arial"/>
                <w:color w:val="000000" w:themeColor="text1"/>
                <w:sz w:val="22"/>
                <w:szCs w:val="22"/>
              </w:rPr>
              <w:t>pMEC</w:t>
            </w:r>
            <w:proofErr w:type="spellEnd"/>
          </w:p>
        </w:tc>
        <w:tc>
          <w:tcPr>
            <w:tcW w:w="123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B8F1B4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31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1D834C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2CC95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B59E3">
              <w:rPr>
                <w:rFonts w:ascii="Arial" w:hAnsi="Arial" w:cs="Arial"/>
                <w:color w:val="000000" w:themeColor="text1"/>
                <w:sz w:val="22"/>
                <w:szCs w:val="22"/>
              </w:rPr>
              <w:t>DG/CA3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3F07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B59E3">
              <w:rPr>
                <w:rFonts w:ascii="Arial" w:hAnsi="Arial" w:cs="Arial"/>
                <w:color w:val="000000" w:themeColor="text1"/>
                <w:sz w:val="22"/>
                <w:szCs w:val="22"/>
              </w:rPr>
              <w:t>CA1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1D3A5" w14:textId="77777777" w:rsidR="009F5AE7" w:rsidRPr="009B59E3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B59E3">
              <w:rPr>
                <w:rFonts w:ascii="Arial" w:hAnsi="Arial" w:cs="Arial"/>
                <w:color w:val="000000" w:themeColor="text1"/>
                <w:sz w:val="22"/>
                <w:szCs w:val="22"/>
              </w:rPr>
              <w:t>Subiculum</w:t>
            </w:r>
          </w:p>
        </w:tc>
        <w:tc>
          <w:tcPr>
            <w:tcW w:w="126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F1548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AA04F9"/>
                <w:sz w:val="22"/>
                <w:szCs w:val="22"/>
              </w:rPr>
            </w:pPr>
          </w:p>
        </w:tc>
      </w:tr>
      <w:tr w:rsidR="009F5AE7" w:rsidRPr="001C785F" w14:paraId="4CD3EF66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7A64A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3674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 w:themeColor="text1"/>
                <w:sz w:val="22"/>
                <w:szCs w:val="22"/>
              </w:rPr>
              <w:t>269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D2AE9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 w:themeColor="text1"/>
                <w:sz w:val="22"/>
                <w:szCs w:val="22"/>
              </w:rPr>
              <w:t>167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427FB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 w:themeColor="text1"/>
                <w:sz w:val="22"/>
                <w:szCs w:val="22"/>
              </w:rPr>
              <w:t>504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E7AE9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 w:themeColor="text1"/>
                <w:sz w:val="22"/>
                <w:szCs w:val="22"/>
              </w:rPr>
              <w:t>1350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E155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 w:themeColor="text1"/>
                <w:sz w:val="22"/>
                <w:szCs w:val="22"/>
              </w:rPr>
              <w:t>379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646A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 w:themeColor="text1"/>
                <w:sz w:val="22"/>
                <w:szCs w:val="22"/>
              </w:rPr>
              <w:t>1006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18BE0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 w:themeColor="text1"/>
                <w:sz w:val="22"/>
                <w:szCs w:val="22"/>
              </w:rPr>
              <w:t>416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FD8FB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58</w:t>
            </w:r>
          </w:p>
        </w:tc>
      </w:tr>
      <w:tr w:rsidR="009F5AE7" w:rsidRPr="001C785F" w14:paraId="1B231D40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3EA34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CB80A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53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D27E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20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FD12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688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8C7D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094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8A10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02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5B241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62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429F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00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C194B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00</w:t>
            </w:r>
          </w:p>
        </w:tc>
      </w:tr>
      <w:tr w:rsidR="009F5AE7" w:rsidRPr="001C785F" w14:paraId="76454A83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5F346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281C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20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A3FE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75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1939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564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82DE5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250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597D0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59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DD66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7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8524A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39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9C55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54</w:t>
            </w:r>
          </w:p>
        </w:tc>
      </w:tr>
      <w:tr w:rsidR="009F5AE7" w:rsidRPr="001C785F" w14:paraId="0F587BF1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8799A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4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DE616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08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08500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26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B34E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74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87A7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104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E580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55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404F9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59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F84A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410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1878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65</w:t>
            </w:r>
          </w:p>
        </w:tc>
      </w:tr>
      <w:tr w:rsidR="009F5AE7" w:rsidRPr="001C785F" w14:paraId="01CF4560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78DBD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5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5668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08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BEF5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62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A88D7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05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09A0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293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1534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47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5DEF5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84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72E00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31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C9D67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52</w:t>
            </w:r>
          </w:p>
        </w:tc>
      </w:tr>
      <w:tr w:rsidR="009F5AE7" w:rsidRPr="001C785F" w14:paraId="18C8CBD8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515E5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6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5B780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48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D9B0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24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06D66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907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1BB7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343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0D2A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40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DA955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81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5F95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85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A97A7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914</w:t>
            </w:r>
          </w:p>
        </w:tc>
      </w:tr>
      <w:tr w:rsidR="009F5AE7" w:rsidRPr="001C785F" w14:paraId="3950DCCB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0DFB4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2EC1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18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8C15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11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E1846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634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5FDF6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071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C999E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95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DEE4E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29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C111D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88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949C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01</w:t>
            </w:r>
          </w:p>
        </w:tc>
      </w:tr>
      <w:tr w:rsidR="009F5AE7" w:rsidRPr="001C785F" w14:paraId="47E040DA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32EB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4DE14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05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881CE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42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87BD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88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32C2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940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1166E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04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63A07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32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CDDA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01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F677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74</w:t>
            </w:r>
          </w:p>
        </w:tc>
      </w:tr>
      <w:tr w:rsidR="009F5AE7" w:rsidRPr="001C785F" w14:paraId="777D7D81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4CD21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9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E2DF9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54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6922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34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0FE4A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46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831DA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372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D514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97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4363D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34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1780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14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6BBB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12</w:t>
            </w:r>
          </w:p>
        </w:tc>
      </w:tr>
      <w:tr w:rsidR="009F5AE7" w:rsidRPr="001C785F" w14:paraId="379F8CC1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4A604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0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1AD8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30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A4E0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36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17CC6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412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CA459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118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9E43E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94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5E66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70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3F87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422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0F12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82</w:t>
            </w:r>
          </w:p>
        </w:tc>
      </w:tr>
      <w:tr w:rsidR="009F5AE7" w:rsidRPr="001C785F" w14:paraId="0708EE48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79510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1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E758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73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0B467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47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5E23A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84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4D35D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296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D8035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62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C60FA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80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103A0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42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502CB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51</w:t>
            </w:r>
          </w:p>
        </w:tc>
      </w:tr>
      <w:tr w:rsidR="009F5AE7" w:rsidRPr="001C785F" w14:paraId="6A0FF4AD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9ED09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2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76AE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45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D0AD7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27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5BBA9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14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D2F44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119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B1A9E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14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91436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18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93C5A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96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D0F4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82</w:t>
            </w:r>
          </w:p>
        </w:tc>
      </w:tr>
      <w:tr w:rsidR="009F5AE7" w:rsidRPr="001C785F" w14:paraId="001550F4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A818B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3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86C2A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57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A69B6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69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66A59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33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A9C4B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326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AB96B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88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8255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79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D9B5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430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CB0B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044</w:t>
            </w:r>
          </w:p>
        </w:tc>
      </w:tr>
      <w:tr w:rsidR="009F5AE7" w:rsidRPr="001C785F" w14:paraId="68E5CBA3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F51A5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4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BF8D7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19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625A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20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021F6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920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3921D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261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941C6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28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CF73D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71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59C60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57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CF81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53</w:t>
            </w:r>
          </w:p>
        </w:tc>
      </w:tr>
      <w:tr w:rsidR="009F5AE7" w:rsidRPr="001C785F" w14:paraId="0B8DF8FE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22B24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DF8BD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25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C63B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2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B5E3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649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B51C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418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D36A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26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68C1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4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85B7D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413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AB92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79</w:t>
            </w:r>
          </w:p>
        </w:tc>
      </w:tr>
      <w:tr w:rsidR="009F5AE7" w:rsidRPr="001C785F" w14:paraId="1CF47FEF" w14:textId="77777777" w:rsidTr="001C785F">
        <w:trPr>
          <w:trHeight w:val="320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5EA5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6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CAD3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11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D7F4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05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99DE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431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B036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199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E7397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62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53448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679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3927B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55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78134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640</w:t>
            </w:r>
          </w:p>
        </w:tc>
      </w:tr>
      <w:tr w:rsidR="009F5AE7" w:rsidRPr="001C785F" w14:paraId="26585650" w14:textId="77777777" w:rsidTr="00056D0C">
        <w:trPr>
          <w:trHeight w:val="239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CB7B5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Mean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08A5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46.44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75776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38.56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3246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684.56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78744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222.13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CF00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22.00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027F5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10.44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9DACA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43.69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B49BB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28.81</w:t>
            </w:r>
          </w:p>
        </w:tc>
      </w:tr>
      <w:tr w:rsidR="009F5AE7" w:rsidRPr="001C785F" w14:paraId="67CB9E14" w14:textId="77777777" w:rsidTr="00056D0C">
        <w:trPr>
          <w:trHeight w:val="221"/>
        </w:trPr>
        <w:tc>
          <w:tcPr>
            <w:tcW w:w="1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40A90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s.e.m.</w:t>
            </w:r>
            <w:proofErr w:type="spellEnd"/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60570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7.90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B6C54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5.39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7E022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45.35</w:t>
            </w:r>
          </w:p>
        </w:tc>
        <w:tc>
          <w:tcPr>
            <w:tcW w:w="2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E3783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33.55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4A184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8.16</w:t>
            </w:r>
          </w:p>
        </w:tc>
        <w:tc>
          <w:tcPr>
            <w:tcW w:w="9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5016C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4.10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4561D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15.18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8741F" w14:textId="77777777" w:rsidR="009F5AE7" w:rsidRPr="001C785F" w:rsidRDefault="009F5AE7" w:rsidP="007F48FF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1C785F">
              <w:rPr>
                <w:rFonts w:ascii="Arial" w:hAnsi="Arial" w:cs="Arial"/>
                <w:color w:val="000000"/>
                <w:sz w:val="22"/>
                <w:szCs w:val="22"/>
              </w:rPr>
              <w:t>23.15</w:t>
            </w:r>
          </w:p>
        </w:tc>
      </w:tr>
    </w:tbl>
    <w:p w14:paraId="0B7CD58B" w14:textId="4F18F902" w:rsidR="009F5AE7" w:rsidRPr="001C785F" w:rsidRDefault="009F5AE7" w:rsidP="007F48FF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0C158E75" w14:textId="3206D1FB" w:rsidR="009F5AE7" w:rsidRPr="001C785F" w:rsidRDefault="009F5AE7" w:rsidP="007F48FF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4AB25BDB" w14:textId="377AB9F3" w:rsidR="009F5AE7" w:rsidRPr="001C785F" w:rsidRDefault="009F5AE7" w:rsidP="007F48FF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7A3C6D80" w14:textId="77777777" w:rsidR="009F5AE7" w:rsidRPr="001C785F" w:rsidRDefault="009F5AE7" w:rsidP="007F48FF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1E8E2F69" w14:textId="4FBD9700" w:rsidR="009F5AE7" w:rsidRPr="001C785F" w:rsidRDefault="009F5AE7" w:rsidP="007F48FF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3756BC42" w14:textId="158100FA" w:rsidR="009F5AE7" w:rsidRPr="001C785F" w:rsidRDefault="009F5AE7" w:rsidP="007F48FF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110F37DC" w14:textId="0FDEBFE0" w:rsidR="009F5AE7" w:rsidRPr="001C785F" w:rsidRDefault="009F5AE7" w:rsidP="007F48FF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6F73BCC1" w14:textId="77777777" w:rsidR="009F5AE7" w:rsidRPr="001C785F" w:rsidRDefault="009F5AE7" w:rsidP="007F48FF">
      <w:pPr>
        <w:spacing w:line="360" w:lineRule="auto"/>
        <w:rPr>
          <w:rFonts w:ascii="Arial" w:hAnsi="Arial" w:cs="Arial"/>
          <w:sz w:val="22"/>
          <w:szCs w:val="22"/>
        </w:rPr>
      </w:pPr>
    </w:p>
    <w:p w14:paraId="38FCC73E" w14:textId="77777777" w:rsidR="00EC13F5" w:rsidRPr="001C785F" w:rsidRDefault="00EC13F5" w:rsidP="007F48FF">
      <w:pPr>
        <w:shd w:val="clear" w:color="auto" w:fill="FFFFFF"/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591A0B3F" w14:textId="77777777" w:rsidR="0061267E" w:rsidRPr="001C785F" w:rsidRDefault="0061267E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57313854" w14:textId="1FDB1F28" w:rsidR="006268F8" w:rsidRPr="001C785F" w:rsidRDefault="006268F8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3446FC80" w14:textId="22519278" w:rsidR="009F5AE7" w:rsidRPr="001C785F" w:rsidRDefault="009F5AE7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2E6CC283" w14:textId="1D6EE8EB" w:rsidR="009F5AE7" w:rsidRPr="001C785F" w:rsidRDefault="009F5AE7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42EA443B" w14:textId="30486280" w:rsidR="009F5AE7" w:rsidRPr="001C785F" w:rsidRDefault="009F5AE7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63F7A4E2" w14:textId="2E7D70E2" w:rsidR="009F5AE7" w:rsidRPr="001C785F" w:rsidRDefault="009F5AE7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1D604E78" w14:textId="12AF0632" w:rsidR="009F5AE7" w:rsidRPr="001C785F" w:rsidRDefault="009F5AE7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5F8D7345" w14:textId="508C065E" w:rsidR="009F5AE7" w:rsidRPr="001C785F" w:rsidRDefault="009F5AE7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26DD17FF" w14:textId="0AEE4EEE" w:rsidR="009F5AE7" w:rsidRPr="001C785F" w:rsidRDefault="009F5AE7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7356CA43" w14:textId="639A6952" w:rsidR="009F5AE7" w:rsidRPr="001C785F" w:rsidRDefault="009F5AE7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35C747BB" w14:textId="39179BB6" w:rsidR="009F5AE7" w:rsidRPr="001C785F" w:rsidRDefault="009F5AE7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59BD7998" w14:textId="54EEAC4F" w:rsidR="009F5AE7" w:rsidRPr="001C785F" w:rsidRDefault="009F5AE7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</w:p>
    <w:p w14:paraId="5D13B87D" w14:textId="7F575B64" w:rsidR="009F5AE7" w:rsidRPr="001C785F" w:rsidRDefault="009F5AE7" w:rsidP="007F48FF">
      <w:pPr>
        <w:spacing w:line="360" w:lineRule="auto"/>
        <w:rPr>
          <w:rFonts w:ascii="Arial" w:hAnsi="Arial" w:cs="Arial"/>
          <w:kern w:val="32"/>
          <w:sz w:val="22"/>
          <w:szCs w:val="22"/>
          <w:lang w:eastAsia="en-US"/>
        </w:rPr>
      </w:pPr>
      <w:r w:rsidRPr="001C785F">
        <w:rPr>
          <w:rFonts w:ascii="Arial" w:hAnsi="Arial" w:cs="Arial"/>
          <w:kern w:val="32"/>
          <w:sz w:val="22"/>
          <w:szCs w:val="22"/>
          <w:lang w:eastAsia="en-US"/>
        </w:rPr>
        <w:t>Note</w:t>
      </w:r>
      <w:r w:rsidR="009E6703">
        <w:rPr>
          <w:rFonts w:ascii="Arial" w:hAnsi="Arial" w:cs="Arial"/>
          <w:kern w:val="32"/>
          <w:sz w:val="22"/>
          <w:szCs w:val="22"/>
          <w:lang w:eastAsia="en-US"/>
        </w:rPr>
        <w:t>:</w:t>
      </w:r>
      <w:r w:rsidRPr="001C785F">
        <w:rPr>
          <w:rFonts w:ascii="Arial" w:hAnsi="Arial" w:cs="Arial"/>
          <w:kern w:val="32"/>
          <w:sz w:val="22"/>
          <w:szCs w:val="22"/>
          <w:lang w:eastAsia="en-US"/>
        </w:rPr>
        <w:t xml:space="preserve"> </w:t>
      </w:r>
      <w:proofErr w:type="spellStart"/>
      <w:r w:rsidRPr="001C785F">
        <w:rPr>
          <w:rFonts w:ascii="Arial" w:hAnsi="Arial" w:cs="Arial"/>
          <w:kern w:val="32"/>
          <w:sz w:val="22"/>
          <w:szCs w:val="22"/>
          <w:lang w:eastAsia="en-US"/>
        </w:rPr>
        <w:t>s.e.m</w:t>
      </w:r>
      <w:r w:rsidR="00C66FBF">
        <w:rPr>
          <w:rFonts w:ascii="Arial" w:hAnsi="Arial" w:cs="Arial"/>
          <w:kern w:val="32"/>
          <w:sz w:val="22"/>
          <w:szCs w:val="22"/>
          <w:lang w:eastAsia="en-US"/>
        </w:rPr>
        <w:t>.</w:t>
      </w:r>
      <w:proofErr w:type="spellEnd"/>
      <w:r w:rsidRPr="001C785F">
        <w:rPr>
          <w:rFonts w:ascii="Arial" w:hAnsi="Arial" w:cs="Arial"/>
          <w:kern w:val="32"/>
          <w:sz w:val="22"/>
          <w:szCs w:val="22"/>
          <w:lang w:eastAsia="en-US"/>
        </w:rPr>
        <w:t xml:space="preserve"> = standard error, which is </w:t>
      </w:r>
      <w:r w:rsidR="0010655A">
        <w:rPr>
          <w:rFonts w:ascii="Arial" w:hAnsi="Arial" w:cs="Arial"/>
          <w:kern w:val="32"/>
          <w:sz w:val="22"/>
          <w:szCs w:val="22"/>
          <w:lang w:eastAsia="en-US"/>
        </w:rPr>
        <w:t xml:space="preserve">the </w:t>
      </w:r>
      <w:r w:rsidRPr="001C785F">
        <w:rPr>
          <w:rFonts w:ascii="Arial" w:hAnsi="Arial" w:cs="Arial"/>
          <w:kern w:val="32"/>
          <w:sz w:val="22"/>
          <w:szCs w:val="22"/>
          <w:lang w:eastAsia="en-US"/>
        </w:rPr>
        <w:t xml:space="preserve">standard deviation divided by the square root of sample size. </w:t>
      </w:r>
    </w:p>
    <w:sectPr w:rsidR="009F5AE7" w:rsidRPr="001C785F" w:rsidSect="002274F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5EC156" w14:textId="77777777" w:rsidR="009B55D3" w:rsidRDefault="009B55D3" w:rsidP="00D73714">
      <w:r>
        <w:separator/>
      </w:r>
    </w:p>
  </w:endnote>
  <w:endnote w:type="continuationSeparator" w:id="0">
    <w:p w14:paraId="44B9DE95" w14:textId="77777777" w:rsidR="009B55D3" w:rsidRDefault="009B55D3" w:rsidP="00D73714">
      <w:r>
        <w:continuationSeparator/>
      </w:r>
    </w:p>
  </w:endnote>
  <w:endnote w:type="continuationNotice" w:id="1">
    <w:p w14:paraId="01E6D27A" w14:textId="77777777" w:rsidR="009B55D3" w:rsidRDefault="009B55D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-webkit-standard">
    <w:altName w:val="Cambria"/>
    <w:panose1 w:val="020B0604020202020204"/>
    <w:charset w:val="00"/>
    <w:family w:val="roman"/>
    <w:pitch w:val="default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BlissRegular">
    <w:altName w:val="Cambria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BlissMedium">
    <w:altName w:val="Cambria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BlissBold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A02C81" w14:textId="77777777" w:rsidR="00E823A2" w:rsidRDefault="00E823A2" w:rsidP="00514B3F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3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6D5CC9" w14:textId="77777777" w:rsidR="009B55D3" w:rsidRDefault="009B55D3" w:rsidP="00D73714">
      <w:r>
        <w:separator/>
      </w:r>
    </w:p>
  </w:footnote>
  <w:footnote w:type="continuationSeparator" w:id="0">
    <w:p w14:paraId="523A8862" w14:textId="77777777" w:rsidR="009B55D3" w:rsidRDefault="009B55D3" w:rsidP="00D73714">
      <w:r>
        <w:continuationSeparator/>
      </w:r>
    </w:p>
  </w:footnote>
  <w:footnote w:type="continuationNotice" w:id="1">
    <w:p w14:paraId="4AF37526" w14:textId="77777777" w:rsidR="009B55D3" w:rsidRDefault="009B55D3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9E0FB6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581A4B3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67CED10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63610F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9FE0EBD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2E8095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DC6122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D76F2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2558F6C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0D61AF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D02E02"/>
    <w:multiLevelType w:val="hybridMultilevel"/>
    <w:tmpl w:val="499A110C"/>
    <w:lvl w:ilvl="0" w:tplc="3DFE84DA">
      <w:start w:val="1"/>
      <w:numFmt w:val="decimal"/>
      <w:lvlText w:val="(%1)"/>
      <w:lvlJc w:val="left"/>
      <w:pPr>
        <w:ind w:left="720" w:hanging="360"/>
      </w:pPr>
      <w:rPr>
        <w:rFonts w:hint="default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595681B"/>
    <w:multiLevelType w:val="multilevel"/>
    <w:tmpl w:val="1CFC6B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06132F80"/>
    <w:multiLevelType w:val="multilevel"/>
    <w:tmpl w:val="D4A687C8"/>
    <w:lvl w:ilvl="0">
      <w:start w:val="1"/>
      <w:numFmt w:val="decimal"/>
      <w:pStyle w:val="outlinedparagraph"/>
      <w:lvlText w:val="A.%1."/>
      <w:lvlJc w:val="right"/>
      <w:pPr>
        <w:tabs>
          <w:tab w:val="num" w:pos="432"/>
        </w:tabs>
        <w:ind w:left="360" w:firstLine="72"/>
      </w:pPr>
      <w:rPr>
        <w:rFonts w:hint="default"/>
        <w:b/>
        <w:i w:val="0"/>
      </w:rPr>
    </w:lvl>
    <w:lvl w:ilvl="1">
      <w:start w:val="1"/>
      <w:numFmt w:val="decimal"/>
      <w:lvlText w:val="%1.%2."/>
      <w:lvlJc w:val="right"/>
      <w:pPr>
        <w:tabs>
          <w:tab w:val="num" w:pos="360"/>
        </w:tabs>
        <w:ind w:left="360" w:firstLine="72"/>
      </w:pPr>
      <w:rPr>
        <w:rFonts w:hint="default"/>
        <w:b/>
        <w:i w:val="0"/>
        <w:u w:val="none"/>
      </w:rPr>
    </w:lvl>
    <w:lvl w:ilvl="2">
      <w:start w:val="1"/>
      <w:numFmt w:val="decimal"/>
      <w:lvlText w:val="C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072B382C"/>
    <w:multiLevelType w:val="multilevel"/>
    <w:tmpl w:val="7EE24B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07916D7D"/>
    <w:multiLevelType w:val="hybridMultilevel"/>
    <w:tmpl w:val="564C03D4"/>
    <w:lvl w:ilvl="0" w:tplc="2BE203C8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152556A0"/>
    <w:multiLevelType w:val="hybridMultilevel"/>
    <w:tmpl w:val="0AACC7D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32A240C6"/>
    <w:multiLevelType w:val="hybridMultilevel"/>
    <w:tmpl w:val="E51042CC"/>
    <w:lvl w:ilvl="0" w:tplc="DBBC4866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390543CB"/>
    <w:multiLevelType w:val="hybridMultilevel"/>
    <w:tmpl w:val="D1C85D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3264A13"/>
    <w:multiLevelType w:val="hybridMultilevel"/>
    <w:tmpl w:val="DFA2EE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5E10E60"/>
    <w:multiLevelType w:val="hybridMultilevel"/>
    <w:tmpl w:val="15187EFA"/>
    <w:lvl w:ilvl="0" w:tplc="00BA4CA0">
      <w:start w:val="1"/>
      <w:numFmt w:val="decimal"/>
      <w:lvlText w:val="%1)"/>
      <w:lvlJc w:val="left"/>
      <w:pPr>
        <w:ind w:left="1080" w:hanging="360"/>
      </w:pPr>
      <w:rPr>
        <w:rFonts w:ascii="-webkit-standard" w:hAnsi="-webkit-standard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48576C8E"/>
    <w:multiLevelType w:val="hybridMultilevel"/>
    <w:tmpl w:val="AAE226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867532B"/>
    <w:multiLevelType w:val="hybridMultilevel"/>
    <w:tmpl w:val="D99E3DA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4C547D36"/>
    <w:multiLevelType w:val="hybridMultilevel"/>
    <w:tmpl w:val="01044F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C2D7424"/>
    <w:multiLevelType w:val="hybridMultilevel"/>
    <w:tmpl w:val="D6CE21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E1D36E6"/>
    <w:multiLevelType w:val="hybridMultilevel"/>
    <w:tmpl w:val="92B6E6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49A019E"/>
    <w:multiLevelType w:val="hybridMultilevel"/>
    <w:tmpl w:val="1DDA7F56"/>
    <w:lvl w:ilvl="0" w:tplc="6E203BF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003753"/>
    <w:multiLevelType w:val="multilevel"/>
    <w:tmpl w:val="74D0F4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18315994">
    <w:abstractNumId w:val="15"/>
  </w:num>
  <w:num w:numId="2" w16cid:durableId="225068056">
    <w:abstractNumId w:val="9"/>
  </w:num>
  <w:num w:numId="3" w16cid:durableId="1839416619">
    <w:abstractNumId w:val="7"/>
  </w:num>
  <w:num w:numId="4" w16cid:durableId="2038308240">
    <w:abstractNumId w:val="6"/>
  </w:num>
  <w:num w:numId="5" w16cid:durableId="1892879913">
    <w:abstractNumId w:val="5"/>
  </w:num>
  <w:num w:numId="6" w16cid:durableId="1733188055">
    <w:abstractNumId w:val="4"/>
  </w:num>
  <w:num w:numId="7" w16cid:durableId="1989243697">
    <w:abstractNumId w:val="8"/>
  </w:num>
  <w:num w:numId="8" w16cid:durableId="1880312870">
    <w:abstractNumId w:val="3"/>
  </w:num>
  <w:num w:numId="9" w16cid:durableId="1114060191">
    <w:abstractNumId w:val="2"/>
  </w:num>
  <w:num w:numId="10" w16cid:durableId="2142141391">
    <w:abstractNumId w:val="1"/>
  </w:num>
  <w:num w:numId="11" w16cid:durableId="1238975842">
    <w:abstractNumId w:val="0"/>
  </w:num>
  <w:num w:numId="12" w16cid:durableId="1060053194">
    <w:abstractNumId w:val="23"/>
  </w:num>
  <w:num w:numId="13" w16cid:durableId="884030178">
    <w:abstractNumId w:val="18"/>
  </w:num>
  <w:num w:numId="14" w16cid:durableId="129858721">
    <w:abstractNumId w:val="17"/>
  </w:num>
  <w:num w:numId="15" w16cid:durableId="1169950227">
    <w:abstractNumId w:val="14"/>
  </w:num>
  <w:num w:numId="16" w16cid:durableId="1656908797">
    <w:abstractNumId w:val="16"/>
  </w:num>
  <w:num w:numId="17" w16cid:durableId="57020059">
    <w:abstractNumId w:val="26"/>
  </w:num>
  <w:num w:numId="18" w16cid:durableId="383451248">
    <w:abstractNumId w:val="10"/>
  </w:num>
  <w:num w:numId="19" w16cid:durableId="731389896">
    <w:abstractNumId w:val="21"/>
  </w:num>
  <w:num w:numId="20" w16cid:durableId="2085829977">
    <w:abstractNumId w:val="22"/>
  </w:num>
  <w:num w:numId="21" w16cid:durableId="634215591">
    <w:abstractNumId w:val="11"/>
  </w:num>
  <w:num w:numId="22" w16cid:durableId="510098652">
    <w:abstractNumId w:val="13"/>
  </w:num>
  <w:num w:numId="23" w16cid:durableId="1882283789">
    <w:abstractNumId w:val="24"/>
  </w:num>
  <w:num w:numId="24" w16cid:durableId="310213128">
    <w:abstractNumId w:val="12"/>
  </w:num>
  <w:num w:numId="25" w16cid:durableId="1560241730">
    <w:abstractNumId w:val="19"/>
  </w:num>
  <w:num w:numId="26" w16cid:durableId="1064642746">
    <w:abstractNumId w:val="25"/>
  </w:num>
  <w:num w:numId="27" w16cid:durableId="428965618">
    <w:abstractNumId w:val="27"/>
  </w:num>
  <w:num w:numId="28" w16cid:durableId="1158687251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3"/>
  <w:proofState w:spelling="clean" w:grammar="clean"/>
  <w:stylePaneFormatFilter w:val="3704" w:allStyles="0" w:customStyles="0" w:latentStyles="1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4261D"/>
    <w:rsid w:val="000000AB"/>
    <w:rsid w:val="000003FC"/>
    <w:rsid w:val="000004A2"/>
    <w:rsid w:val="0000051B"/>
    <w:rsid w:val="00000652"/>
    <w:rsid w:val="00000947"/>
    <w:rsid w:val="00000B4C"/>
    <w:rsid w:val="00000B94"/>
    <w:rsid w:val="00000D41"/>
    <w:rsid w:val="00000DDF"/>
    <w:rsid w:val="00000E1F"/>
    <w:rsid w:val="00000E41"/>
    <w:rsid w:val="00000E7F"/>
    <w:rsid w:val="00000F4B"/>
    <w:rsid w:val="0000113C"/>
    <w:rsid w:val="0000139D"/>
    <w:rsid w:val="000014BB"/>
    <w:rsid w:val="000019FA"/>
    <w:rsid w:val="00001B88"/>
    <w:rsid w:val="00001B92"/>
    <w:rsid w:val="00001BFD"/>
    <w:rsid w:val="0000226F"/>
    <w:rsid w:val="0000259A"/>
    <w:rsid w:val="00002901"/>
    <w:rsid w:val="00002BDB"/>
    <w:rsid w:val="00002C50"/>
    <w:rsid w:val="00002FF9"/>
    <w:rsid w:val="000031AE"/>
    <w:rsid w:val="000033CC"/>
    <w:rsid w:val="000034E7"/>
    <w:rsid w:val="00003E26"/>
    <w:rsid w:val="00003FAE"/>
    <w:rsid w:val="000047A4"/>
    <w:rsid w:val="0000481B"/>
    <w:rsid w:val="00004883"/>
    <w:rsid w:val="00004979"/>
    <w:rsid w:val="00004B7E"/>
    <w:rsid w:val="00004D7E"/>
    <w:rsid w:val="00004FD4"/>
    <w:rsid w:val="00005297"/>
    <w:rsid w:val="00005589"/>
    <w:rsid w:val="0000586B"/>
    <w:rsid w:val="00005873"/>
    <w:rsid w:val="00005BCA"/>
    <w:rsid w:val="00005BD6"/>
    <w:rsid w:val="00005E24"/>
    <w:rsid w:val="0000607D"/>
    <w:rsid w:val="000062B3"/>
    <w:rsid w:val="000062C5"/>
    <w:rsid w:val="000063C3"/>
    <w:rsid w:val="000063F7"/>
    <w:rsid w:val="0000663C"/>
    <w:rsid w:val="00006911"/>
    <w:rsid w:val="0000741F"/>
    <w:rsid w:val="0000758A"/>
    <w:rsid w:val="000076F8"/>
    <w:rsid w:val="00007726"/>
    <w:rsid w:val="00007A31"/>
    <w:rsid w:val="00007A63"/>
    <w:rsid w:val="00007AFE"/>
    <w:rsid w:val="0001032B"/>
    <w:rsid w:val="00010614"/>
    <w:rsid w:val="00010A83"/>
    <w:rsid w:val="00010AF8"/>
    <w:rsid w:val="00010C66"/>
    <w:rsid w:val="00010C6D"/>
    <w:rsid w:val="00010E94"/>
    <w:rsid w:val="00010F8C"/>
    <w:rsid w:val="0001116C"/>
    <w:rsid w:val="00011356"/>
    <w:rsid w:val="000117DB"/>
    <w:rsid w:val="00011B82"/>
    <w:rsid w:val="0001203E"/>
    <w:rsid w:val="0001218C"/>
    <w:rsid w:val="000123E8"/>
    <w:rsid w:val="0001255E"/>
    <w:rsid w:val="00012669"/>
    <w:rsid w:val="00012719"/>
    <w:rsid w:val="00012A06"/>
    <w:rsid w:val="00012C03"/>
    <w:rsid w:val="00012C87"/>
    <w:rsid w:val="00012D41"/>
    <w:rsid w:val="00012F3A"/>
    <w:rsid w:val="000131F9"/>
    <w:rsid w:val="0001323A"/>
    <w:rsid w:val="00013477"/>
    <w:rsid w:val="000134D6"/>
    <w:rsid w:val="0001352E"/>
    <w:rsid w:val="000136F8"/>
    <w:rsid w:val="00013AD9"/>
    <w:rsid w:val="00013E80"/>
    <w:rsid w:val="00013E8C"/>
    <w:rsid w:val="000140C6"/>
    <w:rsid w:val="00014131"/>
    <w:rsid w:val="000141ED"/>
    <w:rsid w:val="00014634"/>
    <w:rsid w:val="00014787"/>
    <w:rsid w:val="00014B1D"/>
    <w:rsid w:val="00014BBE"/>
    <w:rsid w:val="00014C16"/>
    <w:rsid w:val="00014E3C"/>
    <w:rsid w:val="000152C7"/>
    <w:rsid w:val="00015346"/>
    <w:rsid w:val="0001552D"/>
    <w:rsid w:val="000155BA"/>
    <w:rsid w:val="00015723"/>
    <w:rsid w:val="00015952"/>
    <w:rsid w:val="00015AC8"/>
    <w:rsid w:val="00015AD3"/>
    <w:rsid w:val="00015CDA"/>
    <w:rsid w:val="00015D1B"/>
    <w:rsid w:val="00015F9C"/>
    <w:rsid w:val="00016065"/>
    <w:rsid w:val="000160BA"/>
    <w:rsid w:val="000165B7"/>
    <w:rsid w:val="00016743"/>
    <w:rsid w:val="00016843"/>
    <w:rsid w:val="000168DB"/>
    <w:rsid w:val="00016904"/>
    <w:rsid w:val="00016946"/>
    <w:rsid w:val="00016A2A"/>
    <w:rsid w:val="00016ABE"/>
    <w:rsid w:val="00016B0B"/>
    <w:rsid w:val="00016BFF"/>
    <w:rsid w:val="00016F8C"/>
    <w:rsid w:val="00017303"/>
    <w:rsid w:val="000174E6"/>
    <w:rsid w:val="0001778D"/>
    <w:rsid w:val="00017A4C"/>
    <w:rsid w:val="00017C5F"/>
    <w:rsid w:val="00017C6F"/>
    <w:rsid w:val="00017CF1"/>
    <w:rsid w:val="0002050D"/>
    <w:rsid w:val="000205B4"/>
    <w:rsid w:val="000205B5"/>
    <w:rsid w:val="00020658"/>
    <w:rsid w:val="0002065A"/>
    <w:rsid w:val="00020931"/>
    <w:rsid w:val="00020B29"/>
    <w:rsid w:val="00020BD8"/>
    <w:rsid w:val="00020D02"/>
    <w:rsid w:val="00020D32"/>
    <w:rsid w:val="00020E4F"/>
    <w:rsid w:val="000212BF"/>
    <w:rsid w:val="00021526"/>
    <w:rsid w:val="000219F6"/>
    <w:rsid w:val="00021A9D"/>
    <w:rsid w:val="00021B4E"/>
    <w:rsid w:val="00021BD7"/>
    <w:rsid w:val="0002206F"/>
    <w:rsid w:val="00022666"/>
    <w:rsid w:val="000226C6"/>
    <w:rsid w:val="0002278C"/>
    <w:rsid w:val="000229F1"/>
    <w:rsid w:val="00022A5A"/>
    <w:rsid w:val="00022B9D"/>
    <w:rsid w:val="00022CCC"/>
    <w:rsid w:val="00022CF7"/>
    <w:rsid w:val="0002385B"/>
    <w:rsid w:val="00023AB1"/>
    <w:rsid w:val="00024880"/>
    <w:rsid w:val="00024B62"/>
    <w:rsid w:val="00024DEF"/>
    <w:rsid w:val="0002500A"/>
    <w:rsid w:val="000251DB"/>
    <w:rsid w:val="00025410"/>
    <w:rsid w:val="0002548D"/>
    <w:rsid w:val="000256D1"/>
    <w:rsid w:val="0002573C"/>
    <w:rsid w:val="00025827"/>
    <w:rsid w:val="00025A2A"/>
    <w:rsid w:val="00025DD8"/>
    <w:rsid w:val="00025EA2"/>
    <w:rsid w:val="000261A1"/>
    <w:rsid w:val="00026408"/>
    <w:rsid w:val="000264BE"/>
    <w:rsid w:val="000266E9"/>
    <w:rsid w:val="00026716"/>
    <w:rsid w:val="00026FDD"/>
    <w:rsid w:val="0002719C"/>
    <w:rsid w:val="000271C7"/>
    <w:rsid w:val="0002756F"/>
    <w:rsid w:val="00027636"/>
    <w:rsid w:val="000276AE"/>
    <w:rsid w:val="000302DF"/>
    <w:rsid w:val="000305E6"/>
    <w:rsid w:val="000306DD"/>
    <w:rsid w:val="0003095C"/>
    <w:rsid w:val="00030D98"/>
    <w:rsid w:val="00030DA9"/>
    <w:rsid w:val="00030E0C"/>
    <w:rsid w:val="0003103E"/>
    <w:rsid w:val="00031094"/>
    <w:rsid w:val="00031495"/>
    <w:rsid w:val="000314D8"/>
    <w:rsid w:val="00031552"/>
    <w:rsid w:val="000317D4"/>
    <w:rsid w:val="0003196C"/>
    <w:rsid w:val="00031979"/>
    <w:rsid w:val="00031A7B"/>
    <w:rsid w:val="00031D84"/>
    <w:rsid w:val="000324B7"/>
    <w:rsid w:val="00032612"/>
    <w:rsid w:val="000328F1"/>
    <w:rsid w:val="00032C98"/>
    <w:rsid w:val="00032CCE"/>
    <w:rsid w:val="00032E6A"/>
    <w:rsid w:val="00032E83"/>
    <w:rsid w:val="00033165"/>
    <w:rsid w:val="00033377"/>
    <w:rsid w:val="0003343C"/>
    <w:rsid w:val="00033664"/>
    <w:rsid w:val="00033D83"/>
    <w:rsid w:val="00033E7D"/>
    <w:rsid w:val="00033F74"/>
    <w:rsid w:val="0003448D"/>
    <w:rsid w:val="00034542"/>
    <w:rsid w:val="000346C1"/>
    <w:rsid w:val="00034981"/>
    <w:rsid w:val="00034C24"/>
    <w:rsid w:val="00034D22"/>
    <w:rsid w:val="00034E54"/>
    <w:rsid w:val="00034F05"/>
    <w:rsid w:val="0003512A"/>
    <w:rsid w:val="00035606"/>
    <w:rsid w:val="000357A2"/>
    <w:rsid w:val="00035880"/>
    <w:rsid w:val="0003597C"/>
    <w:rsid w:val="00035DE4"/>
    <w:rsid w:val="00035F7F"/>
    <w:rsid w:val="00036092"/>
    <w:rsid w:val="00036575"/>
    <w:rsid w:val="00036663"/>
    <w:rsid w:val="00036730"/>
    <w:rsid w:val="000367E9"/>
    <w:rsid w:val="00036E7D"/>
    <w:rsid w:val="00036EFE"/>
    <w:rsid w:val="00036F91"/>
    <w:rsid w:val="0003706E"/>
    <w:rsid w:val="000373BB"/>
    <w:rsid w:val="00037771"/>
    <w:rsid w:val="000377EB"/>
    <w:rsid w:val="00037AAE"/>
    <w:rsid w:val="00037AC3"/>
    <w:rsid w:val="00037D6D"/>
    <w:rsid w:val="00040076"/>
    <w:rsid w:val="000403B3"/>
    <w:rsid w:val="000405E0"/>
    <w:rsid w:val="000406B5"/>
    <w:rsid w:val="00040978"/>
    <w:rsid w:val="000409A3"/>
    <w:rsid w:val="00040A62"/>
    <w:rsid w:val="00040AE7"/>
    <w:rsid w:val="00040C64"/>
    <w:rsid w:val="00040FA1"/>
    <w:rsid w:val="000412E2"/>
    <w:rsid w:val="000413C9"/>
    <w:rsid w:val="00041407"/>
    <w:rsid w:val="00041469"/>
    <w:rsid w:val="00041643"/>
    <w:rsid w:val="000417E5"/>
    <w:rsid w:val="00041AD1"/>
    <w:rsid w:val="00041D1E"/>
    <w:rsid w:val="00041F45"/>
    <w:rsid w:val="00042165"/>
    <w:rsid w:val="000422B9"/>
    <w:rsid w:val="00042511"/>
    <w:rsid w:val="000425EE"/>
    <w:rsid w:val="00042662"/>
    <w:rsid w:val="000429F8"/>
    <w:rsid w:val="000430C8"/>
    <w:rsid w:val="00043507"/>
    <w:rsid w:val="00043B5A"/>
    <w:rsid w:val="00043B80"/>
    <w:rsid w:val="000441D9"/>
    <w:rsid w:val="00044A8F"/>
    <w:rsid w:val="00044AB3"/>
    <w:rsid w:val="00044B23"/>
    <w:rsid w:val="00044B6C"/>
    <w:rsid w:val="00044CC8"/>
    <w:rsid w:val="00044DC3"/>
    <w:rsid w:val="000450DB"/>
    <w:rsid w:val="0004515B"/>
    <w:rsid w:val="00045329"/>
    <w:rsid w:val="00045381"/>
    <w:rsid w:val="0004538A"/>
    <w:rsid w:val="000453A5"/>
    <w:rsid w:val="00045544"/>
    <w:rsid w:val="000456F9"/>
    <w:rsid w:val="000457A1"/>
    <w:rsid w:val="00045CEA"/>
    <w:rsid w:val="00045D7D"/>
    <w:rsid w:val="00045E55"/>
    <w:rsid w:val="00045ED6"/>
    <w:rsid w:val="000460B6"/>
    <w:rsid w:val="00046436"/>
    <w:rsid w:val="00046443"/>
    <w:rsid w:val="00046586"/>
    <w:rsid w:val="000467C6"/>
    <w:rsid w:val="000467D6"/>
    <w:rsid w:val="0004682E"/>
    <w:rsid w:val="00046CBF"/>
    <w:rsid w:val="00046E63"/>
    <w:rsid w:val="00047062"/>
    <w:rsid w:val="000470FB"/>
    <w:rsid w:val="0004734B"/>
    <w:rsid w:val="0004740E"/>
    <w:rsid w:val="00047874"/>
    <w:rsid w:val="00047DE2"/>
    <w:rsid w:val="00047E7A"/>
    <w:rsid w:val="00047F1A"/>
    <w:rsid w:val="00050058"/>
    <w:rsid w:val="000500D5"/>
    <w:rsid w:val="0005015A"/>
    <w:rsid w:val="00050258"/>
    <w:rsid w:val="000502AF"/>
    <w:rsid w:val="0005062F"/>
    <w:rsid w:val="000509E0"/>
    <w:rsid w:val="00050F7F"/>
    <w:rsid w:val="00051907"/>
    <w:rsid w:val="00051917"/>
    <w:rsid w:val="00051F42"/>
    <w:rsid w:val="00051F4A"/>
    <w:rsid w:val="00052138"/>
    <w:rsid w:val="0005224F"/>
    <w:rsid w:val="00052315"/>
    <w:rsid w:val="000525EE"/>
    <w:rsid w:val="000526A9"/>
    <w:rsid w:val="00052776"/>
    <w:rsid w:val="000527D8"/>
    <w:rsid w:val="000528C8"/>
    <w:rsid w:val="000528E8"/>
    <w:rsid w:val="00052CFC"/>
    <w:rsid w:val="00052E9F"/>
    <w:rsid w:val="00052F7C"/>
    <w:rsid w:val="00052FF6"/>
    <w:rsid w:val="000537E3"/>
    <w:rsid w:val="00053850"/>
    <w:rsid w:val="00053BE9"/>
    <w:rsid w:val="00053C67"/>
    <w:rsid w:val="00053F30"/>
    <w:rsid w:val="000540BC"/>
    <w:rsid w:val="00054253"/>
    <w:rsid w:val="00054296"/>
    <w:rsid w:val="0005431A"/>
    <w:rsid w:val="0005438E"/>
    <w:rsid w:val="000545B5"/>
    <w:rsid w:val="00054804"/>
    <w:rsid w:val="00054B6B"/>
    <w:rsid w:val="00055029"/>
    <w:rsid w:val="000551C0"/>
    <w:rsid w:val="000551F0"/>
    <w:rsid w:val="0005542F"/>
    <w:rsid w:val="00055477"/>
    <w:rsid w:val="000554C2"/>
    <w:rsid w:val="0005569B"/>
    <w:rsid w:val="00055A1C"/>
    <w:rsid w:val="00055A33"/>
    <w:rsid w:val="00055A53"/>
    <w:rsid w:val="00055A80"/>
    <w:rsid w:val="00055BA4"/>
    <w:rsid w:val="00055BE3"/>
    <w:rsid w:val="00055D70"/>
    <w:rsid w:val="00055EB1"/>
    <w:rsid w:val="00055F25"/>
    <w:rsid w:val="000562CC"/>
    <w:rsid w:val="000568D4"/>
    <w:rsid w:val="00056D0C"/>
    <w:rsid w:val="00057014"/>
    <w:rsid w:val="00057082"/>
    <w:rsid w:val="0005715C"/>
    <w:rsid w:val="0005717D"/>
    <w:rsid w:val="00057290"/>
    <w:rsid w:val="000574AB"/>
    <w:rsid w:val="000574CF"/>
    <w:rsid w:val="00057727"/>
    <w:rsid w:val="000577A1"/>
    <w:rsid w:val="00057A17"/>
    <w:rsid w:val="00057C4F"/>
    <w:rsid w:val="000602A9"/>
    <w:rsid w:val="00060581"/>
    <w:rsid w:val="000606B8"/>
    <w:rsid w:val="00060DD7"/>
    <w:rsid w:val="00061083"/>
    <w:rsid w:val="000611CF"/>
    <w:rsid w:val="000615D7"/>
    <w:rsid w:val="000619C3"/>
    <w:rsid w:val="00061A5E"/>
    <w:rsid w:val="00061B77"/>
    <w:rsid w:val="00061E73"/>
    <w:rsid w:val="00061EAA"/>
    <w:rsid w:val="000620E5"/>
    <w:rsid w:val="00062820"/>
    <w:rsid w:val="000628DC"/>
    <w:rsid w:val="00062A6C"/>
    <w:rsid w:val="00062C61"/>
    <w:rsid w:val="00062D02"/>
    <w:rsid w:val="00062D2F"/>
    <w:rsid w:val="00063285"/>
    <w:rsid w:val="0006339A"/>
    <w:rsid w:val="0006347D"/>
    <w:rsid w:val="000634A4"/>
    <w:rsid w:val="00063AB2"/>
    <w:rsid w:val="00063BDA"/>
    <w:rsid w:val="00063EA0"/>
    <w:rsid w:val="00063F4D"/>
    <w:rsid w:val="000641A0"/>
    <w:rsid w:val="000641EA"/>
    <w:rsid w:val="0006444B"/>
    <w:rsid w:val="000646D7"/>
    <w:rsid w:val="00064A3F"/>
    <w:rsid w:val="00064CF2"/>
    <w:rsid w:val="00064D70"/>
    <w:rsid w:val="00064EA0"/>
    <w:rsid w:val="00064F92"/>
    <w:rsid w:val="00065004"/>
    <w:rsid w:val="00065316"/>
    <w:rsid w:val="00065777"/>
    <w:rsid w:val="00065924"/>
    <w:rsid w:val="000659E5"/>
    <w:rsid w:val="00065A2C"/>
    <w:rsid w:val="00065A95"/>
    <w:rsid w:val="00065B08"/>
    <w:rsid w:val="00065C40"/>
    <w:rsid w:val="00065C82"/>
    <w:rsid w:val="00065CC5"/>
    <w:rsid w:val="00065EC9"/>
    <w:rsid w:val="000666D6"/>
    <w:rsid w:val="00066875"/>
    <w:rsid w:val="000669AE"/>
    <w:rsid w:val="000669CE"/>
    <w:rsid w:val="00066A1D"/>
    <w:rsid w:val="00066AA1"/>
    <w:rsid w:val="00066CF5"/>
    <w:rsid w:val="00066CFB"/>
    <w:rsid w:val="00066F9A"/>
    <w:rsid w:val="000672CE"/>
    <w:rsid w:val="000673F9"/>
    <w:rsid w:val="000675E6"/>
    <w:rsid w:val="00067642"/>
    <w:rsid w:val="000678B0"/>
    <w:rsid w:val="00067BCB"/>
    <w:rsid w:val="00067C78"/>
    <w:rsid w:val="00067ED8"/>
    <w:rsid w:val="0007032B"/>
    <w:rsid w:val="00070484"/>
    <w:rsid w:val="000706E8"/>
    <w:rsid w:val="000707A2"/>
    <w:rsid w:val="00070F76"/>
    <w:rsid w:val="000710C4"/>
    <w:rsid w:val="0007110E"/>
    <w:rsid w:val="0007117A"/>
    <w:rsid w:val="0007118B"/>
    <w:rsid w:val="000713C1"/>
    <w:rsid w:val="0007163A"/>
    <w:rsid w:val="00071A87"/>
    <w:rsid w:val="00071CF1"/>
    <w:rsid w:val="000721F5"/>
    <w:rsid w:val="00072558"/>
    <w:rsid w:val="00072582"/>
    <w:rsid w:val="000728A8"/>
    <w:rsid w:val="000728BB"/>
    <w:rsid w:val="000728DE"/>
    <w:rsid w:val="00072CFA"/>
    <w:rsid w:val="00072F48"/>
    <w:rsid w:val="00072FD6"/>
    <w:rsid w:val="00073068"/>
    <w:rsid w:val="000731DE"/>
    <w:rsid w:val="000732AC"/>
    <w:rsid w:val="000732B2"/>
    <w:rsid w:val="0007348B"/>
    <w:rsid w:val="000734DF"/>
    <w:rsid w:val="00073504"/>
    <w:rsid w:val="00073695"/>
    <w:rsid w:val="00073766"/>
    <w:rsid w:val="000737CA"/>
    <w:rsid w:val="0007380C"/>
    <w:rsid w:val="00073913"/>
    <w:rsid w:val="00073BDE"/>
    <w:rsid w:val="00073D54"/>
    <w:rsid w:val="00073ECF"/>
    <w:rsid w:val="0007409E"/>
    <w:rsid w:val="00074362"/>
    <w:rsid w:val="000743CA"/>
    <w:rsid w:val="00074490"/>
    <w:rsid w:val="0007449D"/>
    <w:rsid w:val="00074585"/>
    <w:rsid w:val="000747CC"/>
    <w:rsid w:val="00074979"/>
    <w:rsid w:val="00074984"/>
    <w:rsid w:val="000749B7"/>
    <w:rsid w:val="000749C8"/>
    <w:rsid w:val="00074B54"/>
    <w:rsid w:val="00074CB6"/>
    <w:rsid w:val="00074D6D"/>
    <w:rsid w:val="0007504C"/>
    <w:rsid w:val="000750A7"/>
    <w:rsid w:val="000750BC"/>
    <w:rsid w:val="00075182"/>
    <w:rsid w:val="0007518F"/>
    <w:rsid w:val="0007521A"/>
    <w:rsid w:val="0007528C"/>
    <w:rsid w:val="000752AB"/>
    <w:rsid w:val="00075328"/>
    <w:rsid w:val="0007535E"/>
    <w:rsid w:val="000757A3"/>
    <w:rsid w:val="00075872"/>
    <w:rsid w:val="000758E2"/>
    <w:rsid w:val="00075A72"/>
    <w:rsid w:val="00075C02"/>
    <w:rsid w:val="00075E28"/>
    <w:rsid w:val="00075F73"/>
    <w:rsid w:val="000762A1"/>
    <w:rsid w:val="0007686A"/>
    <w:rsid w:val="000769E4"/>
    <w:rsid w:val="00076B3E"/>
    <w:rsid w:val="00076D30"/>
    <w:rsid w:val="00076E6E"/>
    <w:rsid w:val="00076F96"/>
    <w:rsid w:val="00077272"/>
    <w:rsid w:val="000772F4"/>
    <w:rsid w:val="00077521"/>
    <w:rsid w:val="000775DF"/>
    <w:rsid w:val="000776F4"/>
    <w:rsid w:val="000777D3"/>
    <w:rsid w:val="00077973"/>
    <w:rsid w:val="00077D78"/>
    <w:rsid w:val="00077D8E"/>
    <w:rsid w:val="00077ED6"/>
    <w:rsid w:val="00077FE8"/>
    <w:rsid w:val="00080757"/>
    <w:rsid w:val="000807EF"/>
    <w:rsid w:val="00080BF6"/>
    <w:rsid w:val="00080D5B"/>
    <w:rsid w:val="00080DAA"/>
    <w:rsid w:val="00080EEE"/>
    <w:rsid w:val="00080EEF"/>
    <w:rsid w:val="000811FC"/>
    <w:rsid w:val="00081A3C"/>
    <w:rsid w:val="00081B74"/>
    <w:rsid w:val="00081D05"/>
    <w:rsid w:val="00081D3F"/>
    <w:rsid w:val="00081E2B"/>
    <w:rsid w:val="00081F28"/>
    <w:rsid w:val="0008220D"/>
    <w:rsid w:val="0008227E"/>
    <w:rsid w:val="0008268B"/>
    <w:rsid w:val="000827F1"/>
    <w:rsid w:val="000829EE"/>
    <w:rsid w:val="00082FA7"/>
    <w:rsid w:val="0008304C"/>
    <w:rsid w:val="000830F7"/>
    <w:rsid w:val="00083330"/>
    <w:rsid w:val="000835A7"/>
    <w:rsid w:val="000835ED"/>
    <w:rsid w:val="000838F2"/>
    <w:rsid w:val="00083A3D"/>
    <w:rsid w:val="00083B39"/>
    <w:rsid w:val="00083B48"/>
    <w:rsid w:val="00083B65"/>
    <w:rsid w:val="00083E2A"/>
    <w:rsid w:val="000840B1"/>
    <w:rsid w:val="00084294"/>
    <w:rsid w:val="0008431A"/>
    <w:rsid w:val="00084325"/>
    <w:rsid w:val="000844F0"/>
    <w:rsid w:val="00084796"/>
    <w:rsid w:val="000849CC"/>
    <w:rsid w:val="00084B04"/>
    <w:rsid w:val="00085021"/>
    <w:rsid w:val="00085504"/>
    <w:rsid w:val="00085622"/>
    <w:rsid w:val="000858A5"/>
    <w:rsid w:val="00085B31"/>
    <w:rsid w:val="00085CE2"/>
    <w:rsid w:val="00085D64"/>
    <w:rsid w:val="00085D9B"/>
    <w:rsid w:val="0008625D"/>
    <w:rsid w:val="000864B3"/>
    <w:rsid w:val="0008681A"/>
    <w:rsid w:val="000868F4"/>
    <w:rsid w:val="000869D3"/>
    <w:rsid w:val="000869D4"/>
    <w:rsid w:val="00086A3B"/>
    <w:rsid w:val="00086B67"/>
    <w:rsid w:val="00086DBD"/>
    <w:rsid w:val="00087539"/>
    <w:rsid w:val="000875A3"/>
    <w:rsid w:val="000876A1"/>
    <w:rsid w:val="000876B4"/>
    <w:rsid w:val="000879CA"/>
    <w:rsid w:val="00087B0F"/>
    <w:rsid w:val="00087C5E"/>
    <w:rsid w:val="00087E10"/>
    <w:rsid w:val="00087E22"/>
    <w:rsid w:val="00087ECA"/>
    <w:rsid w:val="00090671"/>
    <w:rsid w:val="000907BB"/>
    <w:rsid w:val="00090904"/>
    <w:rsid w:val="00090943"/>
    <w:rsid w:val="00090976"/>
    <w:rsid w:val="00090C41"/>
    <w:rsid w:val="00090EC5"/>
    <w:rsid w:val="00091128"/>
    <w:rsid w:val="000916B8"/>
    <w:rsid w:val="000916BB"/>
    <w:rsid w:val="0009173C"/>
    <w:rsid w:val="00091BE7"/>
    <w:rsid w:val="00091EAA"/>
    <w:rsid w:val="00091EEB"/>
    <w:rsid w:val="00091F2E"/>
    <w:rsid w:val="00091FD0"/>
    <w:rsid w:val="000926CC"/>
    <w:rsid w:val="00092719"/>
    <w:rsid w:val="000927F1"/>
    <w:rsid w:val="000928F8"/>
    <w:rsid w:val="00093465"/>
    <w:rsid w:val="00093505"/>
    <w:rsid w:val="000935C5"/>
    <w:rsid w:val="00094123"/>
    <w:rsid w:val="000942C5"/>
    <w:rsid w:val="0009485B"/>
    <w:rsid w:val="00094A30"/>
    <w:rsid w:val="00094AA1"/>
    <w:rsid w:val="00094CE1"/>
    <w:rsid w:val="00095099"/>
    <w:rsid w:val="00095434"/>
    <w:rsid w:val="00095453"/>
    <w:rsid w:val="000954E6"/>
    <w:rsid w:val="000955DA"/>
    <w:rsid w:val="00095731"/>
    <w:rsid w:val="00095C05"/>
    <w:rsid w:val="00095DC1"/>
    <w:rsid w:val="00095E97"/>
    <w:rsid w:val="00096B35"/>
    <w:rsid w:val="00096D02"/>
    <w:rsid w:val="00096F17"/>
    <w:rsid w:val="0009709B"/>
    <w:rsid w:val="0009732B"/>
    <w:rsid w:val="0009733B"/>
    <w:rsid w:val="0009733E"/>
    <w:rsid w:val="000973C1"/>
    <w:rsid w:val="000974CD"/>
    <w:rsid w:val="000975B5"/>
    <w:rsid w:val="00097C8E"/>
    <w:rsid w:val="000A015D"/>
    <w:rsid w:val="000A01A6"/>
    <w:rsid w:val="000A02D8"/>
    <w:rsid w:val="000A0541"/>
    <w:rsid w:val="000A0669"/>
    <w:rsid w:val="000A0AAF"/>
    <w:rsid w:val="000A0AE9"/>
    <w:rsid w:val="000A0CFC"/>
    <w:rsid w:val="000A0DFE"/>
    <w:rsid w:val="000A0FBC"/>
    <w:rsid w:val="000A1145"/>
    <w:rsid w:val="000A1479"/>
    <w:rsid w:val="000A15BD"/>
    <w:rsid w:val="000A16C7"/>
    <w:rsid w:val="000A188F"/>
    <w:rsid w:val="000A1CAE"/>
    <w:rsid w:val="000A1D4C"/>
    <w:rsid w:val="000A2287"/>
    <w:rsid w:val="000A23AC"/>
    <w:rsid w:val="000A2526"/>
    <w:rsid w:val="000A2567"/>
    <w:rsid w:val="000A2654"/>
    <w:rsid w:val="000A2A84"/>
    <w:rsid w:val="000A2AF0"/>
    <w:rsid w:val="000A3061"/>
    <w:rsid w:val="000A30E4"/>
    <w:rsid w:val="000A3111"/>
    <w:rsid w:val="000A321C"/>
    <w:rsid w:val="000A3471"/>
    <w:rsid w:val="000A34B3"/>
    <w:rsid w:val="000A3589"/>
    <w:rsid w:val="000A3B56"/>
    <w:rsid w:val="000A3ECC"/>
    <w:rsid w:val="000A4019"/>
    <w:rsid w:val="000A40AA"/>
    <w:rsid w:val="000A425A"/>
    <w:rsid w:val="000A42E3"/>
    <w:rsid w:val="000A4433"/>
    <w:rsid w:val="000A4536"/>
    <w:rsid w:val="000A4620"/>
    <w:rsid w:val="000A4965"/>
    <w:rsid w:val="000A4A89"/>
    <w:rsid w:val="000A4D0B"/>
    <w:rsid w:val="000A5178"/>
    <w:rsid w:val="000A5367"/>
    <w:rsid w:val="000A5F17"/>
    <w:rsid w:val="000A628B"/>
    <w:rsid w:val="000A632A"/>
    <w:rsid w:val="000A6508"/>
    <w:rsid w:val="000A6744"/>
    <w:rsid w:val="000A6A38"/>
    <w:rsid w:val="000A6F76"/>
    <w:rsid w:val="000A7073"/>
    <w:rsid w:val="000A7173"/>
    <w:rsid w:val="000A719F"/>
    <w:rsid w:val="000A7262"/>
    <w:rsid w:val="000A786C"/>
    <w:rsid w:val="000A7AC0"/>
    <w:rsid w:val="000A7B66"/>
    <w:rsid w:val="000A7BCF"/>
    <w:rsid w:val="000A7DAE"/>
    <w:rsid w:val="000B00B6"/>
    <w:rsid w:val="000B01B1"/>
    <w:rsid w:val="000B04BE"/>
    <w:rsid w:val="000B0619"/>
    <w:rsid w:val="000B068C"/>
    <w:rsid w:val="000B15A0"/>
    <w:rsid w:val="000B1C00"/>
    <w:rsid w:val="000B1C04"/>
    <w:rsid w:val="000B1C5F"/>
    <w:rsid w:val="000B1CB0"/>
    <w:rsid w:val="000B1E95"/>
    <w:rsid w:val="000B20DA"/>
    <w:rsid w:val="000B216C"/>
    <w:rsid w:val="000B2374"/>
    <w:rsid w:val="000B23E3"/>
    <w:rsid w:val="000B279C"/>
    <w:rsid w:val="000B2AC2"/>
    <w:rsid w:val="000B2FED"/>
    <w:rsid w:val="000B3101"/>
    <w:rsid w:val="000B310B"/>
    <w:rsid w:val="000B3125"/>
    <w:rsid w:val="000B3183"/>
    <w:rsid w:val="000B32AB"/>
    <w:rsid w:val="000B3A16"/>
    <w:rsid w:val="000B3A8D"/>
    <w:rsid w:val="000B3F7C"/>
    <w:rsid w:val="000B3F8D"/>
    <w:rsid w:val="000B3FFC"/>
    <w:rsid w:val="000B402E"/>
    <w:rsid w:val="000B41F9"/>
    <w:rsid w:val="000B440C"/>
    <w:rsid w:val="000B445E"/>
    <w:rsid w:val="000B462E"/>
    <w:rsid w:val="000B4A37"/>
    <w:rsid w:val="000B4BA1"/>
    <w:rsid w:val="000B4C95"/>
    <w:rsid w:val="000B4CF7"/>
    <w:rsid w:val="000B4D63"/>
    <w:rsid w:val="000B5073"/>
    <w:rsid w:val="000B519B"/>
    <w:rsid w:val="000B53B1"/>
    <w:rsid w:val="000B5484"/>
    <w:rsid w:val="000B5529"/>
    <w:rsid w:val="000B58DF"/>
    <w:rsid w:val="000B590A"/>
    <w:rsid w:val="000B5B91"/>
    <w:rsid w:val="000B5DE8"/>
    <w:rsid w:val="000B6153"/>
    <w:rsid w:val="000B6721"/>
    <w:rsid w:val="000B67E4"/>
    <w:rsid w:val="000B6BF0"/>
    <w:rsid w:val="000B6DC0"/>
    <w:rsid w:val="000B7005"/>
    <w:rsid w:val="000B7007"/>
    <w:rsid w:val="000B723F"/>
    <w:rsid w:val="000B7259"/>
    <w:rsid w:val="000B75BF"/>
    <w:rsid w:val="000B75C6"/>
    <w:rsid w:val="000B7883"/>
    <w:rsid w:val="000B78D4"/>
    <w:rsid w:val="000B7974"/>
    <w:rsid w:val="000B7CA7"/>
    <w:rsid w:val="000B7EBA"/>
    <w:rsid w:val="000B7EF7"/>
    <w:rsid w:val="000C0091"/>
    <w:rsid w:val="000C029E"/>
    <w:rsid w:val="000C0464"/>
    <w:rsid w:val="000C05AD"/>
    <w:rsid w:val="000C05B1"/>
    <w:rsid w:val="000C05D7"/>
    <w:rsid w:val="000C0C90"/>
    <w:rsid w:val="000C0DE7"/>
    <w:rsid w:val="000C0E4F"/>
    <w:rsid w:val="000C1059"/>
    <w:rsid w:val="000C1260"/>
    <w:rsid w:val="000C13B4"/>
    <w:rsid w:val="000C1549"/>
    <w:rsid w:val="000C16A9"/>
    <w:rsid w:val="000C17E1"/>
    <w:rsid w:val="000C1A71"/>
    <w:rsid w:val="000C1BD8"/>
    <w:rsid w:val="000C20F3"/>
    <w:rsid w:val="000C21AA"/>
    <w:rsid w:val="000C2363"/>
    <w:rsid w:val="000C2BD0"/>
    <w:rsid w:val="000C2E33"/>
    <w:rsid w:val="000C30E4"/>
    <w:rsid w:val="000C34FA"/>
    <w:rsid w:val="000C397A"/>
    <w:rsid w:val="000C3A17"/>
    <w:rsid w:val="000C3A57"/>
    <w:rsid w:val="000C3D6F"/>
    <w:rsid w:val="000C3E60"/>
    <w:rsid w:val="000C3EBC"/>
    <w:rsid w:val="000C445A"/>
    <w:rsid w:val="000C460C"/>
    <w:rsid w:val="000C4744"/>
    <w:rsid w:val="000C48AC"/>
    <w:rsid w:val="000C4A11"/>
    <w:rsid w:val="000C4B40"/>
    <w:rsid w:val="000C4BF3"/>
    <w:rsid w:val="000C4DCE"/>
    <w:rsid w:val="000C4FD8"/>
    <w:rsid w:val="000C4FDE"/>
    <w:rsid w:val="000C512A"/>
    <w:rsid w:val="000C517C"/>
    <w:rsid w:val="000C52F8"/>
    <w:rsid w:val="000C544A"/>
    <w:rsid w:val="000C55DA"/>
    <w:rsid w:val="000C58EA"/>
    <w:rsid w:val="000C5A83"/>
    <w:rsid w:val="000C5B41"/>
    <w:rsid w:val="000C5E15"/>
    <w:rsid w:val="000C5E83"/>
    <w:rsid w:val="000C5F43"/>
    <w:rsid w:val="000C60CB"/>
    <w:rsid w:val="000C6546"/>
    <w:rsid w:val="000C6764"/>
    <w:rsid w:val="000C6797"/>
    <w:rsid w:val="000C67C8"/>
    <w:rsid w:val="000C6AE3"/>
    <w:rsid w:val="000C6D95"/>
    <w:rsid w:val="000C6F39"/>
    <w:rsid w:val="000C6FA2"/>
    <w:rsid w:val="000C710E"/>
    <w:rsid w:val="000C72CF"/>
    <w:rsid w:val="000C72D3"/>
    <w:rsid w:val="000C78A2"/>
    <w:rsid w:val="000C78AC"/>
    <w:rsid w:val="000C7E23"/>
    <w:rsid w:val="000C7F0C"/>
    <w:rsid w:val="000C7FA8"/>
    <w:rsid w:val="000D07F1"/>
    <w:rsid w:val="000D08D0"/>
    <w:rsid w:val="000D0B23"/>
    <w:rsid w:val="000D0B59"/>
    <w:rsid w:val="000D0C3D"/>
    <w:rsid w:val="000D0FBB"/>
    <w:rsid w:val="000D1153"/>
    <w:rsid w:val="000D12A7"/>
    <w:rsid w:val="000D12D7"/>
    <w:rsid w:val="000D19F4"/>
    <w:rsid w:val="000D1B4E"/>
    <w:rsid w:val="000D1B5C"/>
    <w:rsid w:val="000D1BA1"/>
    <w:rsid w:val="000D1C7D"/>
    <w:rsid w:val="000D1FE8"/>
    <w:rsid w:val="000D210E"/>
    <w:rsid w:val="000D242A"/>
    <w:rsid w:val="000D2462"/>
    <w:rsid w:val="000D271D"/>
    <w:rsid w:val="000D2939"/>
    <w:rsid w:val="000D2B35"/>
    <w:rsid w:val="000D2D06"/>
    <w:rsid w:val="000D2FA0"/>
    <w:rsid w:val="000D30D5"/>
    <w:rsid w:val="000D3338"/>
    <w:rsid w:val="000D34BE"/>
    <w:rsid w:val="000D37C4"/>
    <w:rsid w:val="000D3A46"/>
    <w:rsid w:val="000D3ADC"/>
    <w:rsid w:val="000D3C48"/>
    <w:rsid w:val="000D480E"/>
    <w:rsid w:val="000D4929"/>
    <w:rsid w:val="000D4AAD"/>
    <w:rsid w:val="000D5094"/>
    <w:rsid w:val="000D53CE"/>
    <w:rsid w:val="000D565D"/>
    <w:rsid w:val="000D5730"/>
    <w:rsid w:val="000D58C2"/>
    <w:rsid w:val="000D5A8B"/>
    <w:rsid w:val="000D5B4C"/>
    <w:rsid w:val="000D5C4F"/>
    <w:rsid w:val="000D5F5F"/>
    <w:rsid w:val="000D5F9A"/>
    <w:rsid w:val="000D6097"/>
    <w:rsid w:val="000D6247"/>
    <w:rsid w:val="000D6252"/>
    <w:rsid w:val="000D62AB"/>
    <w:rsid w:val="000D6539"/>
    <w:rsid w:val="000D6585"/>
    <w:rsid w:val="000D65DB"/>
    <w:rsid w:val="000D6633"/>
    <w:rsid w:val="000D6753"/>
    <w:rsid w:val="000D67FF"/>
    <w:rsid w:val="000D6C9C"/>
    <w:rsid w:val="000D6DA5"/>
    <w:rsid w:val="000D73B1"/>
    <w:rsid w:val="000D73F7"/>
    <w:rsid w:val="000D7B54"/>
    <w:rsid w:val="000E04EE"/>
    <w:rsid w:val="000E05B1"/>
    <w:rsid w:val="000E0B3B"/>
    <w:rsid w:val="000E0BB6"/>
    <w:rsid w:val="000E0CDA"/>
    <w:rsid w:val="000E0D71"/>
    <w:rsid w:val="000E0E19"/>
    <w:rsid w:val="000E0F2E"/>
    <w:rsid w:val="000E114E"/>
    <w:rsid w:val="000E1305"/>
    <w:rsid w:val="000E1314"/>
    <w:rsid w:val="000E167C"/>
    <w:rsid w:val="000E17BA"/>
    <w:rsid w:val="000E1931"/>
    <w:rsid w:val="000E1D08"/>
    <w:rsid w:val="000E2544"/>
    <w:rsid w:val="000E2A73"/>
    <w:rsid w:val="000E2B44"/>
    <w:rsid w:val="000E2BB9"/>
    <w:rsid w:val="000E2BDC"/>
    <w:rsid w:val="000E2D5F"/>
    <w:rsid w:val="000E2E7D"/>
    <w:rsid w:val="000E37D0"/>
    <w:rsid w:val="000E394B"/>
    <w:rsid w:val="000E3AD0"/>
    <w:rsid w:val="000E3CA7"/>
    <w:rsid w:val="000E4003"/>
    <w:rsid w:val="000E40B7"/>
    <w:rsid w:val="000E4196"/>
    <w:rsid w:val="000E45F0"/>
    <w:rsid w:val="000E4688"/>
    <w:rsid w:val="000E475A"/>
    <w:rsid w:val="000E476B"/>
    <w:rsid w:val="000E4D25"/>
    <w:rsid w:val="000E4DAB"/>
    <w:rsid w:val="000E4E0A"/>
    <w:rsid w:val="000E4EFB"/>
    <w:rsid w:val="000E4F09"/>
    <w:rsid w:val="000E50A4"/>
    <w:rsid w:val="000E50C7"/>
    <w:rsid w:val="000E5380"/>
    <w:rsid w:val="000E571A"/>
    <w:rsid w:val="000E57F0"/>
    <w:rsid w:val="000E582A"/>
    <w:rsid w:val="000E5846"/>
    <w:rsid w:val="000E5927"/>
    <w:rsid w:val="000E59A4"/>
    <w:rsid w:val="000E59C9"/>
    <w:rsid w:val="000E59D4"/>
    <w:rsid w:val="000E5DE7"/>
    <w:rsid w:val="000E5FA0"/>
    <w:rsid w:val="000E618E"/>
    <w:rsid w:val="000E61EA"/>
    <w:rsid w:val="000E63B7"/>
    <w:rsid w:val="000E653F"/>
    <w:rsid w:val="000E6629"/>
    <w:rsid w:val="000E68AD"/>
    <w:rsid w:val="000E6940"/>
    <w:rsid w:val="000E6A94"/>
    <w:rsid w:val="000E6B3B"/>
    <w:rsid w:val="000E6F5B"/>
    <w:rsid w:val="000E6FE4"/>
    <w:rsid w:val="000E7478"/>
    <w:rsid w:val="000E755C"/>
    <w:rsid w:val="000E7BA9"/>
    <w:rsid w:val="000E7C1B"/>
    <w:rsid w:val="000E7C90"/>
    <w:rsid w:val="000E7DD5"/>
    <w:rsid w:val="000F0146"/>
    <w:rsid w:val="000F06EA"/>
    <w:rsid w:val="000F0B33"/>
    <w:rsid w:val="000F135A"/>
    <w:rsid w:val="000F13A8"/>
    <w:rsid w:val="000F15DF"/>
    <w:rsid w:val="000F1914"/>
    <w:rsid w:val="000F1A60"/>
    <w:rsid w:val="000F1B1A"/>
    <w:rsid w:val="000F1B5A"/>
    <w:rsid w:val="000F217D"/>
    <w:rsid w:val="000F262C"/>
    <w:rsid w:val="000F27F4"/>
    <w:rsid w:val="000F2816"/>
    <w:rsid w:val="000F28CC"/>
    <w:rsid w:val="000F2986"/>
    <w:rsid w:val="000F29B4"/>
    <w:rsid w:val="000F2B96"/>
    <w:rsid w:val="000F2BB5"/>
    <w:rsid w:val="000F2CD6"/>
    <w:rsid w:val="000F2EDD"/>
    <w:rsid w:val="000F3160"/>
    <w:rsid w:val="000F32B4"/>
    <w:rsid w:val="000F3860"/>
    <w:rsid w:val="000F3AE8"/>
    <w:rsid w:val="000F3CC3"/>
    <w:rsid w:val="000F3D0F"/>
    <w:rsid w:val="000F3E78"/>
    <w:rsid w:val="000F3F5C"/>
    <w:rsid w:val="000F4241"/>
    <w:rsid w:val="000F4619"/>
    <w:rsid w:val="000F46BD"/>
    <w:rsid w:val="000F4895"/>
    <w:rsid w:val="000F4E59"/>
    <w:rsid w:val="000F5428"/>
    <w:rsid w:val="000F5497"/>
    <w:rsid w:val="000F54C9"/>
    <w:rsid w:val="000F5580"/>
    <w:rsid w:val="000F58DA"/>
    <w:rsid w:val="000F5934"/>
    <w:rsid w:val="000F5C26"/>
    <w:rsid w:val="000F5E7F"/>
    <w:rsid w:val="000F645F"/>
    <w:rsid w:val="000F648C"/>
    <w:rsid w:val="000F6513"/>
    <w:rsid w:val="000F6601"/>
    <w:rsid w:val="000F661A"/>
    <w:rsid w:val="000F6A02"/>
    <w:rsid w:val="000F6A37"/>
    <w:rsid w:val="000F6DB3"/>
    <w:rsid w:val="000F6FFF"/>
    <w:rsid w:val="000F707C"/>
    <w:rsid w:val="000F70AC"/>
    <w:rsid w:val="000F73D2"/>
    <w:rsid w:val="000F741C"/>
    <w:rsid w:val="000F76FD"/>
    <w:rsid w:val="000F7E2C"/>
    <w:rsid w:val="000F7E74"/>
    <w:rsid w:val="00100269"/>
    <w:rsid w:val="001003CF"/>
    <w:rsid w:val="0010041C"/>
    <w:rsid w:val="00100B69"/>
    <w:rsid w:val="00100BEF"/>
    <w:rsid w:val="00100CAA"/>
    <w:rsid w:val="00100E42"/>
    <w:rsid w:val="00101271"/>
    <w:rsid w:val="00101298"/>
    <w:rsid w:val="001012DD"/>
    <w:rsid w:val="001013A2"/>
    <w:rsid w:val="001013EF"/>
    <w:rsid w:val="0010186B"/>
    <w:rsid w:val="00101C23"/>
    <w:rsid w:val="00101C38"/>
    <w:rsid w:val="00101D81"/>
    <w:rsid w:val="00101DD1"/>
    <w:rsid w:val="00101EB4"/>
    <w:rsid w:val="00102713"/>
    <w:rsid w:val="00102AAA"/>
    <w:rsid w:val="00102B73"/>
    <w:rsid w:val="00102C7F"/>
    <w:rsid w:val="00102CE9"/>
    <w:rsid w:val="00102ED0"/>
    <w:rsid w:val="0010374A"/>
    <w:rsid w:val="00103891"/>
    <w:rsid w:val="00103ADD"/>
    <w:rsid w:val="00103BE6"/>
    <w:rsid w:val="00103E61"/>
    <w:rsid w:val="0010407B"/>
    <w:rsid w:val="00104411"/>
    <w:rsid w:val="001044A4"/>
    <w:rsid w:val="00104554"/>
    <w:rsid w:val="00104562"/>
    <w:rsid w:val="001046EC"/>
    <w:rsid w:val="0010475F"/>
    <w:rsid w:val="00104A24"/>
    <w:rsid w:val="001050DE"/>
    <w:rsid w:val="00105362"/>
    <w:rsid w:val="00105693"/>
    <w:rsid w:val="00105971"/>
    <w:rsid w:val="00105A7C"/>
    <w:rsid w:val="00105C87"/>
    <w:rsid w:val="00105DEF"/>
    <w:rsid w:val="00106066"/>
    <w:rsid w:val="0010650D"/>
    <w:rsid w:val="0010655A"/>
    <w:rsid w:val="001066EF"/>
    <w:rsid w:val="0010688F"/>
    <w:rsid w:val="001068CD"/>
    <w:rsid w:val="001069A7"/>
    <w:rsid w:val="00106A49"/>
    <w:rsid w:val="00106B32"/>
    <w:rsid w:val="001070AB"/>
    <w:rsid w:val="001070D7"/>
    <w:rsid w:val="00107114"/>
    <w:rsid w:val="001074F0"/>
    <w:rsid w:val="001076DF"/>
    <w:rsid w:val="0010781C"/>
    <w:rsid w:val="001079A0"/>
    <w:rsid w:val="00107C51"/>
    <w:rsid w:val="00107D45"/>
    <w:rsid w:val="001104A9"/>
    <w:rsid w:val="0011051F"/>
    <w:rsid w:val="0011059F"/>
    <w:rsid w:val="001105B5"/>
    <w:rsid w:val="001108E8"/>
    <w:rsid w:val="00110D23"/>
    <w:rsid w:val="00110ED7"/>
    <w:rsid w:val="00110FE4"/>
    <w:rsid w:val="001112A4"/>
    <w:rsid w:val="001112C3"/>
    <w:rsid w:val="00111899"/>
    <w:rsid w:val="001119F4"/>
    <w:rsid w:val="00111AF2"/>
    <w:rsid w:val="00112039"/>
    <w:rsid w:val="001120BF"/>
    <w:rsid w:val="0011215F"/>
    <w:rsid w:val="001126D7"/>
    <w:rsid w:val="00112856"/>
    <w:rsid w:val="00112A0A"/>
    <w:rsid w:val="00112C39"/>
    <w:rsid w:val="00112D52"/>
    <w:rsid w:val="001131B4"/>
    <w:rsid w:val="001134A0"/>
    <w:rsid w:val="0011352D"/>
    <w:rsid w:val="00113A4E"/>
    <w:rsid w:val="00114141"/>
    <w:rsid w:val="001141D1"/>
    <w:rsid w:val="0011441B"/>
    <w:rsid w:val="00114731"/>
    <w:rsid w:val="00114825"/>
    <w:rsid w:val="00114826"/>
    <w:rsid w:val="001149CD"/>
    <w:rsid w:val="00114BF0"/>
    <w:rsid w:val="0011551F"/>
    <w:rsid w:val="0011575E"/>
    <w:rsid w:val="00115846"/>
    <w:rsid w:val="00115E41"/>
    <w:rsid w:val="001160C1"/>
    <w:rsid w:val="00116148"/>
    <w:rsid w:val="001162B1"/>
    <w:rsid w:val="00116335"/>
    <w:rsid w:val="00116714"/>
    <w:rsid w:val="001169B2"/>
    <w:rsid w:val="00116B3F"/>
    <w:rsid w:val="00116DA3"/>
    <w:rsid w:val="00116DAC"/>
    <w:rsid w:val="001171AD"/>
    <w:rsid w:val="00117510"/>
    <w:rsid w:val="00117919"/>
    <w:rsid w:val="00117934"/>
    <w:rsid w:val="00117B9A"/>
    <w:rsid w:val="00117D00"/>
    <w:rsid w:val="00120227"/>
    <w:rsid w:val="001202E8"/>
    <w:rsid w:val="0012059E"/>
    <w:rsid w:val="00120843"/>
    <w:rsid w:val="0012086E"/>
    <w:rsid w:val="001209B6"/>
    <w:rsid w:val="00120B13"/>
    <w:rsid w:val="00120C4B"/>
    <w:rsid w:val="00120FDC"/>
    <w:rsid w:val="0012122A"/>
    <w:rsid w:val="00121531"/>
    <w:rsid w:val="00121685"/>
    <w:rsid w:val="00121708"/>
    <w:rsid w:val="001217B7"/>
    <w:rsid w:val="0012183E"/>
    <w:rsid w:val="00121BAF"/>
    <w:rsid w:val="0012276A"/>
    <w:rsid w:val="00122855"/>
    <w:rsid w:val="00122A5B"/>
    <w:rsid w:val="00122BF7"/>
    <w:rsid w:val="00122D07"/>
    <w:rsid w:val="00122F51"/>
    <w:rsid w:val="00123203"/>
    <w:rsid w:val="001232A4"/>
    <w:rsid w:val="001232A6"/>
    <w:rsid w:val="001235E7"/>
    <w:rsid w:val="00123BEB"/>
    <w:rsid w:val="00123C76"/>
    <w:rsid w:val="00123CA3"/>
    <w:rsid w:val="00123CE9"/>
    <w:rsid w:val="00123E20"/>
    <w:rsid w:val="00123F66"/>
    <w:rsid w:val="001241A1"/>
    <w:rsid w:val="00124221"/>
    <w:rsid w:val="001243D1"/>
    <w:rsid w:val="00124689"/>
    <w:rsid w:val="00124CFF"/>
    <w:rsid w:val="00125079"/>
    <w:rsid w:val="001251CD"/>
    <w:rsid w:val="0012531C"/>
    <w:rsid w:val="00125389"/>
    <w:rsid w:val="001255A9"/>
    <w:rsid w:val="00125622"/>
    <w:rsid w:val="00125CC8"/>
    <w:rsid w:val="00125D41"/>
    <w:rsid w:val="00125E7F"/>
    <w:rsid w:val="001260B8"/>
    <w:rsid w:val="00126125"/>
    <w:rsid w:val="001262E3"/>
    <w:rsid w:val="00126317"/>
    <w:rsid w:val="001263D6"/>
    <w:rsid w:val="00126521"/>
    <w:rsid w:val="00126650"/>
    <w:rsid w:val="001267FB"/>
    <w:rsid w:val="001268DC"/>
    <w:rsid w:val="00126921"/>
    <w:rsid w:val="00126981"/>
    <w:rsid w:val="00126B45"/>
    <w:rsid w:val="00126E7C"/>
    <w:rsid w:val="00126F48"/>
    <w:rsid w:val="001272AB"/>
    <w:rsid w:val="0012753C"/>
    <w:rsid w:val="00127BFB"/>
    <w:rsid w:val="00127F3C"/>
    <w:rsid w:val="00127F66"/>
    <w:rsid w:val="00130212"/>
    <w:rsid w:val="00130261"/>
    <w:rsid w:val="001303AA"/>
    <w:rsid w:val="001305AA"/>
    <w:rsid w:val="00130724"/>
    <w:rsid w:val="0013085A"/>
    <w:rsid w:val="00130B97"/>
    <w:rsid w:val="00130DBA"/>
    <w:rsid w:val="00130DDC"/>
    <w:rsid w:val="00130EEF"/>
    <w:rsid w:val="00130FD0"/>
    <w:rsid w:val="00131217"/>
    <w:rsid w:val="00131508"/>
    <w:rsid w:val="0013157F"/>
    <w:rsid w:val="0013195B"/>
    <w:rsid w:val="00131A34"/>
    <w:rsid w:val="00131A64"/>
    <w:rsid w:val="00131C78"/>
    <w:rsid w:val="00131EB9"/>
    <w:rsid w:val="00131F50"/>
    <w:rsid w:val="001320A3"/>
    <w:rsid w:val="001321A2"/>
    <w:rsid w:val="001329A9"/>
    <w:rsid w:val="001329BC"/>
    <w:rsid w:val="00132C02"/>
    <w:rsid w:val="00132E08"/>
    <w:rsid w:val="001330E7"/>
    <w:rsid w:val="001331D7"/>
    <w:rsid w:val="00133323"/>
    <w:rsid w:val="0013336F"/>
    <w:rsid w:val="001337C5"/>
    <w:rsid w:val="001339FA"/>
    <w:rsid w:val="00133A4A"/>
    <w:rsid w:val="00133C47"/>
    <w:rsid w:val="00133DEC"/>
    <w:rsid w:val="00133E92"/>
    <w:rsid w:val="00133EB1"/>
    <w:rsid w:val="00133F9D"/>
    <w:rsid w:val="0013426B"/>
    <w:rsid w:val="0013443C"/>
    <w:rsid w:val="001344E0"/>
    <w:rsid w:val="0013468F"/>
    <w:rsid w:val="00134A44"/>
    <w:rsid w:val="00134A58"/>
    <w:rsid w:val="00134B69"/>
    <w:rsid w:val="00134D9B"/>
    <w:rsid w:val="00134FCB"/>
    <w:rsid w:val="001350B7"/>
    <w:rsid w:val="0013517B"/>
    <w:rsid w:val="0013533A"/>
    <w:rsid w:val="001355E8"/>
    <w:rsid w:val="0013571B"/>
    <w:rsid w:val="00135D66"/>
    <w:rsid w:val="001360AB"/>
    <w:rsid w:val="001362BB"/>
    <w:rsid w:val="0013642F"/>
    <w:rsid w:val="001365A1"/>
    <w:rsid w:val="00136804"/>
    <w:rsid w:val="00136889"/>
    <w:rsid w:val="0013689C"/>
    <w:rsid w:val="001368FA"/>
    <w:rsid w:val="00136E0F"/>
    <w:rsid w:val="00136E9B"/>
    <w:rsid w:val="001370A9"/>
    <w:rsid w:val="0013744F"/>
    <w:rsid w:val="001374A7"/>
    <w:rsid w:val="00137903"/>
    <w:rsid w:val="0013799A"/>
    <w:rsid w:val="00137C46"/>
    <w:rsid w:val="00137C54"/>
    <w:rsid w:val="00137DAC"/>
    <w:rsid w:val="0014066E"/>
    <w:rsid w:val="00140712"/>
    <w:rsid w:val="00140962"/>
    <w:rsid w:val="00140CFA"/>
    <w:rsid w:val="001411D0"/>
    <w:rsid w:val="001413D7"/>
    <w:rsid w:val="001416A6"/>
    <w:rsid w:val="00141806"/>
    <w:rsid w:val="0014184C"/>
    <w:rsid w:val="00141C16"/>
    <w:rsid w:val="00141DF8"/>
    <w:rsid w:val="00142011"/>
    <w:rsid w:val="001422BB"/>
    <w:rsid w:val="00142421"/>
    <w:rsid w:val="001425E8"/>
    <w:rsid w:val="00142671"/>
    <w:rsid w:val="00142999"/>
    <w:rsid w:val="00142BED"/>
    <w:rsid w:val="00142E5D"/>
    <w:rsid w:val="00142F1E"/>
    <w:rsid w:val="00142FA6"/>
    <w:rsid w:val="001434DD"/>
    <w:rsid w:val="001434F2"/>
    <w:rsid w:val="001434F8"/>
    <w:rsid w:val="0014378E"/>
    <w:rsid w:val="00143821"/>
    <w:rsid w:val="00143D79"/>
    <w:rsid w:val="00143E9D"/>
    <w:rsid w:val="00143EB0"/>
    <w:rsid w:val="00143ED6"/>
    <w:rsid w:val="00143F5A"/>
    <w:rsid w:val="0014427C"/>
    <w:rsid w:val="00144844"/>
    <w:rsid w:val="001449E4"/>
    <w:rsid w:val="00144B4C"/>
    <w:rsid w:val="0014505B"/>
    <w:rsid w:val="001459B8"/>
    <w:rsid w:val="001459F8"/>
    <w:rsid w:val="00146325"/>
    <w:rsid w:val="00146330"/>
    <w:rsid w:val="0014654C"/>
    <w:rsid w:val="0014662E"/>
    <w:rsid w:val="001469E7"/>
    <w:rsid w:val="00146A0C"/>
    <w:rsid w:val="00146A79"/>
    <w:rsid w:val="00146CEF"/>
    <w:rsid w:val="00146EC7"/>
    <w:rsid w:val="00146F71"/>
    <w:rsid w:val="0014709C"/>
    <w:rsid w:val="00147128"/>
    <w:rsid w:val="00147372"/>
    <w:rsid w:val="001474E8"/>
    <w:rsid w:val="0014771C"/>
    <w:rsid w:val="00147947"/>
    <w:rsid w:val="00147956"/>
    <w:rsid w:val="001479C9"/>
    <w:rsid w:val="00147A34"/>
    <w:rsid w:val="00147B2D"/>
    <w:rsid w:val="00147CC5"/>
    <w:rsid w:val="00147EB1"/>
    <w:rsid w:val="001500A4"/>
    <w:rsid w:val="00150138"/>
    <w:rsid w:val="00150763"/>
    <w:rsid w:val="00150780"/>
    <w:rsid w:val="001507C4"/>
    <w:rsid w:val="00150891"/>
    <w:rsid w:val="0015098B"/>
    <w:rsid w:val="001509F6"/>
    <w:rsid w:val="00150B70"/>
    <w:rsid w:val="00150E40"/>
    <w:rsid w:val="00150F86"/>
    <w:rsid w:val="00150FAF"/>
    <w:rsid w:val="00151179"/>
    <w:rsid w:val="001511FB"/>
    <w:rsid w:val="00151445"/>
    <w:rsid w:val="00151A89"/>
    <w:rsid w:val="0015214C"/>
    <w:rsid w:val="0015218A"/>
    <w:rsid w:val="00152412"/>
    <w:rsid w:val="00152854"/>
    <w:rsid w:val="00152991"/>
    <w:rsid w:val="00152AC0"/>
    <w:rsid w:val="00152C1E"/>
    <w:rsid w:val="00152C78"/>
    <w:rsid w:val="00152DF6"/>
    <w:rsid w:val="00153737"/>
    <w:rsid w:val="001539E9"/>
    <w:rsid w:val="00153BF9"/>
    <w:rsid w:val="00153C82"/>
    <w:rsid w:val="00153DED"/>
    <w:rsid w:val="00154186"/>
    <w:rsid w:val="0015431F"/>
    <w:rsid w:val="001546C9"/>
    <w:rsid w:val="0015490A"/>
    <w:rsid w:val="00154B94"/>
    <w:rsid w:val="00154C22"/>
    <w:rsid w:val="00154C80"/>
    <w:rsid w:val="00155012"/>
    <w:rsid w:val="00155149"/>
    <w:rsid w:val="0015531B"/>
    <w:rsid w:val="0015549E"/>
    <w:rsid w:val="001555FF"/>
    <w:rsid w:val="00155BA7"/>
    <w:rsid w:val="00155C1D"/>
    <w:rsid w:val="00155EA9"/>
    <w:rsid w:val="00155F8C"/>
    <w:rsid w:val="00155FB7"/>
    <w:rsid w:val="0015602C"/>
    <w:rsid w:val="001562BA"/>
    <w:rsid w:val="0015659D"/>
    <w:rsid w:val="001567B4"/>
    <w:rsid w:val="0015685F"/>
    <w:rsid w:val="001568F4"/>
    <w:rsid w:val="00156C7F"/>
    <w:rsid w:val="00156E14"/>
    <w:rsid w:val="00156E95"/>
    <w:rsid w:val="001570A0"/>
    <w:rsid w:val="001571C9"/>
    <w:rsid w:val="001573E7"/>
    <w:rsid w:val="00157479"/>
    <w:rsid w:val="001574A1"/>
    <w:rsid w:val="001574E3"/>
    <w:rsid w:val="00157602"/>
    <w:rsid w:val="0015761B"/>
    <w:rsid w:val="0015780C"/>
    <w:rsid w:val="00157B33"/>
    <w:rsid w:val="001602F4"/>
    <w:rsid w:val="00160524"/>
    <w:rsid w:val="00160525"/>
    <w:rsid w:val="0016080C"/>
    <w:rsid w:val="0016093B"/>
    <w:rsid w:val="0016096B"/>
    <w:rsid w:val="001609AA"/>
    <w:rsid w:val="00160CF8"/>
    <w:rsid w:val="00160DE0"/>
    <w:rsid w:val="00160ED4"/>
    <w:rsid w:val="001610B1"/>
    <w:rsid w:val="0016111B"/>
    <w:rsid w:val="001612F3"/>
    <w:rsid w:val="00161640"/>
    <w:rsid w:val="00161655"/>
    <w:rsid w:val="00161B43"/>
    <w:rsid w:val="00161C0B"/>
    <w:rsid w:val="00161D8C"/>
    <w:rsid w:val="00161DDC"/>
    <w:rsid w:val="00161FD6"/>
    <w:rsid w:val="0016219E"/>
    <w:rsid w:val="00162452"/>
    <w:rsid w:val="001625FB"/>
    <w:rsid w:val="001626CB"/>
    <w:rsid w:val="0016295C"/>
    <w:rsid w:val="001629D6"/>
    <w:rsid w:val="00162A48"/>
    <w:rsid w:val="00162BDC"/>
    <w:rsid w:val="00162C59"/>
    <w:rsid w:val="00162D38"/>
    <w:rsid w:val="00162E11"/>
    <w:rsid w:val="00162EE2"/>
    <w:rsid w:val="00163012"/>
    <w:rsid w:val="00163213"/>
    <w:rsid w:val="00163280"/>
    <w:rsid w:val="0016385D"/>
    <w:rsid w:val="001638D0"/>
    <w:rsid w:val="001639B7"/>
    <w:rsid w:val="00163C9A"/>
    <w:rsid w:val="00163D03"/>
    <w:rsid w:val="00163F16"/>
    <w:rsid w:val="00163FF6"/>
    <w:rsid w:val="00163FF9"/>
    <w:rsid w:val="0016416E"/>
    <w:rsid w:val="001641CC"/>
    <w:rsid w:val="0016455A"/>
    <w:rsid w:val="001646FA"/>
    <w:rsid w:val="00164A40"/>
    <w:rsid w:val="00164C4D"/>
    <w:rsid w:val="00164D6B"/>
    <w:rsid w:val="00164E03"/>
    <w:rsid w:val="00165165"/>
    <w:rsid w:val="0016527D"/>
    <w:rsid w:val="00165789"/>
    <w:rsid w:val="001658B8"/>
    <w:rsid w:val="00165C38"/>
    <w:rsid w:val="00165E6F"/>
    <w:rsid w:val="001662D7"/>
    <w:rsid w:val="0016652E"/>
    <w:rsid w:val="00166706"/>
    <w:rsid w:val="00166730"/>
    <w:rsid w:val="0016685D"/>
    <w:rsid w:val="0016689E"/>
    <w:rsid w:val="001669C2"/>
    <w:rsid w:val="00166A26"/>
    <w:rsid w:val="00166A80"/>
    <w:rsid w:val="00166BB5"/>
    <w:rsid w:val="00166F92"/>
    <w:rsid w:val="00167132"/>
    <w:rsid w:val="001673A1"/>
    <w:rsid w:val="00167844"/>
    <w:rsid w:val="00167AF9"/>
    <w:rsid w:val="00167DA4"/>
    <w:rsid w:val="00167ED7"/>
    <w:rsid w:val="00167EEE"/>
    <w:rsid w:val="00167FD1"/>
    <w:rsid w:val="00170459"/>
    <w:rsid w:val="00170586"/>
    <w:rsid w:val="00170636"/>
    <w:rsid w:val="001706EA"/>
    <w:rsid w:val="00170E8C"/>
    <w:rsid w:val="00170FDA"/>
    <w:rsid w:val="00171127"/>
    <w:rsid w:val="001714A2"/>
    <w:rsid w:val="0017153C"/>
    <w:rsid w:val="0017159A"/>
    <w:rsid w:val="001716D9"/>
    <w:rsid w:val="00171750"/>
    <w:rsid w:val="00171DEC"/>
    <w:rsid w:val="00172041"/>
    <w:rsid w:val="0017207D"/>
    <w:rsid w:val="00172114"/>
    <w:rsid w:val="0017211F"/>
    <w:rsid w:val="0017275A"/>
    <w:rsid w:val="001727BF"/>
    <w:rsid w:val="0017282F"/>
    <w:rsid w:val="001728B0"/>
    <w:rsid w:val="00172A5B"/>
    <w:rsid w:val="00172B84"/>
    <w:rsid w:val="00172C52"/>
    <w:rsid w:val="00172D19"/>
    <w:rsid w:val="00172E58"/>
    <w:rsid w:val="00172EE1"/>
    <w:rsid w:val="00172F0E"/>
    <w:rsid w:val="00173018"/>
    <w:rsid w:val="001731D1"/>
    <w:rsid w:val="001732B0"/>
    <w:rsid w:val="00173435"/>
    <w:rsid w:val="0017375E"/>
    <w:rsid w:val="00173C66"/>
    <w:rsid w:val="00173DF5"/>
    <w:rsid w:val="0017420C"/>
    <w:rsid w:val="00174325"/>
    <w:rsid w:val="00174420"/>
    <w:rsid w:val="001745AD"/>
    <w:rsid w:val="001748DF"/>
    <w:rsid w:val="001748E4"/>
    <w:rsid w:val="0017492A"/>
    <w:rsid w:val="001749F7"/>
    <w:rsid w:val="00174BAB"/>
    <w:rsid w:val="00174E1C"/>
    <w:rsid w:val="00174F0C"/>
    <w:rsid w:val="00175312"/>
    <w:rsid w:val="00175832"/>
    <w:rsid w:val="00175871"/>
    <w:rsid w:val="00175A04"/>
    <w:rsid w:val="00175B31"/>
    <w:rsid w:val="00175E3A"/>
    <w:rsid w:val="00175EAB"/>
    <w:rsid w:val="00176406"/>
    <w:rsid w:val="00176611"/>
    <w:rsid w:val="00176765"/>
    <w:rsid w:val="00176800"/>
    <w:rsid w:val="00176D23"/>
    <w:rsid w:val="00176E2C"/>
    <w:rsid w:val="00176EFD"/>
    <w:rsid w:val="001770B3"/>
    <w:rsid w:val="00177141"/>
    <w:rsid w:val="00177316"/>
    <w:rsid w:val="001775FA"/>
    <w:rsid w:val="001776E7"/>
    <w:rsid w:val="00177A74"/>
    <w:rsid w:val="00177AF2"/>
    <w:rsid w:val="00177C72"/>
    <w:rsid w:val="00177DE0"/>
    <w:rsid w:val="00180054"/>
    <w:rsid w:val="0018007D"/>
    <w:rsid w:val="001801CD"/>
    <w:rsid w:val="001804F1"/>
    <w:rsid w:val="0018051D"/>
    <w:rsid w:val="00180919"/>
    <w:rsid w:val="00180984"/>
    <w:rsid w:val="001809D8"/>
    <w:rsid w:val="00180A0B"/>
    <w:rsid w:val="00180BC3"/>
    <w:rsid w:val="00180E59"/>
    <w:rsid w:val="00180EB1"/>
    <w:rsid w:val="00180EB7"/>
    <w:rsid w:val="00180F1D"/>
    <w:rsid w:val="00180F1E"/>
    <w:rsid w:val="001810C6"/>
    <w:rsid w:val="0018111E"/>
    <w:rsid w:val="001811A2"/>
    <w:rsid w:val="0018154E"/>
    <w:rsid w:val="0018164D"/>
    <w:rsid w:val="001819AF"/>
    <w:rsid w:val="00181B6B"/>
    <w:rsid w:val="001820CF"/>
    <w:rsid w:val="00182185"/>
    <w:rsid w:val="00182240"/>
    <w:rsid w:val="0018234C"/>
    <w:rsid w:val="001824F6"/>
    <w:rsid w:val="00182629"/>
    <w:rsid w:val="0018268F"/>
    <w:rsid w:val="001827FB"/>
    <w:rsid w:val="001828F9"/>
    <w:rsid w:val="00182AEA"/>
    <w:rsid w:val="00182E0D"/>
    <w:rsid w:val="00182E99"/>
    <w:rsid w:val="0018301A"/>
    <w:rsid w:val="0018345F"/>
    <w:rsid w:val="00183718"/>
    <w:rsid w:val="00183787"/>
    <w:rsid w:val="00183BA4"/>
    <w:rsid w:val="00183C60"/>
    <w:rsid w:val="001840C1"/>
    <w:rsid w:val="00184162"/>
    <w:rsid w:val="00184223"/>
    <w:rsid w:val="001847C7"/>
    <w:rsid w:val="00184D18"/>
    <w:rsid w:val="00184DE0"/>
    <w:rsid w:val="00184E39"/>
    <w:rsid w:val="001852CD"/>
    <w:rsid w:val="00185354"/>
    <w:rsid w:val="001854B8"/>
    <w:rsid w:val="0018564B"/>
    <w:rsid w:val="00185684"/>
    <w:rsid w:val="00185706"/>
    <w:rsid w:val="001860B9"/>
    <w:rsid w:val="0018610E"/>
    <w:rsid w:val="00186111"/>
    <w:rsid w:val="00186230"/>
    <w:rsid w:val="00186246"/>
    <w:rsid w:val="00186408"/>
    <w:rsid w:val="001864B0"/>
    <w:rsid w:val="00186505"/>
    <w:rsid w:val="001872BC"/>
    <w:rsid w:val="001873A3"/>
    <w:rsid w:val="0018751B"/>
    <w:rsid w:val="00187968"/>
    <w:rsid w:val="00187BE2"/>
    <w:rsid w:val="00187C0F"/>
    <w:rsid w:val="00187C5C"/>
    <w:rsid w:val="00187CEB"/>
    <w:rsid w:val="00187F6D"/>
    <w:rsid w:val="0019004B"/>
    <w:rsid w:val="00190266"/>
    <w:rsid w:val="00190618"/>
    <w:rsid w:val="00190626"/>
    <w:rsid w:val="001906F7"/>
    <w:rsid w:val="00190705"/>
    <w:rsid w:val="001908F5"/>
    <w:rsid w:val="0019091E"/>
    <w:rsid w:val="00190DD9"/>
    <w:rsid w:val="00190EE9"/>
    <w:rsid w:val="00190FCD"/>
    <w:rsid w:val="0019100C"/>
    <w:rsid w:val="00191333"/>
    <w:rsid w:val="0019142D"/>
    <w:rsid w:val="0019188A"/>
    <w:rsid w:val="001918C1"/>
    <w:rsid w:val="00191A5D"/>
    <w:rsid w:val="00191BD1"/>
    <w:rsid w:val="00191EB8"/>
    <w:rsid w:val="00192433"/>
    <w:rsid w:val="001926A0"/>
    <w:rsid w:val="001926CC"/>
    <w:rsid w:val="0019272D"/>
    <w:rsid w:val="0019276A"/>
    <w:rsid w:val="00192901"/>
    <w:rsid w:val="00192ECC"/>
    <w:rsid w:val="00192FBD"/>
    <w:rsid w:val="0019307B"/>
    <w:rsid w:val="00193093"/>
    <w:rsid w:val="001939DC"/>
    <w:rsid w:val="00193A8D"/>
    <w:rsid w:val="00193BE2"/>
    <w:rsid w:val="00193DD1"/>
    <w:rsid w:val="001940B5"/>
    <w:rsid w:val="0019424B"/>
    <w:rsid w:val="001943E7"/>
    <w:rsid w:val="0019450B"/>
    <w:rsid w:val="00194649"/>
    <w:rsid w:val="00194994"/>
    <w:rsid w:val="00194A37"/>
    <w:rsid w:val="00194AC8"/>
    <w:rsid w:val="00194F17"/>
    <w:rsid w:val="001956E1"/>
    <w:rsid w:val="00195C0B"/>
    <w:rsid w:val="00195D85"/>
    <w:rsid w:val="00195E56"/>
    <w:rsid w:val="00195F06"/>
    <w:rsid w:val="00196033"/>
    <w:rsid w:val="00196322"/>
    <w:rsid w:val="001963C6"/>
    <w:rsid w:val="00196582"/>
    <w:rsid w:val="00196AE3"/>
    <w:rsid w:val="00196BBB"/>
    <w:rsid w:val="00196E09"/>
    <w:rsid w:val="00196F9A"/>
    <w:rsid w:val="00197129"/>
    <w:rsid w:val="00197276"/>
    <w:rsid w:val="0019743E"/>
    <w:rsid w:val="0019752F"/>
    <w:rsid w:val="00197700"/>
    <w:rsid w:val="00197728"/>
    <w:rsid w:val="001978F2"/>
    <w:rsid w:val="00197E1E"/>
    <w:rsid w:val="001A0068"/>
    <w:rsid w:val="001A05C4"/>
    <w:rsid w:val="001A0B12"/>
    <w:rsid w:val="001A0BD5"/>
    <w:rsid w:val="001A0CF0"/>
    <w:rsid w:val="001A0E4A"/>
    <w:rsid w:val="001A106B"/>
    <w:rsid w:val="001A10BD"/>
    <w:rsid w:val="001A15FB"/>
    <w:rsid w:val="001A18FA"/>
    <w:rsid w:val="001A1928"/>
    <w:rsid w:val="001A1945"/>
    <w:rsid w:val="001A1A20"/>
    <w:rsid w:val="001A1A6C"/>
    <w:rsid w:val="001A1B60"/>
    <w:rsid w:val="001A2346"/>
    <w:rsid w:val="001A2387"/>
    <w:rsid w:val="001A24AD"/>
    <w:rsid w:val="001A2874"/>
    <w:rsid w:val="001A369A"/>
    <w:rsid w:val="001A3AF7"/>
    <w:rsid w:val="001A3C6F"/>
    <w:rsid w:val="001A3C82"/>
    <w:rsid w:val="001A3F47"/>
    <w:rsid w:val="001A41F5"/>
    <w:rsid w:val="001A434D"/>
    <w:rsid w:val="001A44AC"/>
    <w:rsid w:val="001A451D"/>
    <w:rsid w:val="001A45C5"/>
    <w:rsid w:val="001A497F"/>
    <w:rsid w:val="001A49F9"/>
    <w:rsid w:val="001A4AC7"/>
    <w:rsid w:val="001A4B8F"/>
    <w:rsid w:val="001A4CC0"/>
    <w:rsid w:val="001A4E6B"/>
    <w:rsid w:val="001A4FC6"/>
    <w:rsid w:val="001A55D6"/>
    <w:rsid w:val="001A57D0"/>
    <w:rsid w:val="001A5BE6"/>
    <w:rsid w:val="001A5C46"/>
    <w:rsid w:val="001A5C73"/>
    <w:rsid w:val="001A5DE4"/>
    <w:rsid w:val="001A5F99"/>
    <w:rsid w:val="001A6062"/>
    <w:rsid w:val="001A60F4"/>
    <w:rsid w:val="001A63C0"/>
    <w:rsid w:val="001A6B33"/>
    <w:rsid w:val="001A6D20"/>
    <w:rsid w:val="001A6ECB"/>
    <w:rsid w:val="001A6FA8"/>
    <w:rsid w:val="001A72EB"/>
    <w:rsid w:val="001A73F2"/>
    <w:rsid w:val="001A782C"/>
    <w:rsid w:val="001A790A"/>
    <w:rsid w:val="001A7B81"/>
    <w:rsid w:val="001A7C38"/>
    <w:rsid w:val="001B00D1"/>
    <w:rsid w:val="001B00FD"/>
    <w:rsid w:val="001B0180"/>
    <w:rsid w:val="001B01C2"/>
    <w:rsid w:val="001B0433"/>
    <w:rsid w:val="001B0489"/>
    <w:rsid w:val="001B04AC"/>
    <w:rsid w:val="001B052D"/>
    <w:rsid w:val="001B06B2"/>
    <w:rsid w:val="001B0711"/>
    <w:rsid w:val="001B0754"/>
    <w:rsid w:val="001B07D3"/>
    <w:rsid w:val="001B09A9"/>
    <w:rsid w:val="001B0AE2"/>
    <w:rsid w:val="001B0D35"/>
    <w:rsid w:val="001B17EB"/>
    <w:rsid w:val="001B1A22"/>
    <w:rsid w:val="001B1C15"/>
    <w:rsid w:val="001B1E19"/>
    <w:rsid w:val="001B1F56"/>
    <w:rsid w:val="001B20DF"/>
    <w:rsid w:val="001B2113"/>
    <w:rsid w:val="001B26A4"/>
    <w:rsid w:val="001B2750"/>
    <w:rsid w:val="001B2BB0"/>
    <w:rsid w:val="001B2D2D"/>
    <w:rsid w:val="001B2EE6"/>
    <w:rsid w:val="001B2F2E"/>
    <w:rsid w:val="001B3097"/>
    <w:rsid w:val="001B358E"/>
    <w:rsid w:val="001B380E"/>
    <w:rsid w:val="001B3824"/>
    <w:rsid w:val="001B3835"/>
    <w:rsid w:val="001B38A5"/>
    <w:rsid w:val="001B3B52"/>
    <w:rsid w:val="001B3C0D"/>
    <w:rsid w:val="001B3C78"/>
    <w:rsid w:val="001B3C83"/>
    <w:rsid w:val="001B3D1D"/>
    <w:rsid w:val="001B3EB7"/>
    <w:rsid w:val="001B4070"/>
    <w:rsid w:val="001B40ED"/>
    <w:rsid w:val="001B42E6"/>
    <w:rsid w:val="001B4447"/>
    <w:rsid w:val="001B4DFE"/>
    <w:rsid w:val="001B4E9E"/>
    <w:rsid w:val="001B4EAF"/>
    <w:rsid w:val="001B4EDF"/>
    <w:rsid w:val="001B4FC4"/>
    <w:rsid w:val="001B5180"/>
    <w:rsid w:val="001B5658"/>
    <w:rsid w:val="001B56B9"/>
    <w:rsid w:val="001B5783"/>
    <w:rsid w:val="001B588F"/>
    <w:rsid w:val="001B589B"/>
    <w:rsid w:val="001B5D2C"/>
    <w:rsid w:val="001B5D96"/>
    <w:rsid w:val="001B5FF0"/>
    <w:rsid w:val="001B6032"/>
    <w:rsid w:val="001B62A9"/>
    <w:rsid w:val="001B6354"/>
    <w:rsid w:val="001B6778"/>
    <w:rsid w:val="001B67D3"/>
    <w:rsid w:val="001B694C"/>
    <w:rsid w:val="001B6A2F"/>
    <w:rsid w:val="001B6E8A"/>
    <w:rsid w:val="001B6EFE"/>
    <w:rsid w:val="001B7178"/>
    <w:rsid w:val="001B7535"/>
    <w:rsid w:val="001B75D4"/>
    <w:rsid w:val="001B77F2"/>
    <w:rsid w:val="001B79E5"/>
    <w:rsid w:val="001C014B"/>
    <w:rsid w:val="001C0254"/>
    <w:rsid w:val="001C08D5"/>
    <w:rsid w:val="001C096C"/>
    <w:rsid w:val="001C0BC2"/>
    <w:rsid w:val="001C0FBE"/>
    <w:rsid w:val="001C144B"/>
    <w:rsid w:val="001C157F"/>
    <w:rsid w:val="001C1D1E"/>
    <w:rsid w:val="001C2082"/>
    <w:rsid w:val="001C21AF"/>
    <w:rsid w:val="001C22AB"/>
    <w:rsid w:val="001C24A7"/>
    <w:rsid w:val="001C263A"/>
    <w:rsid w:val="001C28CB"/>
    <w:rsid w:val="001C2A5D"/>
    <w:rsid w:val="001C2A90"/>
    <w:rsid w:val="001C2B65"/>
    <w:rsid w:val="001C2B88"/>
    <w:rsid w:val="001C2DDB"/>
    <w:rsid w:val="001C2E6D"/>
    <w:rsid w:val="001C2E9C"/>
    <w:rsid w:val="001C313A"/>
    <w:rsid w:val="001C3581"/>
    <w:rsid w:val="001C365F"/>
    <w:rsid w:val="001C3A5E"/>
    <w:rsid w:val="001C3BC8"/>
    <w:rsid w:val="001C3BF2"/>
    <w:rsid w:val="001C3DBC"/>
    <w:rsid w:val="001C4221"/>
    <w:rsid w:val="001C441F"/>
    <w:rsid w:val="001C4578"/>
    <w:rsid w:val="001C4677"/>
    <w:rsid w:val="001C4A6D"/>
    <w:rsid w:val="001C4B14"/>
    <w:rsid w:val="001C4D34"/>
    <w:rsid w:val="001C5035"/>
    <w:rsid w:val="001C5370"/>
    <w:rsid w:val="001C5AB1"/>
    <w:rsid w:val="001C5ACE"/>
    <w:rsid w:val="001C5B2C"/>
    <w:rsid w:val="001C6438"/>
    <w:rsid w:val="001C653A"/>
    <w:rsid w:val="001C653D"/>
    <w:rsid w:val="001C6687"/>
    <w:rsid w:val="001C6752"/>
    <w:rsid w:val="001C692D"/>
    <w:rsid w:val="001C6D62"/>
    <w:rsid w:val="001C6E27"/>
    <w:rsid w:val="001C707B"/>
    <w:rsid w:val="001C70DE"/>
    <w:rsid w:val="001C7178"/>
    <w:rsid w:val="001C71D8"/>
    <w:rsid w:val="001C77E7"/>
    <w:rsid w:val="001C785F"/>
    <w:rsid w:val="001C789B"/>
    <w:rsid w:val="001C7DDA"/>
    <w:rsid w:val="001C7E79"/>
    <w:rsid w:val="001C7EED"/>
    <w:rsid w:val="001D0186"/>
    <w:rsid w:val="001D0372"/>
    <w:rsid w:val="001D0951"/>
    <w:rsid w:val="001D13C5"/>
    <w:rsid w:val="001D146E"/>
    <w:rsid w:val="001D171F"/>
    <w:rsid w:val="001D1AC9"/>
    <w:rsid w:val="001D1C19"/>
    <w:rsid w:val="001D1E22"/>
    <w:rsid w:val="001D1EC2"/>
    <w:rsid w:val="001D2029"/>
    <w:rsid w:val="001D2194"/>
    <w:rsid w:val="001D2B76"/>
    <w:rsid w:val="001D2BA8"/>
    <w:rsid w:val="001D2C61"/>
    <w:rsid w:val="001D2CFF"/>
    <w:rsid w:val="001D2D9C"/>
    <w:rsid w:val="001D2DE7"/>
    <w:rsid w:val="001D3203"/>
    <w:rsid w:val="001D325A"/>
    <w:rsid w:val="001D33AD"/>
    <w:rsid w:val="001D348B"/>
    <w:rsid w:val="001D3495"/>
    <w:rsid w:val="001D37B6"/>
    <w:rsid w:val="001D39FB"/>
    <w:rsid w:val="001D3BA2"/>
    <w:rsid w:val="001D3EB2"/>
    <w:rsid w:val="001D47E7"/>
    <w:rsid w:val="001D4A1E"/>
    <w:rsid w:val="001D4A9D"/>
    <w:rsid w:val="001D4BEE"/>
    <w:rsid w:val="001D4C62"/>
    <w:rsid w:val="001D4C6A"/>
    <w:rsid w:val="001D4DD7"/>
    <w:rsid w:val="001D4ECA"/>
    <w:rsid w:val="001D4F05"/>
    <w:rsid w:val="001D5134"/>
    <w:rsid w:val="001D51D4"/>
    <w:rsid w:val="001D5226"/>
    <w:rsid w:val="001D52DE"/>
    <w:rsid w:val="001D5910"/>
    <w:rsid w:val="001D5BEA"/>
    <w:rsid w:val="001D5E14"/>
    <w:rsid w:val="001D62BC"/>
    <w:rsid w:val="001D62F6"/>
    <w:rsid w:val="001D65B1"/>
    <w:rsid w:val="001D66F7"/>
    <w:rsid w:val="001D6895"/>
    <w:rsid w:val="001D6B7D"/>
    <w:rsid w:val="001D6BB5"/>
    <w:rsid w:val="001D6CD6"/>
    <w:rsid w:val="001D7024"/>
    <w:rsid w:val="001D7310"/>
    <w:rsid w:val="001D771C"/>
    <w:rsid w:val="001D7873"/>
    <w:rsid w:val="001D7955"/>
    <w:rsid w:val="001D7FAC"/>
    <w:rsid w:val="001D7FF7"/>
    <w:rsid w:val="001E011C"/>
    <w:rsid w:val="001E0381"/>
    <w:rsid w:val="001E051F"/>
    <w:rsid w:val="001E0CD0"/>
    <w:rsid w:val="001E0E3D"/>
    <w:rsid w:val="001E104D"/>
    <w:rsid w:val="001E173D"/>
    <w:rsid w:val="001E1798"/>
    <w:rsid w:val="001E17BE"/>
    <w:rsid w:val="001E1A1F"/>
    <w:rsid w:val="001E1AD7"/>
    <w:rsid w:val="001E1B50"/>
    <w:rsid w:val="001E1BD2"/>
    <w:rsid w:val="001E1C49"/>
    <w:rsid w:val="001E1DF1"/>
    <w:rsid w:val="001E1EA0"/>
    <w:rsid w:val="001E1F2E"/>
    <w:rsid w:val="001E1F5C"/>
    <w:rsid w:val="001E1F72"/>
    <w:rsid w:val="001E2096"/>
    <w:rsid w:val="001E217E"/>
    <w:rsid w:val="001E22CA"/>
    <w:rsid w:val="001E2494"/>
    <w:rsid w:val="001E254B"/>
    <w:rsid w:val="001E254F"/>
    <w:rsid w:val="001E25F3"/>
    <w:rsid w:val="001E266E"/>
    <w:rsid w:val="001E2887"/>
    <w:rsid w:val="001E2931"/>
    <w:rsid w:val="001E311A"/>
    <w:rsid w:val="001E32A4"/>
    <w:rsid w:val="001E33B9"/>
    <w:rsid w:val="001E349E"/>
    <w:rsid w:val="001E378C"/>
    <w:rsid w:val="001E38A5"/>
    <w:rsid w:val="001E40FC"/>
    <w:rsid w:val="001E45B5"/>
    <w:rsid w:val="001E4654"/>
    <w:rsid w:val="001E4920"/>
    <w:rsid w:val="001E4AF6"/>
    <w:rsid w:val="001E4F38"/>
    <w:rsid w:val="001E50CA"/>
    <w:rsid w:val="001E5435"/>
    <w:rsid w:val="001E562E"/>
    <w:rsid w:val="001E5913"/>
    <w:rsid w:val="001E5A10"/>
    <w:rsid w:val="001E5BAE"/>
    <w:rsid w:val="001E5EE3"/>
    <w:rsid w:val="001E5F35"/>
    <w:rsid w:val="001E60E0"/>
    <w:rsid w:val="001E6381"/>
    <w:rsid w:val="001E6402"/>
    <w:rsid w:val="001E69BB"/>
    <w:rsid w:val="001E6BDE"/>
    <w:rsid w:val="001E71C2"/>
    <w:rsid w:val="001E721D"/>
    <w:rsid w:val="001E72D2"/>
    <w:rsid w:val="001E74C9"/>
    <w:rsid w:val="001E75FE"/>
    <w:rsid w:val="001E7615"/>
    <w:rsid w:val="001E7670"/>
    <w:rsid w:val="001E7755"/>
    <w:rsid w:val="001E7868"/>
    <w:rsid w:val="001E7B12"/>
    <w:rsid w:val="001E7B48"/>
    <w:rsid w:val="001E7CD1"/>
    <w:rsid w:val="001E7F47"/>
    <w:rsid w:val="001E7F70"/>
    <w:rsid w:val="001F002F"/>
    <w:rsid w:val="001F02B3"/>
    <w:rsid w:val="001F0411"/>
    <w:rsid w:val="001F0500"/>
    <w:rsid w:val="001F0535"/>
    <w:rsid w:val="001F080E"/>
    <w:rsid w:val="001F09CC"/>
    <w:rsid w:val="001F0B49"/>
    <w:rsid w:val="001F0CB5"/>
    <w:rsid w:val="001F11F6"/>
    <w:rsid w:val="001F14E5"/>
    <w:rsid w:val="001F151F"/>
    <w:rsid w:val="001F1EDA"/>
    <w:rsid w:val="001F1F8A"/>
    <w:rsid w:val="001F1FB7"/>
    <w:rsid w:val="001F2073"/>
    <w:rsid w:val="001F239D"/>
    <w:rsid w:val="001F23A5"/>
    <w:rsid w:val="001F249D"/>
    <w:rsid w:val="001F24A5"/>
    <w:rsid w:val="001F2639"/>
    <w:rsid w:val="001F28BF"/>
    <w:rsid w:val="001F2992"/>
    <w:rsid w:val="001F2C4A"/>
    <w:rsid w:val="001F2EF0"/>
    <w:rsid w:val="001F303C"/>
    <w:rsid w:val="001F305D"/>
    <w:rsid w:val="001F3169"/>
    <w:rsid w:val="001F373B"/>
    <w:rsid w:val="001F3BD5"/>
    <w:rsid w:val="001F3C09"/>
    <w:rsid w:val="001F3D21"/>
    <w:rsid w:val="001F3E49"/>
    <w:rsid w:val="001F3F97"/>
    <w:rsid w:val="001F416D"/>
    <w:rsid w:val="001F4497"/>
    <w:rsid w:val="001F4613"/>
    <w:rsid w:val="001F4727"/>
    <w:rsid w:val="001F4770"/>
    <w:rsid w:val="001F4B44"/>
    <w:rsid w:val="001F4B9C"/>
    <w:rsid w:val="001F4BE8"/>
    <w:rsid w:val="001F4E63"/>
    <w:rsid w:val="001F53AB"/>
    <w:rsid w:val="001F56A4"/>
    <w:rsid w:val="001F594D"/>
    <w:rsid w:val="001F5B7F"/>
    <w:rsid w:val="001F5E3B"/>
    <w:rsid w:val="001F5E71"/>
    <w:rsid w:val="001F5E96"/>
    <w:rsid w:val="001F6008"/>
    <w:rsid w:val="001F6090"/>
    <w:rsid w:val="001F61C3"/>
    <w:rsid w:val="001F63DB"/>
    <w:rsid w:val="001F6539"/>
    <w:rsid w:val="001F668E"/>
    <w:rsid w:val="001F683D"/>
    <w:rsid w:val="001F6980"/>
    <w:rsid w:val="001F6A4D"/>
    <w:rsid w:val="001F6BD0"/>
    <w:rsid w:val="001F6BE7"/>
    <w:rsid w:val="001F6C9E"/>
    <w:rsid w:val="001F70F7"/>
    <w:rsid w:val="001F740C"/>
    <w:rsid w:val="001F74AA"/>
    <w:rsid w:val="001F763C"/>
    <w:rsid w:val="001F7782"/>
    <w:rsid w:val="001F785C"/>
    <w:rsid w:val="001F7878"/>
    <w:rsid w:val="001F7990"/>
    <w:rsid w:val="001F7E5C"/>
    <w:rsid w:val="001F7FF3"/>
    <w:rsid w:val="0020028B"/>
    <w:rsid w:val="00200455"/>
    <w:rsid w:val="002004B3"/>
    <w:rsid w:val="00200647"/>
    <w:rsid w:val="00200BA0"/>
    <w:rsid w:val="00200C6B"/>
    <w:rsid w:val="00200DA6"/>
    <w:rsid w:val="00200E73"/>
    <w:rsid w:val="00201048"/>
    <w:rsid w:val="002012DD"/>
    <w:rsid w:val="00201351"/>
    <w:rsid w:val="002013F0"/>
    <w:rsid w:val="0020147E"/>
    <w:rsid w:val="00201512"/>
    <w:rsid w:val="0020171F"/>
    <w:rsid w:val="00201739"/>
    <w:rsid w:val="0020183D"/>
    <w:rsid w:val="002018DC"/>
    <w:rsid w:val="002019BD"/>
    <w:rsid w:val="00201A99"/>
    <w:rsid w:val="00201C18"/>
    <w:rsid w:val="00201D72"/>
    <w:rsid w:val="00202057"/>
    <w:rsid w:val="002020F3"/>
    <w:rsid w:val="002024F4"/>
    <w:rsid w:val="002025C3"/>
    <w:rsid w:val="00202658"/>
    <w:rsid w:val="00202788"/>
    <w:rsid w:val="00202B83"/>
    <w:rsid w:val="00202BD2"/>
    <w:rsid w:val="00202EC1"/>
    <w:rsid w:val="00203384"/>
    <w:rsid w:val="002035AA"/>
    <w:rsid w:val="00203827"/>
    <w:rsid w:val="00203DF2"/>
    <w:rsid w:val="002040EE"/>
    <w:rsid w:val="00204131"/>
    <w:rsid w:val="00204506"/>
    <w:rsid w:val="00204511"/>
    <w:rsid w:val="00204634"/>
    <w:rsid w:val="0020471E"/>
    <w:rsid w:val="00204B07"/>
    <w:rsid w:val="00204CEC"/>
    <w:rsid w:val="00204D13"/>
    <w:rsid w:val="00204D43"/>
    <w:rsid w:val="00205136"/>
    <w:rsid w:val="00205147"/>
    <w:rsid w:val="00205171"/>
    <w:rsid w:val="00205296"/>
    <w:rsid w:val="002053AF"/>
    <w:rsid w:val="00205585"/>
    <w:rsid w:val="0020567B"/>
    <w:rsid w:val="002058CF"/>
    <w:rsid w:val="00205B73"/>
    <w:rsid w:val="00205CCB"/>
    <w:rsid w:val="0020607A"/>
    <w:rsid w:val="002063B7"/>
    <w:rsid w:val="0020668C"/>
    <w:rsid w:val="002068F4"/>
    <w:rsid w:val="00206962"/>
    <w:rsid w:val="002069F2"/>
    <w:rsid w:val="00206B22"/>
    <w:rsid w:val="00206C0B"/>
    <w:rsid w:val="00206CF0"/>
    <w:rsid w:val="00206FAA"/>
    <w:rsid w:val="002073F3"/>
    <w:rsid w:val="002075B8"/>
    <w:rsid w:val="0020773D"/>
    <w:rsid w:val="00207889"/>
    <w:rsid w:val="00207A00"/>
    <w:rsid w:val="00207A16"/>
    <w:rsid w:val="00207D7A"/>
    <w:rsid w:val="00207FAC"/>
    <w:rsid w:val="00210176"/>
    <w:rsid w:val="002106F9"/>
    <w:rsid w:val="0021098E"/>
    <w:rsid w:val="00210B09"/>
    <w:rsid w:val="00210DE2"/>
    <w:rsid w:val="00210E5B"/>
    <w:rsid w:val="002110ED"/>
    <w:rsid w:val="0021137F"/>
    <w:rsid w:val="00211744"/>
    <w:rsid w:val="00211850"/>
    <w:rsid w:val="002118B2"/>
    <w:rsid w:val="002118D3"/>
    <w:rsid w:val="00211994"/>
    <w:rsid w:val="00211AF6"/>
    <w:rsid w:val="00211C66"/>
    <w:rsid w:val="00211CD7"/>
    <w:rsid w:val="00212114"/>
    <w:rsid w:val="00212334"/>
    <w:rsid w:val="00212374"/>
    <w:rsid w:val="00212382"/>
    <w:rsid w:val="002128A7"/>
    <w:rsid w:val="00212D30"/>
    <w:rsid w:val="002131F2"/>
    <w:rsid w:val="002132E0"/>
    <w:rsid w:val="00213478"/>
    <w:rsid w:val="002134CF"/>
    <w:rsid w:val="002135D7"/>
    <w:rsid w:val="0021370D"/>
    <w:rsid w:val="002137E7"/>
    <w:rsid w:val="0021389A"/>
    <w:rsid w:val="00213AB0"/>
    <w:rsid w:val="00213CE1"/>
    <w:rsid w:val="00213D55"/>
    <w:rsid w:val="0021414B"/>
    <w:rsid w:val="0021431A"/>
    <w:rsid w:val="002146C3"/>
    <w:rsid w:val="00214857"/>
    <w:rsid w:val="00214C07"/>
    <w:rsid w:val="00214F95"/>
    <w:rsid w:val="00215294"/>
    <w:rsid w:val="00215308"/>
    <w:rsid w:val="0021545E"/>
    <w:rsid w:val="0021554A"/>
    <w:rsid w:val="002156C6"/>
    <w:rsid w:val="00215707"/>
    <w:rsid w:val="002157B9"/>
    <w:rsid w:val="002158BD"/>
    <w:rsid w:val="00215A2D"/>
    <w:rsid w:val="00215A45"/>
    <w:rsid w:val="00215B52"/>
    <w:rsid w:val="00215B55"/>
    <w:rsid w:val="00215B59"/>
    <w:rsid w:val="00215BCC"/>
    <w:rsid w:val="00215DC8"/>
    <w:rsid w:val="00215F0F"/>
    <w:rsid w:val="002161E9"/>
    <w:rsid w:val="00216401"/>
    <w:rsid w:val="002168F3"/>
    <w:rsid w:val="002169FA"/>
    <w:rsid w:val="00216E81"/>
    <w:rsid w:val="00216FDA"/>
    <w:rsid w:val="00217133"/>
    <w:rsid w:val="00217388"/>
    <w:rsid w:val="0021739C"/>
    <w:rsid w:val="00217404"/>
    <w:rsid w:val="0021763E"/>
    <w:rsid w:val="002177B5"/>
    <w:rsid w:val="00217900"/>
    <w:rsid w:val="00217AFC"/>
    <w:rsid w:val="00217E63"/>
    <w:rsid w:val="00217E6C"/>
    <w:rsid w:val="00217EA0"/>
    <w:rsid w:val="00217F60"/>
    <w:rsid w:val="0022010A"/>
    <w:rsid w:val="0022071F"/>
    <w:rsid w:val="002207EE"/>
    <w:rsid w:val="0022084F"/>
    <w:rsid w:val="00220958"/>
    <w:rsid w:val="00220DCE"/>
    <w:rsid w:val="00221105"/>
    <w:rsid w:val="00221253"/>
    <w:rsid w:val="0022138A"/>
    <w:rsid w:val="00221582"/>
    <w:rsid w:val="0022166B"/>
    <w:rsid w:val="002219CC"/>
    <w:rsid w:val="00221A5D"/>
    <w:rsid w:val="00221A73"/>
    <w:rsid w:val="00221E93"/>
    <w:rsid w:val="00221F7C"/>
    <w:rsid w:val="00221FF1"/>
    <w:rsid w:val="00222393"/>
    <w:rsid w:val="00222560"/>
    <w:rsid w:val="00222668"/>
    <w:rsid w:val="002226CA"/>
    <w:rsid w:val="00222771"/>
    <w:rsid w:val="0022294E"/>
    <w:rsid w:val="002229DB"/>
    <w:rsid w:val="00222A14"/>
    <w:rsid w:val="00222B85"/>
    <w:rsid w:val="00222D09"/>
    <w:rsid w:val="00223009"/>
    <w:rsid w:val="00223023"/>
    <w:rsid w:val="0022340F"/>
    <w:rsid w:val="00223756"/>
    <w:rsid w:val="00223E4C"/>
    <w:rsid w:val="00223EC1"/>
    <w:rsid w:val="00224032"/>
    <w:rsid w:val="002242FA"/>
    <w:rsid w:val="002246FD"/>
    <w:rsid w:val="0022488F"/>
    <w:rsid w:val="00224910"/>
    <w:rsid w:val="002249C3"/>
    <w:rsid w:val="00224CFA"/>
    <w:rsid w:val="00224E9C"/>
    <w:rsid w:val="002251F4"/>
    <w:rsid w:val="0022523D"/>
    <w:rsid w:val="00225478"/>
    <w:rsid w:val="0022558B"/>
    <w:rsid w:val="0022585D"/>
    <w:rsid w:val="00225BBE"/>
    <w:rsid w:val="00226003"/>
    <w:rsid w:val="002261DC"/>
    <w:rsid w:val="00226738"/>
    <w:rsid w:val="002267AD"/>
    <w:rsid w:val="0022683F"/>
    <w:rsid w:val="00226B5A"/>
    <w:rsid w:val="00226D49"/>
    <w:rsid w:val="00226D85"/>
    <w:rsid w:val="00226F92"/>
    <w:rsid w:val="0022713C"/>
    <w:rsid w:val="002271EA"/>
    <w:rsid w:val="002274F3"/>
    <w:rsid w:val="002278C2"/>
    <w:rsid w:val="002279F7"/>
    <w:rsid w:val="002301CD"/>
    <w:rsid w:val="00230671"/>
    <w:rsid w:val="00230751"/>
    <w:rsid w:val="00230818"/>
    <w:rsid w:val="00230948"/>
    <w:rsid w:val="002309F4"/>
    <w:rsid w:val="00230D22"/>
    <w:rsid w:val="0023109E"/>
    <w:rsid w:val="002310AD"/>
    <w:rsid w:val="00231172"/>
    <w:rsid w:val="002311D7"/>
    <w:rsid w:val="0023127D"/>
    <w:rsid w:val="00231356"/>
    <w:rsid w:val="00231385"/>
    <w:rsid w:val="00231524"/>
    <w:rsid w:val="002318D2"/>
    <w:rsid w:val="002319C8"/>
    <w:rsid w:val="00232117"/>
    <w:rsid w:val="00232212"/>
    <w:rsid w:val="00232412"/>
    <w:rsid w:val="00232A26"/>
    <w:rsid w:val="00232B2A"/>
    <w:rsid w:val="00232F5F"/>
    <w:rsid w:val="00233212"/>
    <w:rsid w:val="002332F0"/>
    <w:rsid w:val="002334DD"/>
    <w:rsid w:val="00233633"/>
    <w:rsid w:val="002336FD"/>
    <w:rsid w:val="002339B2"/>
    <w:rsid w:val="00233A70"/>
    <w:rsid w:val="00233C70"/>
    <w:rsid w:val="00233EB3"/>
    <w:rsid w:val="002340CD"/>
    <w:rsid w:val="002342E1"/>
    <w:rsid w:val="002348F7"/>
    <w:rsid w:val="00234952"/>
    <w:rsid w:val="0023495B"/>
    <w:rsid w:val="00234B4E"/>
    <w:rsid w:val="00234E22"/>
    <w:rsid w:val="002352A1"/>
    <w:rsid w:val="00235D88"/>
    <w:rsid w:val="00236233"/>
    <w:rsid w:val="00236437"/>
    <w:rsid w:val="00236618"/>
    <w:rsid w:val="00236744"/>
    <w:rsid w:val="00236C8D"/>
    <w:rsid w:val="00236F14"/>
    <w:rsid w:val="00236F49"/>
    <w:rsid w:val="00236F8D"/>
    <w:rsid w:val="00237230"/>
    <w:rsid w:val="002372D6"/>
    <w:rsid w:val="002373FC"/>
    <w:rsid w:val="0023749A"/>
    <w:rsid w:val="002374D2"/>
    <w:rsid w:val="002377DE"/>
    <w:rsid w:val="00237955"/>
    <w:rsid w:val="00237A3C"/>
    <w:rsid w:val="00237C0A"/>
    <w:rsid w:val="00237D90"/>
    <w:rsid w:val="00237DFF"/>
    <w:rsid w:val="00237EAD"/>
    <w:rsid w:val="00240004"/>
    <w:rsid w:val="00240240"/>
    <w:rsid w:val="002405D1"/>
    <w:rsid w:val="00240637"/>
    <w:rsid w:val="0024064A"/>
    <w:rsid w:val="00240D2C"/>
    <w:rsid w:val="00240E51"/>
    <w:rsid w:val="002411BC"/>
    <w:rsid w:val="002411BD"/>
    <w:rsid w:val="00241258"/>
    <w:rsid w:val="00241345"/>
    <w:rsid w:val="002413C0"/>
    <w:rsid w:val="0024142E"/>
    <w:rsid w:val="002414CF"/>
    <w:rsid w:val="002415AA"/>
    <w:rsid w:val="00241628"/>
    <w:rsid w:val="002418D3"/>
    <w:rsid w:val="00241A3C"/>
    <w:rsid w:val="00241E22"/>
    <w:rsid w:val="002420F3"/>
    <w:rsid w:val="002421FF"/>
    <w:rsid w:val="00242423"/>
    <w:rsid w:val="00242592"/>
    <w:rsid w:val="00242652"/>
    <w:rsid w:val="0024270D"/>
    <w:rsid w:val="0024278D"/>
    <w:rsid w:val="0024280E"/>
    <w:rsid w:val="002428A9"/>
    <w:rsid w:val="0024319A"/>
    <w:rsid w:val="002438E7"/>
    <w:rsid w:val="00243A9F"/>
    <w:rsid w:val="00243AD1"/>
    <w:rsid w:val="00243B48"/>
    <w:rsid w:val="00243D36"/>
    <w:rsid w:val="00243EAB"/>
    <w:rsid w:val="002440A3"/>
    <w:rsid w:val="0024411F"/>
    <w:rsid w:val="002443D6"/>
    <w:rsid w:val="002448FD"/>
    <w:rsid w:val="0024497D"/>
    <w:rsid w:val="00244A57"/>
    <w:rsid w:val="00244AFE"/>
    <w:rsid w:val="00244B4A"/>
    <w:rsid w:val="00244C05"/>
    <w:rsid w:val="00244FBB"/>
    <w:rsid w:val="0024556B"/>
    <w:rsid w:val="002457FF"/>
    <w:rsid w:val="00245EA7"/>
    <w:rsid w:val="00245F42"/>
    <w:rsid w:val="002460C9"/>
    <w:rsid w:val="002461DB"/>
    <w:rsid w:val="0024649C"/>
    <w:rsid w:val="00246737"/>
    <w:rsid w:val="00246775"/>
    <w:rsid w:val="002467DF"/>
    <w:rsid w:val="00246939"/>
    <w:rsid w:val="00246965"/>
    <w:rsid w:val="00246DAB"/>
    <w:rsid w:val="00246E14"/>
    <w:rsid w:val="00246E96"/>
    <w:rsid w:val="0024715B"/>
    <w:rsid w:val="00247262"/>
    <w:rsid w:val="002475AA"/>
    <w:rsid w:val="002475FA"/>
    <w:rsid w:val="00247976"/>
    <w:rsid w:val="00247991"/>
    <w:rsid w:val="002479B2"/>
    <w:rsid w:val="00247C43"/>
    <w:rsid w:val="00247E71"/>
    <w:rsid w:val="00247E7E"/>
    <w:rsid w:val="00247EC1"/>
    <w:rsid w:val="0025000C"/>
    <w:rsid w:val="002501B7"/>
    <w:rsid w:val="0025045F"/>
    <w:rsid w:val="00250636"/>
    <w:rsid w:val="00250EC9"/>
    <w:rsid w:val="00250F71"/>
    <w:rsid w:val="002511E3"/>
    <w:rsid w:val="0025127B"/>
    <w:rsid w:val="002512DF"/>
    <w:rsid w:val="002512E7"/>
    <w:rsid w:val="00251313"/>
    <w:rsid w:val="002516C1"/>
    <w:rsid w:val="002517C3"/>
    <w:rsid w:val="002517E7"/>
    <w:rsid w:val="00251872"/>
    <w:rsid w:val="002518A9"/>
    <w:rsid w:val="002518AE"/>
    <w:rsid w:val="00251920"/>
    <w:rsid w:val="00251A90"/>
    <w:rsid w:val="00251B0F"/>
    <w:rsid w:val="00251BAD"/>
    <w:rsid w:val="00251D97"/>
    <w:rsid w:val="00251E33"/>
    <w:rsid w:val="00251E91"/>
    <w:rsid w:val="00251F80"/>
    <w:rsid w:val="0025205E"/>
    <w:rsid w:val="002520EA"/>
    <w:rsid w:val="002520F7"/>
    <w:rsid w:val="00252416"/>
    <w:rsid w:val="002525AE"/>
    <w:rsid w:val="00252728"/>
    <w:rsid w:val="0025281F"/>
    <w:rsid w:val="00252945"/>
    <w:rsid w:val="00252AB3"/>
    <w:rsid w:val="00252FF7"/>
    <w:rsid w:val="0025308C"/>
    <w:rsid w:val="0025309D"/>
    <w:rsid w:val="00253188"/>
    <w:rsid w:val="00253381"/>
    <w:rsid w:val="00253634"/>
    <w:rsid w:val="0025373F"/>
    <w:rsid w:val="00253A14"/>
    <w:rsid w:val="00253AE6"/>
    <w:rsid w:val="00253BFF"/>
    <w:rsid w:val="00253C47"/>
    <w:rsid w:val="002540E5"/>
    <w:rsid w:val="002540F0"/>
    <w:rsid w:val="002540FE"/>
    <w:rsid w:val="00254539"/>
    <w:rsid w:val="00254DDE"/>
    <w:rsid w:val="00254ED7"/>
    <w:rsid w:val="002551AD"/>
    <w:rsid w:val="002551E1"/>
    <w:rsid w:val="00255852"/>
    <w:rsid w:val="00255AD0"/>
    <w:rsid w:val="00255B30"/>
    <w:rsid w:val="00255C65"/>
    <w:rsid w:val="00256582"/>
    <w:rsid w:val="002566A1"/>
    <w:rsid w:val="00256D3C"/>
    <w:rsid w:val="00256D55"/>
    <w:rsid w:val="0025722F"/>
    <w:rsid w:val="002573AA"/>
    <w:rsid w:val="00257ABC"/>
    <w:rsid w:val="00257D12"/>
    <w:rsid w:val="00260544"/>
    <w:rsid w:val="00260822"/>
    <w:rsid w:val="002609B8"/>
    <w:rsid w:val="00260F6A"/>
    <w:rsid w:val="002614E0"/>
    <w:rsid w:val="002616BC"/>
    <w:rsid w:val="00261A31"/>
    <w:rsid w:val="00261D45"/>
    <w:rsid w:val="00261F12"/>
    <w:rsid w:val="002623D6"/>
    <w:rsid w:val="0026249B"/>
    <w:rsid w:val="00262D59"/>
    <w:rsid w:val="00262E2E"/>
    <w:rsid w:val="00262E33"/>
    <w:rsid w:val="0026300E"/>
    <w:rsid w:val="0026310C"/>
    <w:rsid w:val="0026310D"/>
    <w:rsid w:val="002635DF"/>
    <w:rsid w:val="00263AA3"/>
    <w:rsid w:val="00263BC8"/>
    <w:rsid w:val="00263D36"/>
    <w:rsid w:val="00263E3E"/>
    <w:rsid w:val="00263F01"/>
    <w:rsid w:val="00263F06"/>
    <w:rsid w:val="00264538"/>
    <w:rsid w:val="00264859"/>
    <w:rsid w:val="0026487C"/>
    <w:rsid w:val="002649C3"/>
    <w:rsid w:val="00264B9A"/>
    <w:rsid w:val="0026514C"/>
    <w:rsid w:val="00265481"/>
    <w:rsid w:val="002654C6"/>
    <w:rsid w:val="002654EE"/>
    <w:rsid w:val="0026570E"/>
    <w:rsid w:val="0026571B"/>
    <w:rsid w:val="00265B1B"/>
    <w:rsid w:val="00265BC8"/>
    <w:rsid w:val="00265D4E"/>
    <w:rsid w:val="00266433"/>
    <w:rsid w:val="0026666F"/>
    <w:rsid w:val="00266866"/>
    <w:rsid w:val="00266911"/>
    <w:rsid w:val="002669E8"/>
    <w:rsid w:val="00266A6E"/>
    <w:rsid w:val="00266C0C"/>
    <w:rsid w:val="00266E28"/>
    <w:rsid w:val="00266FCA"/>
    <w:rsid w:val="00266FE7"/>
    <w:rsid w:val="002670B6"/>
    <w:rsid w:val="0026739F"/>
    <w:rsid w:val="0026743B"/>
    <w:rsid w:val="00267659"/>
    <w:rsid w:val="00267669"/>
    <w:rsid w:val="002676F4"/>
    <w:rsid w:val="00267C16"/>
    <w:rsid w:val="00267C83"/>
    <w:rsid w:val="00267CFD"/>
    <w:rsid w:val="00267DEB"/>
    <w:rsid w:val="00267E48"/>
    <w:rsid w:val="0027005C"/>
    <w:rsid w:val="00270372"/>
    <w:rsid w:val="00270972"/>
    <w:rsid w:val="00270C94"/>
    <w:rsid w:val="00270DC5"/>
    <w:rsid w:val="00270EED"/>
    <w:rsid w:val="00270F47"/>
    <w:rsid w:val="00271119"/>
    <w:rsid w:val="00271C53"/>
    <w:rsid w:val="00271D7D"/>
    <w:rsid w:val="00272020"/>
    <w:rsid w:val="00272026"/>
    <w:rsid w:val="00272311"/>
    <w:rsid w:val="002724BA"/>
    <w:rsid w:val="002729B8"/>
    <w:rsid w:val="00272A3B"/>
    <w:rsid w:val="00272A7F"/>
    <w:rsid w:val="00272ACC"/>
    <w:rsid w:val="00272C19"/>
    <w:rsid w:val="00272E35"/>
    <w:rsid w:val="002731B5"/>
    <w:rsid w:val="002731DA"/>
    <w:rsid w:val="00273457"/>
    <w:rsid w:val="0027386F"/>
    <w:rsid w:val="002738A0"/>
    <w:rsid w:val="00273A08"/>
    <w:rsid w:val="00273C15"/>
    <w:rsid w:val="00273C74"/>
    <w:rsid w:val="00273CF1"/>
    <w:rsid w:val="00274123"/>
    <w:rsid w:val="002742B8"/>
    <w:rsid w:val="00274340"/>
    <w:rsid w:val="0027463F"/>
    <w:rsid w:val="002749FA"/>
    <w:rsid w:val="00274FA5"/>
    <w:rsid w:val="00275488"/>
    <w:rsid w:val="00275EC4"/>
    <w:rsid w:val="00276045"/>
    <w:rsid w:val="002762CF"/>
    <w:rsid w:val="002762EB"/>
    <w:rsid w:val="002764CF"/>
    <w:rsid w:val="00276C0E"/>
    <w:rsid w:val="00276D57"/>
    <w:rsid w:val="0027717C"/>
    <w:rsid w:val="00277366"/>
    <w:rsid w:val="002775D3"/>
    <w:rsid w:val="00277B86"/>
    <w:rsid w:val="00277CE0"/>
    <w:rsid w:val="00277E09"/>
    <w:rsid w:val="00277FCC"/>
    <w:rsid w:val="002800B2"/>
    <w:rsid w:val="00280298"/>
    <w:rsid w:val="002803EB"/>
    <w:rsid w:val="00280E30"/>
    <w:rsid w:val="00281078"/>
    <w:rsid w:val="002811BF"/>
    <w:rsid w:val="00281329"/>
    <w:rsid w:val="002817EB"/>
    <w:rsid w:val="0028183C"/>
    <w:rsid w:val="002818D7"/>
    <w:rsid w:val="00281A14"/>
    <w:rsid w:val="00281BD2"/>
    <w:rsid w:val="00281DB2"/>
    <w:rsid w:val="00282723"/>
    <w:rsid w:val="002827BC"/>
    <w:rsid w:val="002828A7"/>
    <w:rsid w:val="00282909"/>
    <w:rsid w:val="002832F3"/>
    <w:rsid w:val="00283519"/>
    <w:rsid w:val="00283679"/>
    <w:rsid w:val="002836CD"/>
    <w:rsid w:val="0028387F"/>
    <w:rsid w:val="00283A9B"/>
    <w:rsid w:val="00283BBD"/>
    <w:rsid w:val="00283DF0"/>
    <w:rsid w:val="00283E8D"/>
    <w:rsid w:val="0028403F"/>
    <w:rsid w:val="00284062"/>
    <w:rsid w:val="002840DE"/>
    <w:rsid w:val="0028429C"/>
    <w:rsid w:val="00284307"/>
    <w:rsid w:val="002844F2"/>
    <w:rsid w:val="00284741"/>
    <w:rsid w:val="002847B4"/>
    <w:rsid w:val="00284F26"/>
    <w:rsid w:val="002850AA"/>
    <w:rsid w:val="00285486"/>
    <w:rsid w:val="002855CF"/>
    <w:rsid w:val="002855D1"/>
    <w:rsid w:val="002857EC"/>
    <w:rsid w:val="00285D63"/>
    <w:rsid w:val="00285EAA"/>
    <w:rsid w:val="002862C3"/>
    <w:rsid w:val="00286341"/>
    <w:rsid w:val="002863F1"/>
    <w:rsid w:val="002864B7"/>
    <w:rsid w:val="00286A2F"/>
    <w:rsid w:val="00286B44"/>
    <w:rsid w:val="00286C26"/>
    <w:rsid w:val="00286C78"/>
    <w:rsid w:val="00286DC5"/>
    <w:rsid w:val="00286E2A"/>
    <w:rsid w:val="00286F9D"/>
    <w:rsid w:val="002875A5"/>
    <w:rsid w:val="002877A5"/>
    <w:rsid w:val="00287947"/>
    <w:rsid w:val="002879F3"/>
    <w:rsid w:val="00287A37"/>
    <w:rsid w:val="00287ABB"/>
    <w:rsid w:val="00287F64"/>
    <w:rsid w:val="00290349"/>
    <w:rsid w:val="00290403"/>
    <w:rsid w:val="00290AF2"/>
    <w:rsid w:val="00290E86"/>
    <w:rsid w:val="00290F6D"/>
    <w:rsid w:val="00290FCB"/>
    <w:rsid w:val="00290FF6"/>
    <w:rsid w:val="0029108C"/>
    <w:rsid w:val="002910DA"/>
    <w:rsid w:val="002910E1"/>
    <w:rsid w:val="00291154"/>
    <w:rsid w:val="00291366"/>
    <w:rsid w:val="0029137C"/>
    <w:rsid w:val="002915D0"/>
    <w:rsid w:val="0029162C"/>
    <w:rsid w:val="0029164C"/>
    <w:rsid w:val="002916BB"/>
    <w:rsid w:val="00291758"/>
    <w:rsid w:val="002917CE"/>
    <w:rsid w:val="00291B1C"/>
    <w:rsid w:val="00291DCB"/>
    <w:rsid w:val="00291F29"/>
    <w:rsid w:val="002924BA"/>
    <w:rsid w:val="0029259B"/>
    <w:rsid w:val="002926D2"/>
    <w:rsid w:val="002927DB"/>
    <w:rsid w:val="00292820"/>
    <w:rsid w:val="00292893"/>
    <w:rsid w:val="00292B0E"/>
    <w:rsid w:val="00292C91"/>
    <w:rsid w:val="00292E9C"/>
    <w:rsid w:val="00293205"/>
    <w:rsid w:val="002933DF"/>
    <w:rsid w:val="002933F4"/>
    <w:rsid w:val="0029367B"/>
    <w:rsid w:val="0029379D"/>
    <w:rsid w:val="002938E3"/>
    <w:rsid w:val="00293B16"/>
    <w:rsid w:val="00293C78"/>
    <w:rsid w:val="00293CFA"/>
    <w:rsid w:val="00293E31"/>
    <w:rsid w:val="00293F5A"/>
    <w:rsid w:val="00293FEE"/>
    <w:rsid w:val="0029404C"/>
    <w:rsid w:val="002941D9"/>
    <w:rsid w:val="00294785"/>
    <w:rsid w:val="00294AC1"/>
    <w:rsid w:val="00294AE2"/>
    <w:rsid w:val="00294C9B"/>
    <w:rsid w:val="00294E2D"/>
    <w:rsid w:val="00294F9C"/>
    <w:rsid w:val="0029553A"/>
    <w:rsid w:val="002956CC"/>
    <w:rsid w:val="00295A50"/>
    <w:rsid w:val="00295ACE"/>
    <w:rsid w:val="00295DD2"/>
    <w:rsid w:val="0029600F"/>
    <w:rsid w:val="0029652A"/>
    <w:rsid w:val="002967BE"/>
    <w:rsid w:val="0029688D"/>
    <w:rsid w:val="002968D5"/>
    <w:rsid w:val="00296B42"/>
    <w:rsid w:val="00296DA9"/>
    <w:rsid w:val="00296E02"/>
    <w:rsid w:val="00296EF3"/>
    <w:rsid w:val="00296F7C"/>
    <w:rsid w:val="002970A5"/>
    <w:rsid w:val="0029713A"/>
    <w:rsid w:val="002971B9"/>
    <w:rsid w:val="002972D2"/>
    <w:rsid w:val="00297337"/>
    <w:rsid w:val="00297796"/>
    <w:rsid w:val="00297BF7"/>
    <w:rsid w:val="00297FBA"/>
    <w:rsid w:val="002A00B6"/>
    <w:rsid w:val="002A01D7"/>
    <w:rsid w:val="002A071E"/>
    <w:rsid w:val="002A0920"/>
    <w:rsid w:val="002A0CD4"/>
    <w:rsid w:val="002A10C9"/>
    <w:rsid w:val="002A1173"/>
    <w:rsid w:val="002A12EB"/>
    <w:rsid w:val="002A130D"/>
    <w:rsid w:val="002A1358"/>
    <w:rsid w:val="002A13C2"/>
    <w:rsid w:val="002A14D4"/>
    <w:rsid w:val="002A176F"/>
    <w:rsid w:val="002A1B09"/>
    <w:rsid w:val="002A1B30"/>
    <w:rsid w:val="002A1BF7"/>
    <w:rsid w:val="002A1C0A"/>
    <w:rsid w:val="002A1EB9"/>
    <w:rsid w:val="002A205B"/>
    <w:rsid w:val="002A22D6"/>
    <w:rsid w:val="002A2453"/>
    <w:rsid w:val="002A2488"/>
    <w:rsid w:val="002A2506"/>
    <w:rsid w:val="002A2554"/>
    <w:rsid w:val="002A2658"/>
    <w:rsid w:val="002A26D2"/>
    <w:rsid w:val="002A2938"/>
    <w:rsid w:val="002A2954"/>
    <w:rsid w:val="002A2C06"/>
    <w:rsid w:val="002A3151"/>
    <w:rsid w:val="002A316F"/>
    <w:rsid w:val="002A319C"/>
    <w:rsid w:val="002A3350"/>
    <w:rsid w:val="002A3385"/>
    <w:rsid w:val="002A3763"/>
    <w:rsid w:val="002A376B"/>
    <w:rsid w:val="002A3816"/>
    <w:rsid w:val="002A3BDE"/>
    <w:rsid w:val="002A3FCE"/>
    <w:rsid w:val="002A403B"/>
    <w:rsid w:val="002A4276"/>
    <w:rsid w:val="002A42C5"/>
    <w:rsid w:val="002A4496"/>
    <w:rsid w:val="002A46F8"/>
    <w:rsid w:val="002A47E7"/>
    <w:rsid w:val="002A47FE"/>
    <w:rsid w:val="002A4853"/>
    <w:rsid w:val="002A4A26"/>
    <w:rsid w:val="002A4B16"/>
    <w:rsid w:val="002A4CF8"/>
    <w:rsid w:val="002A4D4D"/>
    <w:rsid w:val="002A4E3E"/>
    <w:rsid w:val="002A4ED5"/>
    <w:rsid w:val="002A4F95"/>
    <w:rsid w:val="002A52ED"/>
    <w:rsid w:val="002A559F"/>
    <w:rsid w:val="002A5853"/>
    <w:rsid w:val="002A588E"/>
    <w:rsid w:val="002A5F5C"/>
    <w:rsid w:val="002A6188"/>
    <w:rsid w:val="002A62DB"/>
    <w:rsid w:val="002A6740"/>
    <w:rsid w:val="002A67FC"/>
    <w:rsid w:val="002A6978"/>
    <w:rsid w:val="002A69E7"/>
    <w:rsid w:val="002A6B88"/>
    <w:rsid w:val="002A6BD1"/>
    <w:rsid w:val="002A6E0B"/>
    <w:rsid w:val="002A6E5D"/>
    <w:rsid w:val="002A6F9E"/>
    <w:rsid w:val="002A6FDC"/>
    <w:rsid w:val="002A7122"/>
    <w:rsid w:val="002A7165"/>
    <w:rsid w:val="002A71B7"/>
    <w:rsid w:val="002A741C"/>
    <w:rsid w:val="002A74BA"/>
    <w:rsid w:val="002A7946"/>
    <w:rsid w:val="002A7C0F"/>
    <w:rsid w:val="002A7EC2"/>
    <w:rsid w:val="002B0393"/>
    <w:rsid w:val="002B03CF"/>
    <w:rsid w:val="002B0606"/>
    <w:rsid w:val="002B067B"/>
    <w:rsid w:val="002B074C"/>
    <w:rsid w:val="002B0AE3"/>
    <w:rsid w:val="002B0CB7"/>
    <w:rsid w:val="002B1205"/>
    <w:rsid w:val="002B128C"/>
    <w:rsid w:val="002B1587"/>
    <w:rsid w:val="002B15F5"/>
    <w:rsid w:val="002B17A9"/>
    <w:rsid w:val="002B1B60"/>
    <w:rsid w:val="002B1F15"/>
    <w:rsid w:val="002B2281"/>
    <w:rsid w:val="002B22F1"/>
    <w:rsid w:val="002B2731"/>
    <w:rsid w:val="002B280D"/>
    <w:rsid w:val="002B295A"/>
    <w:rsid w:val="002B2AB7"/>
    <w:rsid w:val="002B2D26"/>
    <w:rsid w:val="002B2ED0"/>
    <w:rsid w:val="002B2EDB"/>
    <w:rsid w:val="002B2F0B"/>
    <w:rsid w:val="002B302A"/>
    <w:rsid w:val="002B3292"/>
    <w:rsid w:val="002B332C"/>
    <w:rsid w:val="002B34C3"/>
    <w:rsid w:val="002B358C"/>
    <w:rsid w:val="002B3795"/>
    <w:rsid w:val="002B3884"/>
    <w:rsid w:val="002B39CD"/>
    <w:rsid w:val="002B3A44"/>
    <w:rsid w:val="002B3AF0"/>
    <w:rsid w:val="002B3DC2"/>
    <w:rsid w:val="002B3EDF"/>
    <w:rsid w:val="002B4006"/>
    <w:rsid w:val="002B4019"/>
    <w:rsid w:val="002B4398"/>
    <w:rsid w:val="002B4657"/>
    <w:rsid w:val="002B4898"/>
    <w:rsid w:val="002B48BE"/>
    <w:rsid w:val="002B4A07"/>
    <w:rsid w:val="002B4A91"/>
    <w:rsid w:val="002B4BD8"/>
    <w:rsid w:val="002B4CFD"/>
    <w:rsid w:val="002B4D32"/>
    <w:rsid w:val="002B4FE0"/>
    <w:rsid w:val="002B5256"/>
    <w:rsid w:val="002B5360"/>
    <w:rsid w:val="002B5395"/>
    <w:rsid w:val="002B5505"/>
    <w:rsid w:val="002B5660"/>
    <w:rsid w:val="002B567D"/>
    <w:rsid w:val="002B56E5"/>
    <w:rsid w:val="002B57D0"/>
    <w:rsid w:val="002B5851"/>
    <w:rsid w:val="002B5C92"/>
    <w:rsid w:val="002B630E"/>
    <w:rsid w:val="002B63DD"/>
    <w:rsid w:val="002B640E"/>
    <w:rsid w:val="002B6484"/>
    <w:rsid w:val="002B68DA"/>
    <w:rsid w:val="002B6C88"/>
    <w:rsid w:val="002B6D51"/>
    <w:rsid w:val="002B6DE8"/>
    <w:rsid w:val="002B7111"/>
    <w:rsid w:val="002B73D1"/>
    <w:rsid w:val="002B7603"/>
    <w:rsid w:val="002B763F"/>
    <w:rsid w:val="002B7654"/>
    <w:rsid w:val="002B7BA6"/>
    <w:rsid w:val="002C0088"/>
    <w:rsid w:val="002C018C"/>
    <w:rsid w:val="002C023E"/>
    <w:rsid w:val="002C0256"/>
    <w:rsid w:val="002C0672"/>
    <w:rsid w:val="002C06BB"/>
    <w:rsid w:val="002C0916"/>
    <w:rsid w:val="002C0C60"/>
    <w:rsid w:val="002C0D3E"/>
    <w:rsid w:val="002C0D6A"/>
    <w:rsid w:val="002C0E7C"/>
    <w:rsid w:val="002C0EC1"/>
    <w:rsid w:val="002C1005"/>
    <w:rsid w:val="002C1410"/>
    <w:rsid w:val="002C1640"/>
    <w:rsid w:val="002C185B"/>
    <w:rsid w:val="002C1CCD"/>
    <w:rsid w:val="002C1F33"/>
    <w:rsid w:val="002C2A3D"/>
    <w:rsid w:val="002C2D71"/>
    <w:rsid w:val="002C2EAD"/>
    <w:rsid w:val="002C3095"/>
    <w:rsid w:val="002C30F3"/>
    <w:rsid w:val="002C32F9"/>
    <w:rsid w:val="002C33B8"/>
    <w:rsid w:val="002C36CE"/>
    <w:rsid w:val="002C3B2B"/>
    <w:rsid w:val="002C3C30"/>
    <w:rsid w:val="002C3CAF"/>
    <w:rsid w:val="002C3E41"/>
    <w:rsid w:val="002C3F5F"/>
    <w:rsid w:val="002C410E"/>
    <w:rsid w:val="002C411A"/>
    <w:rsid w:val="002C4545"/>
    <w:rsid w:val="002C4D00"/>
    <w:rsid w:val="002C4D80"/>
    <w:rsid w:val="002C4E32"/>
    <w:rsid w:val="002C4E7D"/>
    <w:rsid w:val="002C4EFF"/>
    <w:rsid w:val="002C5064"/>
    <w:rsid w:val="002C5345"/>
    <w:rsid w:val="002C549E"/>
    <w:rsid w:val="002C54AE"/>
    <w:rsid w:val="002C54D4"/>
    <w:rsid w:val="002C56B9"/>
    <w:rsid w:val="002C5702"/>
    <w:rsid w:val="002C584E"/>
    <w:rsid w:val="002C5876"/>
    <w:rsid w:val="002C594F"/>
    <w:rsid w:val="002C5B67"/>
    <w:rsid w:val="002C5D3C"/>
    <w:rsid w:val="002C5DB4"/>
    <w:rsid w:val="002C6182"/>
    <w:rsid w:val="002C61C4"/>
    <w:rsid w:val="002C6427"/>
    <w:rsid w:val="002C6481"/>
    <w:rsid w:val="002C66A4"/>
    <w:rsid w:val="002C67B8"/>
    <w:rsid w:val="002C684E"/>
    <w:rsid w:val="002C6888"/>
    <w:rsid w:val="002C6C00"/>
    <w:rsid w:val="002C6DAF"/>
    <w:rsid w:val="002C6EF4"/>
    <w:rsid w:val="002C6F4F"/>
    <w:rsid w:val="002C6FAC"/>
    <w:rsid w:val="002C6FDB"/>
    <w:rsid w:val="002C6FE2"/>
    <w:rsid w:val="002C6FE3"/>
    <w:rsid w:val="002C7242"/>
    <w:rsid w:val="002C749B"/>
    <w:rsid w:val="002C7577"/>
    <w:rsid w:val="002C7697"/>
    <w:rsid w:val="002C7C9F"/>
    <w:rsid w:val="002C7D38"/>
    <w:rsid w:val="002C7E17"/>
    <w:rsid w:val="002D00A0"/>
    <w:rsid w:val="002D00DE"/>
    <w:rsid w:val="002D00EA"/>
    <w:rsid w:val="002D01AC"/>
    <w:rsid w:val="002D01C8"/>
    <w:rsid w:val="002D0304"/>
    <w:rsid w:val="002D04FA"/>
    <w:rsid w:val="002D0588"/>
    <w:rsid w:val="002D0613"/>
    <w:rsid w:val="002D07DD"/>
    <w:rsid w:val="002D07FD"/>
    <w:rsid w:val="002D0B30"/>
    <w:rsid w:val="002D0C6B"/>
    <w:rsid w:val="002D0CEE"/>
    <w:rsid w:val="002D0E81"/>
    <w:rsid w:val="002D1B4F"/>
    <w:rsid w:val="002D1BFA"/>
    <w:rsid w:val="002D1CD6"/>
    <w:rsid w:val="002D1F83"/>
    <w:rsid w:val="002D2624"/>
    <w:rsid w:val="002D2823"/>
    <w:rsid w:val="002D2876"/>
    <w:rsid w:val="002D29FD"/>
    <w:rsid w:val="002D2B07"/>
    <w:rsid w:val="002D2C9B"/>
    <w:rsid w:val="002D320C"/>
    <w:rsid w:val="002D321E"/>
    <w:rsid w:val="002D3626"/>
    <w:rsid w:val="002D36C3"/>
    <w:rsid w:val="002D370A"/>
    <w:rsid w:val="002D3720"/>
    <w:rsid w:val="002D3A0E"/>
    <w:rsid w:val="002D3AC2"/>
    <w:rsid w:val="002D3DBE"/>
    <w:rsid w:val="002D43F9"/>
    <w:rsid w:val="002D44BB"/>
    <w:rsid w:val="002D4504"/>
    <w:rsid w:val="002D46BE"/>
    <w:rsid w:val="002D4D6D"/>
    <w:rsid w:val="002D4DAC"/>
    <w:rsid w:val="002D4F04"/>
    <w:rsid w:val="002D4F21"/>
    <w:rsid w:val="002D5432"/>
    <w:rsid w:val="002D568B"/>
    <w:rsid w:val="002D5B69"/>
    <w:rsid w:val="002D5B8E"/>
    <w:rsid w:val="002D5BB0"/>
    <w:rsid w:val="002D604E"/>
    <w:rsid w:val="002D6500"/>
    <w:rsid w:val="002D67D4"/>
    <w:rsid w:val="002D69F8"/>
    <w:rsid w:val="002D6A2B"/>
    <w:rsid w:val="002D6BDC"/>
    <w:rsid w:val="002D6C87"/>
    <w:rsid w:val="002D6EC5"/>
    <w:rsid w:val="002D724B"/>
    <w:rsid w:val="002D728A"/>
    <w:rsid w:val="002D72B3"/>
    <w:rsid w:val="002D7363"/>
    <w:rsid w:val="002D7712"/>
    <w:rsid w:val="002D79CD"/>
    <w:rsid w:val="002D7A5C"/>
    <w:rsid w:val="002D7A75"/>
    <w:rsid w:val="002D7B81"/>
    <w:rsid w:val="002D7C69"/>
    <w:rsid w:val="002D7CB3"/>
    <w:rsid w:val="002D7DA1"/>
    <w:rsid w:val="002E0063"/>
    <w:rsid w:val="002E0356"/>
    <w:rsid w:val="002E064C"/>
    <w:rsid w:val="002E0817"/>
    <w:rsid w:val="002E0E89"/>
    <w:rsid w:val="002E0F5A"/>
    <w:rsid w:val="002E0F73"/>
    <w:rsid w:val="002E11BB"/>
    <w:rsid w:val="002E148A"/>
    <w:rsid w:val="002E188F"/>
    <w:rsid w:val="002E18F0"/>
    <w:rsid w:val="002E19F9"/>
    <w:rsid w:val="002E19FE"/>
    <w:rsid w:val="002E1B91"/>
    <w:rsid w:val="002E1D96"/>
    <w:rsid w:val="002E1EC4"/>
    <w:rsid w:val="002E1F72"/>
    <w:rsid w:val="002E1F9A"/>
    <w:rsid w:val="002E1F9B"/>
    <w:rsid w:val="002E2609"/>
    <w:rsid w:val="002E27AF"/>
    <w:rsid w:val="002E27CF"/>
    <w:rsid w:val="002E2850"/>
    <w:rsid w:val="002E28A0"/>
    <w:rsid w:val="002E2A94"/>
    <w:rsid w:val="002E2AFC"/>
    <w:rsid w:val="002E2C50"/>
    <w:rsid w:val="002E3023"/>
    <w:rsid w:val="002E30E7"/>
    <w:rsid w:val="002E3247"/>
    <w:rsid w:val="002E32F9"/>
    <w:rsid w:val="002E3413"/>
    <w:rsid w:val="002E3529"/>
    <w:rsid w:val="002E3E6C"/>
    <w:rsid w:val="002E4514"/>
    <w:rsid w:val="002E457E"/>
    <w:rsid w:val="002E45AB"/>
    <w:rsid w:val="002E4B5B"/>
    <w:rsid w:val="002E4B68"/>
    <w:rsid w:val="002E4C47"/>
    <w:rsid w:val="002E4C6A"/>
    <w:rsid w:val="002E5094"/>
    <w:rsid w:val="002E528E"/>
    <w:rsid w:val="002E59FE"/>
    <w:rsid w:val="002E5A44"/>
    <w:rsid w:val="002E5A7D"/>
    <w:rsid w:val="002E5A9E"/>
    <w:rsid w:val="002E5C7C"/>
    <w:rsid w:val="002E5CB5"/>
    <w:rsid w:val="002E5DAF"/>
    <w:rsid w:val="002E5E59"/>
    <w:rsid w:val="002E60B9"/>
    <w:rsid w:val="002E6388"/>
    <w:rsid w:val="002E66C6"/>
    <w:rsid w:val="002E6AD4"/>
    <w:rsid w:val="002E6B52"/>
    <w:rsid w:val="002E70D3"/>
    <w:rsid w:val="002E7324"/>
    <w:rsid w:val="002E7328"/>
    <w:rsid w:val="002E738F"/>
    <w:rsid w:val="002E73EF"/>
    <w:rsid w:val="002E7BE0"/>
    <w:rsid w:val="002E7CF9"/>
    <w:rsid w:val="002F001E"/>
    <w:rsid w:val="002F024A"/>
    <w:rsid w:val="002F025A"/>
    <w:rsid w:val="002F02BC"/>
    <w:rsid w:val="002F03C0"/>
    <w:rsid w:val="002F0616"/>
    <w:rsid w:val="002F0675"/>
    <w:rsid w:val="002F06B9"/>
    <w:rsid w:val="002F0774"/>
    <w:rsid w:val="002F078B"/>
    <w:rsid w:val="002F0838"/>
    <w:rsid w:val="002F0903"/>
    <w:rsid w:val="002F0D04"/>
    <w:rsid w:val="002F0E84"/>
    <w:rsid w:val="002F0EC1"/>
    <w:rsid w:val="002F0EFB"/>
    <w:rsid w:val="002F102F"/>
    <w:rsid w:val="002F118A"/>
    <w:rsid w:val="002F1232"/>
    <w:rsid w:val="002F14CD"/>
    <w:rsid w:val="002F1823"/>
    <w:rsid w:val="002F182D"/>
    <w:rsid w:val="002F1863"/>
    <w:rsid w:val="002F1A1E"/>
    <w:rsid w:val="002F25A4"/>
    <w:rsid w:val="002F2AD1"/>
    <w:rsid w:val="002F2B9E"/>
    <w:rsid w:val="002F2D9A"/>
    <w:rsid w:val="002F2E22"/>
    <w:rsid w:val="002F39D4"/>
    <w:rsid w:val="002F3A4D"/>
    <w:rsid w:val="002F3AA9"/>
    <w:rsid w:val="002F3BCF"/>
    <w:rsid w:val="002F3EA9"/>
    <w:rsid w:val="002F3FDB"/>
    <w:rsid w:val="002F4005"/>
    <w:rsid w:val="002F4025"/>
    <w:rsid w:val="002F4027"/>
    <w:rsid w:val="002F43A6"/>
    <w:rsid w:val="002F4430"/>
    <w:rsid w:val="002F4503"/>
    <w:rsid w:val="002F45F2"/>
    <w:rsid w:val="002F4714"/>
    <w:rsid w:val="002F479B"/>
    <w:rsid w:val="002F4EB2"/>
    <w:rsid w:val="002F4FED"/>
    <w:rsid w:val="002F53C0"/>
    <w:rsid w:val="002F583B"/>
    <w:rsid w:val="002F5A98"/>
    <w:rsid w:val="002F5C79"/>
    <w:rsid w:val="002F5F07"/>
    <w:rsid w:val="002F674E"/>
    <w:rsid w:val="002F68F0"/>
    <w:rsid w:val="002F6923"/>
    <w:rsid w:val="002F6929"/>
    <w:rsid w:val="002F6BBF"/>
    <w:rsid w:val="002F6C6C"/>
    <w:rsid w:val="002F70A3"/>
    <w:rsid w:val="002F74BB"/>
    <w:rsid w:val="002F74E9"/>
    <w:rsid w:val="002F782F"/>
    <w:rsid w:val="002F78D2"/>
    <w:rsid w:val="002F799C"/>
    <w:rsid w:val="002F7D2C"/>
    <w:rsid w:val="002F7D48"/>
    <w:rsid w:val="002F7EC8"/>
    <w:rsid w:val="002F7F84"/>
    <w:rsid w:val="002F7F91"/>
    <w:rsid w:val="00300191"/>
    <w:rsid w:val="0030025F"/>
    <w:rsid w:val="00300308"/>
    <w:rsid w:val="00300402"/>
    <w:rsid w:val="0030048B"/>
    <w:rsid w:val="00300584"/>
    <w:rsid w:val="003005C0"/>
    <w:rsid w:val="003005EE"/>
    <w:rsid w:val="0030064C"/>
    <w:rsid w:val="00300860"/>
    <w:rsid w:val="0030099A"/>
    <w:rsid w:val="00300C7C"/>
    <w:rsid w:val="00300D23"/>
    <w:rsid w:val="00301439"/>
    <w:rsid w:val="0030162B"/>
    <w:rsid w:val="0030182D"/>
    <w:rsid w:val="003018A5"/>
    <w:rsid w:val="00301C8A"/>
    <w:rsid w:val="00301D7A"/>
    <w:rsid w:val="00301D80"/>
    <w:rsid w:val="00301EA3"/>
    <w:rsid w:val="00302509"/>
    <w:rsid w:val="0030264E"/>
    <w:rsid w:val="003026EF"/>
    <w:rsid w:val="00302B79"/>
    <w:rsid w:val="00302BBE"/>
    <w:rsid w:val="00302F92"/>
    <w:rsid w:val="00302FF4"/>
    <w:rsid w:val="00303059"/>
    <w:rsid w:val="0030339D"/>
    <w:rsid w:val="003038F5"/>
    <w:rsid w:val="00303A5C"/>
    <w:rsid w:val="00303E39"/>
    <w:rsid w:val="00303EB4"/>
    <w:rsid w:val="00303EF9"/>
    <w:rsid w:val="0030419D"/>
    <w:rsid w:val="00304302"/>
    <w:rsid w:val="003043CC"/>
    <w:rsid w:val="003044F2"/>
    <w:rsid w:val="003047DF"/>
    <w:rsid w:val="00304830"/>
    <w:rsid w:val="00304B9E"/>
    <w:rsid w:val="00304BF8"/>
    <w:rsid w:val="00304C0F"/>
    <w:rsid w:val="00304C59"/>
    <w:rsid w:val="00304C9F"/>
    <w:rsid w:val="00304D58"/>
    <w:rsid w:val="00304D6D"/>
    <w:rsid w:val="0030504D"/>
    <w:rsid w:val="0030599B"/>
    <w:rsid w:val="00305B01"/>
    <w:rsid w:val="00305C47"/>
    <w:rsid w:val="00305CEC"/>
    <w:rsid w:val="00305D61"/>
    <w:rsid w:val="00306010"/>
    <w:rsid w:val="003064BC"/>
    <w:rsid w:val="003064FF"/>
    <w:rsid w:val="00306571"/>
    <w:rsid w:val="00306722"/>
    <w:rsid w:val="00306786"/>
    <w:rsid w:val="003068FE"/>
    <w:rsid w:val="003069F2"/>
    <w:rsid w:val="00306D48"/>
    <w:rsid w:val="00307219"/>
    <w:rsid w:val="00307348"/>
    <w:rsid w:val="00307DD9"/>
    <w:rsid w:val="00307E94"/>
    <w:rsid w:val="00307F53"/>
    <w:rsid w:val="00307FF2"/>
    <w:rsid w:val="00310246"/>
    <w:rsid w:val="0031034A"/>
    <w:rsid w:val="003104BB"/>
    <w:rsid w:val="003106FD"/>
    <w:rsid w:val="00310976"/>
    <w:rsid w:val="00310BAF"/>
    <w:rsid w:val="00310C5C"/>
    <w:rsid w:val="00310CE7"/>
    <w:rsid w:val="00311295"/>
    <w:rsid w:val="003113F1"/>
    <w:rsid w:val="00311605"/>
    <w:rsid w:val="00311630"/>
    <w:rsid w:val="003118BD"/>
    <w:rsid w:val="00311B57"/>
    <w:rsid w:val="00311D62"/>
    <w:rsid w:val="00311DAB"/>
    <w:rsid w:val="00311DFB"/>
    <w:rsid w:val="00311EE6"/>
    <w:rsid w:val="00311F3B"/>
    <w:rsid w:val="0031244D"/>
    <w:rsid w:val="00312A85"/>
    <w:rsid w:val="00312AE8"/>
    <w:rsid w:val="00312EE4"/>
    <w:rsid w:val="00312F0D"/>
    <w:rsid w:val="0031315C"/>
    <w:rsid w:val="003131D3"/>
    <w:rsid w:val="00313249"/>
    <w:rsid w:val="003132F4"/>
    <w:rsid w:val="00313696"/>
    <w:rsid w:val="00313CAF"/>
    <w:rsid w:val="00313DBF"/>
    <w:rsid w:val="00313DE2"/>
    <w:rsid w:val="00314020"/>
    <w:rsid w:val="0031406F"/>
    <w:rsid w:val="00314188"/>
    <w:rsid w:val="0031418E"/>
    <w:rsid w:val="0031435A"/>
    <w:rsid w:val="0031488D"/>
    <w:rsid w:val="0031495E"/>
    <w:rsid w:val="00314C91"/>
    <w:rsid w:val="00314D64"/>
    <w:rsid w:val="00314E7D"/>
    <w:rsid w:val="00314F41"/>
    <w:rsid w:val="00315415"/>
    <w:rsid w:val="003155C9"/>
    <w:rsid w:val="003155FC"/>
    <w:rsid w:val="0031578D"/>
    <w:rsid w:val="00315D56"/>
    <w:rsid w:val="003160D1"/>
    <w:rsid w:val="003160D6"/>
    <w:rsid w:val="00316120"/>
    <w:rsid w:val="00316367"/>
    <w:rsid w:val="003165D9"/>
    <w:rsid w:val="00316718"/>
    <w:rsid w:val="0031695E"/>
    <w:rsid w:val="00316A51"/>
    <w:rsid w:val="00316AD1"/>
    <w:rsid w:val="00316B0B"/>
    <w:rsid w:val="00316C62"/>
    <w:rsid w:val="00316CD1"/>
    <w:rsid w:val="00316CE8"/>
    <w:rsid w:val="0031703E"/>
    <w:rsid w:val="0031728A"/>
    <w:rsid w:val="00317294"/>
    <w:rsid w:val="003172A1"/>
    <w:rsid w:val="0031730C"/>
    <w:rsid w:val="00317340"/>
    <w:rsid w:val="00317A39"/>
    <w:rsid w:val="00317BCC"/>
    <w:rsid w:val="00317D09"/>
    <w:rsid w:val="00317F93"/>
    <w:rsid w:val="003200E9"/>
    <w:rsid w:val="003202ED"/>
    <w:rsid w:val="00320455"/>
    <w:rsid w:val="00320471"/>
    <w:rsid w:val="00320634"/>
    <w:rsid w:val="003207DB"/>
    <w:rsid w:val="00320BDB"/>
    <w:rsid w:val="00320D59"/>
    <w:rsid w:val="00320DC4"/>
    <w:rsid w:val="00320EDF"/>
    <w:rsid w:val="00320F69"/>
    <w:rsid w:val="003211EE"/>
    <w:rsid w:val="003213DB"/>
    <w:rsid w:val="00321409"/>
    <w:rsid w:val="0032177A"/>
    <w:rsid w:val="003217EB"/>
    <w:rsid w:val="003218E2"/>
    <w:rsid w:val="00321AC4"/>
    <w:rsid w:val="00321AEF"/>
    <w:rsid w:val="00321B1E"/>
    <w:rsid w:val="00321D49"/>
    <w:rsid w:val="00321F92"/>
    <w:rsid w:val="00321FF7"/>
    <w:rsid w:val="00322A53"/>
    <w:rsid w:val="00322B26"/>
    <w:rsid w:val="00322B69"/>
    <w:rsid w:val="00322DC4"/>
    <w:rsid w:val="00322DDF"/>
    <w:rsid w:val="00323296"/>
    <w:rsid w:val="0032364D"/>
    <w:rsid w:val="003238D4"/>
    <w:rsid w:val="00323A42"/>
    <w:rsid w:val="00323A90"/>
    <w:rsid w:val="00323B16"/>
    <w:rsid w:val="00323E93"/>
    <w:rsid w:val="00324026"/>
    <w:rsid w:val="00324074"/>
    <w:rsid w:val="003241FA"/>
    <w:rsid w:val="0032425F"/>
    <w:rsid w:val="00324900"/>
    <w:rsid w:val="00324B32"/>
    <w:rsid w:val="00324D94"/>
    <w:rsid w:val="00325853"/>
    <w:rsid w:val="00325875"/>
    <w:rsid w:val="00325945"/>
    <w:rsid w:val="003259DD"/>
    <w:rsid w:val="00325A5F"/>
    <w:rsid w:val="00325E8D"/>
    <w:rsid w:val="00325F8A"/>
    <w:rsid w:val="0032660C"/>
    <w:rsid w:val="0032667E"/>
    <w:rsid w:val="003266D3"/>
    <w:rsid w:val="00326739"/>
    <w:rsid w:val="003267DD"/>
    <w:rsid w:val="003268A7"/>
    <w:rsid w:val="0032693E"/>
    <w:rsid w:val="00326940"/>
    <w:rsid w:val="00326AE8"/>
    <w:rsid w:val="00326B02"/>
    <w:rsid w:val="00326CFB"/>
    <w:rsid w:val="00326DFF"/>
    <w:rsid w:val="0032704D"/>
    <w:rsid w:val="003270EB"/>
    <w:rsid w:val="00327183"/>
    <w:rsid w:val="00327375"/>
    <w:rsid w:val="00327409"/>
    <w:rsid w:val="00327588"/>
    <w:rsid w:val="00327863"/>
    <w:rsid w:val="00327897"/>
    <w:rsid w:val="00327974"/>
    <w:rsid w:val="003279EC"/>
    <w:rsid w:val="00327B11"/>
    <w:rsid w:val="00327D29"/>
    <w:rsid w:val="00327D85"/>
    <w:rsid w:val="00327EAD"/>
    <w:rsid w:val="00327ED7"/>
    <w:rsid w:val="00327F24"/>
    <w:rsid w:val="0033006F"/>
    <w:rsid w:val="003307CE"/>
    <w:rsid w:val="00330819"/>
    <w:rsid w:val="00330886"/>
    <w:rsid w:val="003309C2"/>
    <w:rsid w:val="00330A03"/>
    <w:rsid w:val="00330A0D"/>
    <w:rsid w:val="00330A39"/>
    <w:rsid w:val="00330D80"/>
    <w:rsid w:val="00331196"/>
    <w:rsid w:val="003312D2"/>
    <w:rsid w:val="00331690"/>
    <w:rsid w:val="00331916"/>
    <w:rsid w:val="00331AB4"/>
    <w:rsid w:val="00331AFA"/>
    <w:rsid w:val="00331DB6"/>
    <w:rsid w:val="003321ED"/>
    <w:rsid w:val="003321F2"/>
    <w:rsid w:val="00332342"/>
    <w:rsid w:val="003324A6"/>
    <w:rsid w:val="00332813"/>
    <w:rsid w:val="003328C6"/>
    <w:rsid w:val="003329D6"/>
    <w:rsid w:val="00332A40"/>
    <w:rsid w:val="00332B3C"/>
    <w:rsid w:val="00332C4C"/>
    <w:rsid w:val="0033308B"/>
    <w:rsid w:val="003330A5"/>
    <w:rsid w:val="0033333D"/>
    <w:rsid w:val="003334D2"/>
    <w:rsid w:val="00333540"/>
    <w:rsid w:val="0033376E"/>
    <w:rsid w:val="003337D0"/>
    <w:rsid w:val="003338CA"/>
    <w:rsid w:val="00333A47"/>
    <w:rsid w:val="00333C43"/>
    <w:rsid w:val="00334105"/>
    <w:rsid w:val="003342AC"/>
    <w:rsid w:val="0033460B"/>
    <w:rsid w:val="00334833"/>
    <w:rsid w:val="00334C8B"/>
    <w:rsid w:val="00334DB7"/>
    <w:rsid w:val="00334FC7"/>
    <w:rsid w:val="00335020"/>
    <w:rsid w:val="0033503B"/>
    <w:rsid w:val="00335521"/>
    <w:rsid w:val="003357BA"/>
    <w:rsid w:val="00335C4C"/>
    <w:rsid w:val="00335CB3"/>
    <w:rsid w:val="00335E98"/>
    <w:rsid w:val="00335EEA"/>
    <w:rsid w:val="00336233"/>
    <w:rsid w:val="00336291"/>
    <w:rsid w:val="0033642D"/>
    <w:rsid w:val="0033657E"/>
    <w:rsid w:val="00336923"/>
    <w:rsid w:val="00336C0D"/>
    <w:rsid w:val="00336CB9"/>
    <w:rsid w:val="00336E87"/>
    <w:rsid w:val="00336F15"/>
    <w:rsid w:val="00337163"/>
    <w:rsid w:val="0033716D"/>
    <w:rsid w:val="003371ED"/>
    <w:rsid w:val="003372C9"/>
    <w:rsid w:val="00337457"/>
    <w:rsid w:val="00337CC7"/>
    <w:rsid w:val="00337DC1"/>
    <w:rsid w:val="003404DF"/>
    <w:rsid w:val="0034064A"/>
    <w:rsid w:val="0034107A"/>
    <w:rsid w:val="0034117B"/>
    <w:rsid w:val="0034129A"/>
    <w:rsid w:val="003413EA"/>
    <w:rsid w:val="003415CF"/>
    <w:rsid w:val="00341733"/>
    <w:rsid w:val="00341763"/>
    <w:rsid w:val="00341997"/>
    <w:rsid w:val="003419B4"/>
    <w:rsid w:val="00341A35"/>
    <w:rsid w:val="00341DEA"/>
    <w:rsid w:val="00341EBA"/>
    <w:rsid w:val="00342167"/>
    <w:rsid w:val="003422BF"/>
    <w:rsid w:val="003423B6"/>
    <w:rsid w:val="00342428"/>
    <w:rsid w:val="003424BA"/>
    <w:rsid w:val="00342950"/>
    <w:rsid w:val="00342C97"/>
    <w:rsid w:val="00342EFC"/>
    <w:rsid w:val="00343105"/>
    <w:rsid w:val="003431E6"/>
    <w:rsid w:val="0034369B"/>
    <w:rsid w:val="003436F1"/>
    <w:rsid w:val="003437EA"/>
    <w:rsid w:val="0034398E"/>
    <w:rsid w:val="00343AD2"/>
    <w:rsid w:val="00343BFA"/>
    <w:rsid w:val="00343C26"/>
    <w:rsid w:val="00343F16"/>
    <w:rsid w:val="00343FC6"/>
    <w:rsid w:val="0034423B"/>
    <w:rsid w:val="0034454E"/>
    <w:rsid w:val="00344695"/>
    <w:rsid w:val="003446D9"/>
    <w:rsid w:val="00344A0E"/>
    <w:rsid w:val="00344A5C"/>
    <w:rsid w:val="00344C10"/>
    <w:rsid w:val="00344F4E"/>
    <w:rsid w:val="003451C9"/>
    <w:rsid w:val="00345402"/>
    <w:rsid w:val="003454A0"/>
    <w:rsid w:val="0034596D"/>
    <w:rsid w:val="00345A7F"/>
    <w:rsid w:val="00345B3E"/>
    <w:rsid w:val="00345BDA"/>
    <w:rsid w:val="00345D0D"/>
    <w:rsid w:val="00345DC9"/>
    <w:rsid w:val="00345E32"/>
    <w:rsid w:val="00345F15"/>
    <w:rsid w:val="00345FB4"/>
    <w:rsid w:val="003461CB"/>
    <w:rsid w:val="0034626A"/>
    <w:rsid w:val="00346713"/>
    <w:rsid w:val="00346892"/>
    <w:rsid w:val="00346965"/>
    <w:rsid w:val="00346AE7"/>
    <w:rsid w:val="00346B2F"/>
    <w:rsid w:val="00346F08"/>
    <w:rsid w:val="00346FF6"/>
    <w:rsid w:val="00347124"/>
    <w:rsid w:val="00347774"/>
    <w:rsid w:val="003477EF"/>
    <w:rsid w:val="00347819"/>
    <w:rsid w:val="003478A4"/>
    <w:rsid w:val="00347B0A"/>
    <w:rsid w:val="00347B72"/>
    <w:rsid w:val="00347EC9"/>
    <w:rsid w:val="00347F4F"/>
    <w:rsid w:val="00347FC5"/>
    <w:rsid w:val="00347FC6"/>
    <w:rsid w:val="003500D5"/>
    <w:rsid w:val="003501B7"/>
    <w:rsid w:val="00350389"/>
    <w:rsid w:val="00350394"/>
    <w:rsid w:val="003503BB"/>
    <w:rsid w:val="003504B2"/>
    <w:rsid w:val="00350520"/>
    <w:rsid w:val="00350585"/>
    <w:rsid w:val="003505A7"/>
    <w:rsid w:val="0035060B"/>
    <w:rsid w:val="00350647"/>
    <w:rsid w:val="00350919"/>
    <w:rsid w:val="00350934"/>
    <w:rsid w:val="00350996"/>
    <w:rsid w:val="00350A01"/>
    <w:rsid w:val="00350A28"/>
    <w:rsid w:val="00350D59"/>
    <w:rsid w:val="00350E5B"/>
    <w:rsid w:val="00350F1A"/>
    <w:rsid w:val="0035101B"/>
    <w:rsid w:val="003513A9"/>
    <w:rsid w:val="0035145E"/>
    <w:rsid w:val="003514C3"/>
    <w:rsid w:val="0035159F"/>
    <w:rsid w:val="00351626"/>
    <w:rsid w:val="0035184A"/>
    <w:rsid w:val="003518D6"/>
    <w:rsid w:val="003519CD"/>
    <w:rsid w:val="00351AD0"/>
    <w:rsid w:val="00351C22"/>
    <w:rsid w:val="00351CDA"/>
    <w:rsid w:val="00351D8F"/>
    <w:rsid w:val="00351F55"/>
    <w:rsid w:val="00352055"/>
    <w:rsid w:val="003524F5"/>
    <w:rsid w:val="003525A6"/>
    <w:rsid w:val="00352B1A"/>
    <w:rsid w:val="00352E81"/>
    <w:rsid w:val="00353318"/>
    <w:rsid w:val="003534B1"/>
    <w:rsid w:val="003535C8"/>
    <w:rsid w:val="00353E95"/>
    <w:rsid w:val="00353F59"/>
    <w:rsid w:val="003545DF"/>
    <w:rsid w:val="00354896"/>
    <w:rsid w:val="00354CAA"/>
    <w:rsid w:val="00354D84"/>
    <w:rsid w:val="00354DCC"/>
    <w:rsid w:val="00355407"/>
    <w:rsid w:val="00355410"/>
    <w:rsid w:val="003554C1"/>
    <w:rsid w:val="00355880"/>
    <w:rsid w:val="00355FFB"/>
    <w:rsid w:val="003560E6"/>
    <w:rsid w:val="003561E0"/>
    <w:rsid w:val="0035622E"/>
    <w:rsid w:val="00356280"/>
    <w:rsid w:val="003563FF"/>
    <w:rsid w:val="00356449"/>
    <w:rsid w:val="00356475"/>
    <w:rsid w:val="003567FB"/>
    <w:rsid w:val="00356E97"/>
    <w:rsid w:val="00356E9F"/>
    <w:rsid w:val="003570ED"/>
    <w:rsid w:val="00357278"/>
    <w:rsid w:val="003572A2"/>
    <w:rsid w:val="0035765D"/>
    <w:rsid w:val="003577B6"/>
    <w:rsid w:val="003577F5"/>
    <w:rsid w:val="00357C26"/>
    <w:rsid w:val="00357C2B"/>
    <w:rsid w:val="00357CD1"/>
    <w:rsid w:val="0036002F"/>
    <w:rsid w:val="003600C3"/>
    <w:rsid w:val="003604C2"/>
    <w:rsid w:val="00360527"/>
    <w:rsid w:val="00360A57"/>
    <w:rsid w:val="00360BC5"/>
    <w:rsid w:val="00360C34"/>
    <w:rsid w:val="00360CED"/>
    <w:rsid w:val="00360F6F"/>
    <w:rsid w:val="00361428"/>
    <w:rsid w:val="0036170C"/>
    <w:rsid w:val="00361740"/>
    <w:rsid w:val="0036194C"/>
    <w:rsid w:val="00361A6A"/>
    <w:rsid w:val="00361A99"/>
    <w:rsid w:val="00361B44"/>
    <w:rsid w:val="00361DD2"/>
    <w:rsid w:val="00361DE8"/>
    <w:rsid w:val="00361F0E"/>
    <w:rsid w:val="00362165"/>
    <w:rsid w:val="003621C7"/>
    <w:rsid w:val="00362302"/>
    <w:rsid w:val="003628C3"/>
    <w:rsid w:val="00362A24"/>
    <w:rsid w:val="00362B6A"/>
    <w:rsid w:val="00362BAA"/>
    <w:rsid w:val="00362CCA"/>
    <w:rsid w:val="00362DCD"/>
    <w:rsid w:val="00362EE2"/>
    <w:rsid w:val="003632DE"/>
    <w:rsid w:val="0036333D"/>
    <w:rsid w:val="00363851"/>
    <w:rsid w:val="00363908"/>
    <w:rsid w:val="00363CEA"/>
    <w:rsid w:val="00363F83"/>
    <w:rsid w:val="0036412D"/>
    <w:rsid w:val="003646A7"/>
    <w:rsid w:val="00364934"/>
    <w:rsid w:val="003649A7"/>
    <w:rsid w:val="00364A95"/>
    <w:rsid w:val="00364D94"/>
    <w:rsid w:val="00364DA1"/>
    <w:rsid w:val="00364E81"/>
    <w:rsid w:val="00364F77"/>
    <w:rsid w:val="003650BD"/>
    <w:rsid w:val="00365136"/>
    <w:rsid w:val="0036518F"/>
    <w:rsid w:val="003658E1"/>
    <w:rsid w:val="003658F3"/>
    <w:rsid w:val="00365ADD"/>
    <w:rsid w:val="00365C08"/>
    <w:rsid w:val="00365C4B"/>
    <w:rsid w:val="00365D21"/>
    <w:rsid w:val="00366025"/>
    <w:rsid w:val="00366521"/>
    <w:rsid w:val="003665C4"/>
    <w:rsid w:val="0036674C"/>
    <w:rsid w:val="00366751"/>
    <w:rsid w:val="00366BB1"/>
    <w:rsid w:val="00366BE5"/>
    <w:rsid w:val="00366BF4"/>
    <w:rsid w:val="00366CF7"/>
    <w:rsid w:val="00367119"/>
    <w:rsid w:val="0036716C"/>
    <w:rsid w:val="0036720C"/>
    <w:rsid w:val="00367231"/>
    <w:rsid w:val="00367489"/>
    <w:rsid w:val="003676ED"/>
    <w:rsid w:val="003678A7"/>
    <w:rsid w:val="00367ABE"/>
    <w:rsid w:val="00367B06"/>
    <w:rsid w:val="00367B31"/>
    <w:rsid w:val="00367D18"/>
    <w:rsid w:val="0037006B"/>
    <w:rsid w:val="0037038F"/>
    <w:rsid w:val="003703D5"/>
    <w:rsid w:val="003705BE"/>
    <w:rsid w:val="003706D7"/>
    <w:rsid w:val="003707C6"/>
    <w:rsid w:val="00370B9E"/>
    <w:rsid w:val="00370D4C"/>
    <w:rsid w:val="00370FF4"/>
    <w:rsid w:val="0037100A"/>
    <w:rsid w:val="003710E5"/>
    <w:rsid w:val="003713DB"/>
    <w:rsid w:val="0037161A"/>
    <w:rsid w:val="0037161B"/>
    <w:rsid w:val="00371674"/>
    <w:rsid w:val="00371713"/>
    <w:rsid w:val="003718E2"/>
    <w:rsid w:val="00371B11"/>
    <w:rsid w:val="00371E8A"/>
    <w:rsid w:val="00372043"/>
    <w:rsid w:val="003720AC"/>
    <w:rsid w:val="00372119"/>
    <w:rsid w:val="003721F7"/>
    <w:rsid w:val="00372359"/>
    <w:rsid w:val="003726E2"/>
    <w:rsid w:val="00372873"/>
    <w:rsid w:val="003728D8"/>
    <w:rsid w:val="003729D9"/>
    <w:rsid w:val="00372C1A"/>
    <w:rsid w:val="00372E48"/>
    <w:rsid w:val="00372F33"/>
    <w:rsid w:val="003736C6"/>
    <w:rsid w:val="00373708"/>
    <w:rsid w:val="00373738"/>
    <w:rsid w:val="003739F1"/>
    <w:rsid w:val="00373E23"/>
    <w:rsid w:val="00373F14"/>
    <w:rsid w:val="00373FB4"/>
    <w:rsid w:val="003740F7"/>
    <w:rsid w:val="00374130"/>
    <w:rsid w:val="0037433E"/>
    <w:rsid w:val="0037434E"/>
    <w:rsid w:val="003743F9"/>
    <w:rsid w:val="003744EA"/>
    <w:rsid w:val="0037451E"/>
    <w:rsid w:val="00374BA8"/>
    <w:rsid w:val="00374FD5"/>
    <w:rsid w:val="003756B0"/>
    <w:rsid w:val="003758A6"/>
    <w:rsid w:val="003758C6"/>
    <w:rsid w:val="00375973"/>
    <w:rsid w:val="003759E5"/>
    <w:rsid w:val="00375E40"/>
    <w:rsid w:val="00375E87"/>
    <w:rsid w:val="0037601C"/>
    <w:rsid w:val="00376085"/>
    <w:rsid w:val="003763F9"/>
    <w:rsid w:val="00376491"/>
    <w:rsid w:val="003767C3"/>
    <w:rsid w:val="0037682B"/>
    <w:rsid w:val="00376A1F"/>
    <w:rsid w:val="0037732C"/>
    <w:rsid w:val="00377370"/>
    <w:rsid w:val="00377468"/>
    <w:rsid w:val="0037769D"/>
    <w:rsid w:val="00377A8D"/>
    <w:rsid w:val="00377B74"/>
    <w:rsid w:val="00377CFB"/>
    <w:rsid w:val="00377E64"/>
    <w:rsid w:val="00377E7B"/>
    <w:rsid w:val="00377EA1"/>
    <w:rsid w:val="003801E4"/>
    <w:rsid w:val="00380200"/>
    <w:rsid w:val="0038082E"/>
    <w:rsid w:val="00380A67"/>
    <w:rsid w:val="00380A68"/>
    <w:rsid w:val="00380BD8"/>
    <w:rsid w:val="00380C67"/>
    <w:rsid w:val="00380ED2"/>
    <w:rsid w:val="00380F78"/>
    <w:rsid w:val="003810F0"/>
    <w:rsid w:val="0038110C"/>
    <w:rsid w:val="0038115C"/>
    <w:rsid w:val="00381227"/>
    <w:rsid w:val="00381260"/>
    <w:rsid w:val="00381298"/>
    <w:rsid w:val="00381304"/>
    <w:rsid w:val="003813D0"/>
    <w:rsid w:val="0038143D"/>
    <w:rsid w:val="00381480"/>
    <w:rsid w:val="00381687"/>
    <w:rsid w:val="00381CCD"/>
    <w:rsid w:val="00381DC5"/>
    <w:rsid w:val="00381EB1"/>
    <w:rsid w:val="0038210E"/>
    <w:rsid w:val="0038214E"/>
    <w:rsid w:val="00382165"/>
    <w:rsid w:val="00382199"/>
    <w:rsid w:val="003825F4"/>
    <w:rsid w:val="00382852"/>
    <w:rsid w:val="00382B27"/>
    <w:rsid w:val="00383034"/>
    <w:rsid w:val="003832ED"/>
    <w:rsid w:val="0038337D"/>
    <w:rsid w:val="0038350F"/>
    <w:rsid w:val="0038367E"/>
    <w:rsid w:val="00383A04"/>
    <w:rsid w:val="00383EAA"/>
    <w:rsid w:val="003840EC"/>
    <w:rsid w:val="0038412A"/>
    <w:rsid w:val="003842AA"/>
    <w:rsid w:val="003843CD"/>
    <w:rsid w:val="00384629"/>
    <w:rsid w:val="0038467E"/>
    <w:rsid w:val="00384791"/>
    <w:rsid w:val="00384871"/>
    <w:rsid w:val="00384872"/>
    <w:rsid w:val="003848F0"/>
    <w:rsid w:val="00384B24"/>
    <w:rsid w:val="00384C08"/>
    <w:rsid w:val="00384CBD"/>
    <w:rsid w:val="00384D14"/>
    <w:rsid w:val="00384DF1"/>
    <w:rsid w:val="0038500C"/>
    <w:rsid w:val="00385016"/>
    <w:rsid w:val="003850BA"/>
    <w:rsid w:val="00385269"/>
    <w:rsid w:val="00385279"/>
    <w:rsid w:val="003856A1"/>
    <w:rsid w:val="00385744"/>
    <w:rsid w:val="00385886"/>
    <w:rsid w:val="00385A2D"/>
    <w:rsid w:val="00385C98"/>
    <w:rsid w:val="00385D67"/>
    <w:rsid w:val="00385F1A"/>
    <w:rsid w:val="003860D6"/>
    <w:rsid w:val="00386321"/>
    <w:rsid w:val="0038645C"/>
    <w:rsid w:val="00386B15"/>
    <w:rsid w:val="00387012"/>
    <w:rsid w:val="00387223"/>
    <w:rsid w:val="0038732E"/>
    <w:rsid w:val="00387361"/>
    <w:rsid w:val="00387514"/>
    <w:rsid w:val="0038755B"/>
    <w:rsid w:val="0038765A"/>
    <w:rsid w:val="003878AC"/>
    <w:rsid w:val="00387910"/>
    <w:rsid w:val="00387BD1"/>
    <w:rsid w:val="00387E3F"/>
    <w:rsid w:val="00390526"/>
    <w:rsid w:val="0039056A"/>
    <w:rsid w:val="00390DB5"/>
    <w:rsid w:val="00390F53"/>
    <w:rsid w:val="0039115F"/>
    <w:rsid w:val="0039149D"/>
    <w:rsid w:val="0039186D"/>
    <w:rsid w:val="00391B0B"/>
    <w:rsid w:val="00391E85"/>
    <w:rsid w:val="00391F3A"/>
    <w:rsid w:val="00391FCC"/>
    <w:rsid w:val="00392189"/>
    <w:rsid w:val="00392587"/>
    <w:rsid w:val="003925AC"/>
    <w:rsid w:val="00392A54"/>
    <w:rsid w:val="00392A5B"/>
    <w:rsid w:val="00392DBA"/>
    <w:rsid w:val="0039309A"/>
    <w:rsid w:val="0039394D"/>
    <w:rsid w:val="00393C72"/>
    <w:rsid w:val="00393CF6"/>
    <w:rsid w:val="00394030"/>
    <w:rsid w:val="003941E2"/>
    <w:rsid w:val="0039430D"/>
    <w:rsid w:val="0039489D"/>
    <w:rsid w:val="003949CD"/>
    <w:rsid w:val="00394E4E"/>
    <w:rsid w:val="00395009"/>
    <w:rsid w:val="003951DE"/>
    <w:rsid w:val="0039545E"/>
    <w:rsid w:val="00395986"/>
    <w:rsid w:val="003959C9"/>
    <w:rsid w:val="00395A49"/>
    <w:rsid w:val="00395B33"/>
    <w:rsid w:val="00395B39"/>
    <w:rsid w:val="00395D9E"/>
    <w:rsid w:val="00395E08"/>
    <w:rsid w:val="00395E5A"/>
    <w:rsid w:val="00396024"/>
    <w:rsid w:val="00396268"/>
    <w:rsid w:val="00396338"/>
    <w:rsid w:val="00396501"/>
    <w:rsid w:val="003965CD"/>
    <w:rsid w:val="00396940"/>
    <w:rsid w:val="00396DE9"/>
    <w:rsid w:val="00396E20"/>
    <w:rsid w:val="00396F0A"/>
    <w:rsid w:val="003970A3"/>
    <w:rsid w:val="003970AA"/>
    <w:rsid w:val="0039775B"/>
    <w:rsid w:val="00397805"/>
    <w:rsid w:val="003978E6"/>
    <w:rsid w:val="003978FD"/>
    <w:rsid w:val="00397B0D"/>
    <w:rsid w:val="00397EAE"/>
    <w:rsid w:val="00397F99"/>
    <w:rsid w:val="003A0107"/>
    <w:rsid w:val="003A017F"/>
    <w:rsid w:val="003A02B0"/>
    <w:rsid w:val="003A02B7"/>
    <w:rsid w:val="003A038D"/>
    <w:rsid w:val="003A0603"/>
    <w:rsid w:val="003A0B51"/>
    <w:rsid w:val="003A0C4D"/>
    <w:rsid w:val="003A1010"/>
    <w:rsid w:val="003A114E"/>
    <w:rsid w:val="003A11C1"/>
    <w:rsid w:val="003A138B"/>
    <w:rsid w:val="003A17A9"/>
    <w:rsid w:val="003A1909"/>
    <w:rsid w:val="003A1A23"/>
    <w:rsid w:val="003A1DC9"/>
    <w:rsid w:val="003A1E17"/>
    <w:rsid w:val="003A20A7"/>
    <w:rsid w:val="003A21D1"/>
    <w:rsid w:val="003A232C"/>
    <w:rsid w:val="003A236E"/>
    <w:rsid w:val="003A25C6"/>
    <w:rsid w:val="003A260D"/>
    <w:rsid w:val="003A267C"/>
    <w:rsid w:val="003A2A0C"/>
    <w:rsid w:val="003A2A9E"/>
    <w:rsid w:val="003A2B83"/>
    <w:rsid w:val="003A2BCF"/>
    <w:rsid w:val="003A2BE5"/>
    <w:rsid w:val="003A2DF8"/>
    <w:rsid w:val="003A2E48"/>
    <w:rsid w:val="003A2E9B"/>
    <w:rsid w:val="003A2FC6"/>
    <w:rsid w:val="003A3279"/>
    <w:rsid w:val="003A3360"/>
    <w:rsid w:val="003A38B1"/>
    <w:rsid w:val="003A3917"/>
    <w:rsid w:val="003A3C31"/>
    <w:rsid w:val="003A3D73"/>
    <w:rsid w:val="003A3FBB"/>
    <w:rsid w:val="003A4218"/>
    <w:rsid w:val="003A4295"/>
    <w:rsid w:val="003A4507"/>
    <w:rsid w:val="003A46CD"/>
    <w:rsid w:val="003A4779"/>
    <w:rsid w:val="003A4D33"/>
    <w:rsid w:val="003A4DB8"/>
    <w:rsid w:val="003A4DD5"/>
    <w:rsid w:val="003A4EE9"/>
    <w:rsid w:val="003A4F79"/>
    <w:rsid w:val="003A52D1"/>
    <w:rsid w:val="003A5432"/>
    <w:rsid w:val="003A5433"/>
    <w:rsid w:val="003A54FB"/>
    <w:rsid w:val="003A56BB"/>
    <w:rsid w:val="003A5802"/>
    <w:rsid w:val="003A58F2"/>
    <w:rsid w:val="003A5919"/>
    <w:rsid w:val="003A5CB9"/>
    <w:rsid w:val="003A5DD3"/>
    <w:rsid w:val="003A5F13"/>
    <w:rsid w:val="003A5F9C"/>
    <w:rsid w:val="003A66AA"/>
    <w:rsid w:val="003A679D"/>
    <w:rsid w:val="003A67B3"/>
    <w:rsid w:val="003A69C5"/>
    <w:rsid w:val="003A6C93"/>
    <w:rsid w:val="003A6D2F"/>
    <w:rsid w:val="003A6E07"/>
    <w:rsid w:val="003A6E33"/>
    <w:rsid w:val="003A6E4F"/>
    <w:rsid w:val="003A6F5D"/>
    <w:rsid w:val="003A742E"/>
    <w:rsid w:val="003A7520"/>
    <w:rsid w:val="003A77E5"/>
    <w:rsid w:val="003A79AC"/>
    <w:rsid w:val="003A7B1B"/>
    <w:rsid w:val="003A7BF4"/>
    <w:rsid w:val="003A7D71"/>
    <w:rsid w:val="003B0531"/>
    <w:rsid w:val="003B06CC"/>
    <w:rsid w:val="003B071C"/>
    <w:rsid w:val="003B07DF"/>
    <w:rsid w:val="003B0A75"/>
    <w:rsid w:val="003B0B94"/>
    <w:rsid w:val="003B0D52"/>
    <w:rsid w:val="003B1003"/>
    <w:rsid w:val="003B11A9"/>
    <w:rsid w:val="003B14F6"/>
    <w:rsid w:val="003B1580"/>
    <w:rsid w:val="003B1707"/>
    <w:rsid w:val="003B1D78"/>
    <w:rsid w:val="003B1D86"/>
    <w:rsid w:val="003B1E6E"/>
    <w:rsid w:val="003B2415"/>
    <w:rsid w:val="003B254B"/>
    <w:rsid w:val="003B283F"/>
    <w:rsid w:val="003B290F"/>
    <w:rsid w:val="003B2FC1"/>
    <w:rsid w:val="003B3226"/>
    <w:rsid w:val="003B33A9"/>
    <w:rsid w:val="003B366F"/>
    <w:rsid w:val="003B3A7D"/>
    <w:rsid w:val="003B3CF7"/>
    <w:rsid w:val="003B3D6B"/>
    <w:rsid w:val="003B421F"/>
    <w:rsid w:val="003B42AB"/>
    <w:rsid w:val="003B42BB"/>
    <w:rsid w:val="003B42E8"/>
    <w:rsid w:val="003B444D"/>
    <w:rsid w:val="003B45F3"/>
    <w:rsid w:val="003B46B1"/>
    <w:rsid w:val="003B4885"/>
    <w:rsid w:val="003B4A1E"/>
    <w:rsid w:val="003B4ADC"/>
    <w:rsid w:val="003B4DEA"/>
    <w:rsid w:val="003B4EBC"/>
    <w:rsid w:val="003B51DC"/>
    <w:rsid w:val="003B533D"/>
    <w:rsid w:val="003B5505"/>
    <w:rsid w:val="003B5549"/>
    <w:rsid w:val="003B5878"/>
    <w:rsid w:val="003B5966"/>
    <w:rsid w:val="003B59A7"/>
    <w:rsid w:val="003B5A2A"/>
    <w:rsid w:val="003B5A8A"/>
    <w:rsid w:val="003B5ADC"/>
    <w:rsid w:val="003B5C4D"/>
    <w:rsid w:val="003B5C76"/>
    <w:rsid w:val="003B5CAF"/>
    <w:rsid w:val="003B6300"/>
    <w:rsid w:val="003B6477"/>
    <w:rsid w:val="003B654D"/>
    <w:rsid w:val="003B6989"/>
    <w:rsid w:val="003B6E65"/>
    <w:rsid w:val="003B71AD"/>
    <w:rsid w:val="003B7323"/>
    <w:rsid w:val="003B74BF"/>
    <w:rsid w:val="003B7519"/>
    <w:rsid w:val="003B755B"/>
    <w:rsid w:val="003B79F4"/>
    <w:rsid w:val="003B7D98"/>
    <w:rsid w:val="003B7E6E"/>
    <w:rsid w:val="003B7FC1"/>
    <w:rsid w:val="003C0133"/>
    <w:rsid w:val="003C019A"/>
    <w:rsid w:val="003C01D3"/>
    <w:rsid w:val="003C0214"/>
    <w:rsid w:val="003C0221"/>
    <w:rsid w:val="003C02D1"/>
    <w:rsid w:val="003C03C9"/>
    <w:rsid w:val="003C0635"/>
    <w:rsid w:val="003C07FB"/>
    <w:rsid w:val="003C090B"/>
    <w:rsid w:val="003C0D04"/>
    <w:rsid w:val="003C0D1A"/>
    <w:rsid w:val="003C0F07"/>
    <w:rsid w:val="003C0F67"/>
    <w:rsid w:val="003C1179"/>
    <w:rsid w:val="003C12D0"/>
    <w:rsid w:val="003C1376"/>
    <w:rsid w:val="003C196D"/>
    <w:rsid w:val="003C1983"/>
    <w:rsid w:val="003C19E1"/>
    <w:rsid w:val="003C1A63"/>
    <w:rsid w:val="003C1A6B"/>
    <w:rsid w:val="003C1C49"/>
    <w:rsid w:val="003C1D48"/>
    <w:rsid w:val="003C1D74"/>
    <w:rsid w:val="003C21AA"/>
    <w:rsid w:val="003C22C0"/>
    <w:rsid w:val="003C2557"/>
    <w:rsid w:val="003C2881"/>
    <w:rsid w:val="003C2D61"/>
    <w:rsid w:val="003C2E7E"/>
    <w:rsid w:val="003C3059"/>
    <w:rsid w:val="003C3388"/>
    <w:rsid w:val="003C3477"/>
    <w:rsid w:val="003C3498"/>
    <w:rsid w:val="003C34E0"/>
    <w:rsid w:val="003C3572"/>
    <w:rsid w:val="003C35BA"/>
    <w:rsid w:val="003C36AB"/>
    <w:rsid w:val="003C36EE"/>
    <w:rsid w:val="003C3845"/>
    <w:rsid w:val="003C3AB4"/>
    <w:rsid w:val="003C3C6F"/>
    <w:rsid w:val="003C3E21"/>
    <w:rsid w:val="003C3E3C"/>
    <w:rsid w:val="003C464E"/>
    <w:rsid w:val="003C4696"/>
    <w:rsid w:val="003C46DA"/>
    <w:rsid w:val="003C487F"/>
    <w:rsid w:val="003C4941"/>
    <w:rsid w:val="003C4A25"/>
    <w:rsid w:val="003C4A65"/>
    <w:rsid w:val="003C4CAD"/>
    <w:rsid w:val="003C5259"/>
    <w:rsid w:val="003C5418"/>
    <w:rsid w:val="003C5502"/>
    <w:rsid w:val="003C5AF3"/>
    <w:rsid w:val="003C5CE8"/>
    <w:rsid w:val="003C5EE2"/>
    <w:rsid w:val="003C5F35"/>
    <w:rsid w:val="003C635D"/>
    <w:rsid w:val="003C661C"/>
    <w:rsid w:val="003C677F"/>
    <w:rsid w:val="003C6911"/>
    <w:rsid w:val="003C6AAB"/>
    <w:rsid w:val="003C6C36"/>
    <w:rsid w:val="003C6ED7"/>
    <w:rsid w:val="003C7048"/>
    <w:rsid w:val="003C7791"/>
    <w:rsid w:val="003C77A4"/>
    <w:rsid w:val="003C794B"/>
    <w:rsid w:val="003C7A0E"/>
    <w:rsid w:val="003C7D14"/>
    <w:rsid w:val="003C7D93"/>
    <w:rsid w:val="003C7E4B"/>
    <w:rsid w:val="003D00BF"/>
    <w:rsid w:val="003D00F1"/>
    <w:rsid w:val="003D016C"/>
    <w:rsid w:val="003D0200"/>
    <w:rsid w:val="003D0235"/>
    <w:rsid w:val="003D02EA"/>
    <w:rsid w:val="003D0B47"/>
    <w:rsid w:val="003D0BF8"/>
    <w:rsid w:val="003D0CF0"/>
    <w:rsid w:val="003D1035"/>
    <w:rsid w:val="003D11AB"/>
    <w:rsid w:val="003D1208"/>
    <w:rsid w:val="003D1280"/>
    <w:rsid w:val="003D1287"/>
    <w:rsid w:val="003D1314"/>
    <w:rsid w:val="003D14CB"/>
    <w:rsid w:val="003D1658"/>
    <w:rsid w:val="003D16F0"/>
    <w:rsid w:val="003D1AE4"/>
    <w:rsid w:val="003D1CE9"/>
    <w:rsid w:val="003D1DD5"/>
    <w:rsid w:val="003D1F0D"/>
    <w:rsid w:val="003D1F77"/>
    <w:rsid w:val="003D23A1"/>
    <w:rsid w:val="003D2517"/>
    <w:rsid w:val="003D26B6"/>
    <w:rsid w:val="003D288F"/>
    <w:rsid w:val="003D2947"/>
    <w:rsid w:val="003D2D48"/>
    <w:rsid w:val="003D2E6E"/>
    <w:rsid w:val="003D2FF0"/>
    <w:rsid w:val="003D3020"/>
    <w:rsid w:val="003D30E4"/>
    <w:rsid w:val="003D331D"/>
    <w:rsid w:val="003D33FE"/>
    <w:rsid w:val="003D3626"/>
    <w:rsid w:val="003D3980"/>
    <w:rsid w:val="003D3A1F"/>
    <w:rsid w:val="003D3C94"/>
    <w:rsid w:val="003D4074"/>
    <w:rsid w:val="003D437C"/>
    <w:rsid w:val="003D43B8"/>
    <w:rsid w:val="003D4554"/>
    <w:rsid w:val="003D4763"/>
    <w:rsid w:val="003D4ACA"/>
    <w:rsid w:val="003D4D54"/>
    <w:rsid w:val="003D4E43"/>
    <w:rsid w:val="003D4FFA"/>
    <w:rsid w:val="003D50E5"/>
    <w:rsid w:val="003D524B"/>
    <w:rsid w:val="003D52A2"/>
    <w:rsid w:val="003D5526"/>
    <w:rsid w:val="003D57B4"/>
    <w:rsid w:val="003D57E2"/>
    <w:rsid w:val="003D5819"/>
    <w:rsid w:val="003D58D1"/>
    <w:rsid w:val="003D5BE0"/>
    <w:rsid w:val="003D6481"/>
    <w:rsid w:val="003D658A"/>
    <w:rsid w:val="003D67C8"/>
    <w:rsid w:val="003D69A1"/>
    <w:rsid w:val="003D6AA3"/>
    <w:rsid w:val="003D6BA6"/>
    <w:rsid w:val="003D6E54"/>
    <w:rsid w:val="003D6F7E"/>
    <w:rsid w:val="003D7048"/>
    <w:rsid w:val="003D70DB"/>
    <w:rsid w:val="003D738E"/>
    <w:rsid w:val="003D7850"/>
    <w:rsid w:val="003D7938"/>
    <w:rsid w:val="003D79CE"/>
    <w:rsid w:val="003D7CC3"/>
    <w:rsid w:val="003D7E66"/>
    <w:rsid w:val="003D7F27"/>
    <w:rsid w:val="003D7F90"/>
    <w:rsid w:val="003E0257"/>
    <w:rsid w:val="003E0576"/>
    <w:rsid w:val="003E09A8"/>
    <w:rsid w:val="003E0D85"/>
    <w:rsid w:val="003E10AF"/>
    <w:rsid w:val="003E110C"/>
    <w:rsid w:val="003E1946"/>
    <w:rsid w:val="003E1DA1"/>
    <w:rsid w:val="003E234D"/>
    <w:rsid w:val="003E2444"/>
    <w:rsid w:val="003E28B2"/>
    <w:rsid w:val="003E2BE6"/>
    <w:rsid w:val="003E2C5F"/>
    <w:rsid w:val="003E2C98"/>
    <w:rsid w:val="003E2D6D"/>
    <w:rsid w:val="003E2DDF"/>
    <w:rsid w:val="003E3026"/>
    <w:rsid w:val="003E3285"/>
    <w:rsid w:val="003E33A3"/>
    <w:rsid w:val="003E3415"/>
    <w:rsid w:val="003E36C5"/>
    <w:rsid w:val="003E37BA"/>
    <w:rsid w:val="003E383F"/>
    <w:rsid w:val="003E389B"/>
    <w:rsid w:val="003E38B6"/>
    <w:rsid w:val="003E38D6"/>
    <w:rsid w:val="003E3A8A"/>
    <w:rsid w:val="003E3B7A"/>
    <w:rsid w:val="003E3CF4"/>
    <w:rsid w:val="003E3F62"/>
    <w:rsid w:val="003E40E2"/>
    <w:rsid w:val="003E426A"/>
    <w:rsid w:val="003E426D"/>
    <w:rsid w:val="003E486B"/>
    <w:rsid w:val="003E48C8"/>
    <w:rsid w:val="003E4AF2"/>
    <w:rsid w:val="003E4F36"/>
    <w:rsid w:val="003E5317"/>
    <w:rsid w:val="003E5547"/>
    <w:rsid w:val="003E5913"/>
    <w:rsid w:val="003E5914"/>
    <w:rsid w:val="003E5954"/>
    <w:rsid w:val="003E5BAE"/>
    <w:rsid w:val="003E5BAF"/>
    <w:rsid w:val="003E5C49"/>
    <w:rsid w:val="003E605A"/>
    <w:rsid w:val="003E61DF"/>
    <w:rsid w:val="003E6307"/>
    <w:rsid w:val="003E6435"/>
    <w:rsid w:val="003E64A9"/>
    <w:rsid w:val="003E6822"/>
    <w:rsid w:val="003E6945"/>
    <w:rsid w:val="003E6C58"/>
    <w:rsid w:val="003E6D9A"/>
    <w:rsid w:val="003E6E12"/>
    <w:rsid w:val="003E72C5"/>
    <w:rsid w:val="003E75EB"/>
    <w:rsid w:val="003E78A1"/>
    <w:rsid w:val="003E79CF"/>
    <w:rsid w:val="003E7A61"/>
    <w:rsid w:val="003E7B99"/>
    <w:rsid w:val="003F0102"/>
    <w:rsid w:val="003F0202"/>
    <w:rsid w:val="003F0336"/>
    <w:rsid w:val="003F041D"/>
    <w:rsid w:val="003F0454"/>
    <w:rsid w:val="003F04FE"/>
    <w:rsid w:val="003F0AEC"/>
    <w:rsid w:val="003F0DE3"/>
    <w:rsid w:val="003F0E1C"/>
    <w:rsid w:val="003F0E3B"/>
    <w:rsid w:val="003F0F75"/>
    <w:rsid w:val="003F1068"/>
    <w:rsid w:val="003F1401"/>
    <w:rsid w:val="003F1B2A"/>
    <w:rsid w:val="003F1DC8"/>
    <w:rsid w:val="003F2005"/>
    <w:rsid w:val="003F21CC"/>
    <w:rsid w:val="003F224F"/>
    <w:rsid w:val="003F28CD"/>
    <w:rsid w:val="003F2B58"/>
    <w:rsid w:val="003F2B69"/>
    <w:rsid w:val="003F2C51"/>
    <w:rsid w:val="003F2CC4"/>
    <w:rsid w:val="003F2E07"/>
    <w:rsid w:val="003F2FAE"/>
    <w:rsid w:val="003F3037"/>
    <w:rsid w:val="003F32B1"/>
    <w:rsid w:val="003F35A8"/>
    <w:rsid w:val="003F3790"/>
    <w:rsid w:val="003F3877"/>
    <w:rsid w:val="003F38AF"/>
    <w:rsid w:val="003F391F"/>
    <w:rsid w:val="003F3DBF"/>
    <w:rsid w:val="003F3DFC"/>
    <w:rsid w:val="003F3FB8"/>
    <w:rsid w:val="003F40F4"/>
    <w:rsid w:val="003F413B"/>
    <w:rsid w:val="003F43DF"/>
    <w:rsid w:val="003F47B3"/>
    <w:rsid w:val="003F48BF"/>
    <w:rsid w:val="003F48F0"/>
    <w:rsid w:val="003F4C30"/>
    <w:rsid w:val="003F4D5F"/>
    <w:rsid w:val="003F4F1E"/>
    <w:rsid w:val="003F524E"/>
    <w:rsid w:val="003F55B5"/>
    <w:rsid w:val="003F593E"/>
    <w:rsid w:val="003F599C"/>
    <w:rsid w:val="003F5AFF"/>
    <w:rsid w:val="003F5B42"/>
    <w:rsid w:val="003F614D"/>
    <w:rsid w:val="003F61A4"/>
    <w:rsid w:val="003F6230"/>
    <w:rsid w:val="003F659B"/>
    <w:rsid w:val="003F665B"/>
    <w:rsid w:val="003F674F"/>
    <w:rsid w:val="003F6780"/>
    <w:rsid w:val="003F6A3D"/>
    <w:rsid w:val="003F6A77"/>
    <w:rsid w:val="003F6C54"/>
    <w:rsid w:val="003F6DB9"/>
    <w:rsid w:val="003F6FD0"/>
    <w:rsid w:val="003F708A"/>
    <w:rsid w:val="003F715D"/>
    <w:rsid w:val="003F71A9"/>
    <w:rsid w:val="003F73C6"/>
    <w:rsid w:val="003F7869"/>
    <w:rsid w:val="003F7A10"/>
    <w:rsid w:val="003F7DCC"/>
    <w:rsid w:val="003F7DD3"/>
    <w:rsid w:val="003F7FF9"/>
    <w:rsid w:val="004003CB"/>
    <w:rsid w:val="004003E0"/>
    <w:rsid w:val="0040046C"/>
    <w:rsid w:val="004006B4"/>
    <w:rsid w:val="004006C9"/>
    <w:rsid w:val="00400767"/>
    <w:rsid w:val="004007FA"/>
    <w:rsid w:val="0040080E"/>
    <w:rsid w:val="00400886"/>
    <w:rsid w:val="00400C70"/>
    <w:rsid w:val="00400C92"/>
    <w:rsid w:val="004011C5"/>
    <w:rsid w:val="00401296"/>
    <w:rsid w:val="0040131A"/>
    <w:rsid w:val="00401475"/>
    <w:rsid w:val="00401562"/>
    <w:rsid w:val="00401569"/>
    <w:rsid w:val="0040183B"/>
    <w:rsid w:val="00401C9D"/>
    <w:rsid w:val="00401EBF"/>
    <w:rsid w:val="00401FF3"/>
    <w:rsid w:val="0040211A"/>
    <w:rsid w:val="0040229F"/>
    <w:rsid w:val="00402306"/>
    <w:rsid w:val="004024A6"/>
    <w:rsid w:val="004025A4"/>
    <w:rsid w:val="004026A4"/>
    <w:rsid w:val="0040280A"/>
    <w:rsid w:val="00402867"/>
    <w:rsid w:val="004029AD"/>
    <w:rsid w:val="00402BBB"/>
    <w:rsid w:val="00402DEF"/>
    <w:rsid w:val="00402DF0"/>
    <w:rsid w:val="00402DF7"/>
    <w:rsid w:val="00402FF2"/>
    <w:rsid w:val="0040311A"/>
    <w:rsid w:val="00403146"/>
    <w:rsid w:val="004033E4"/>
    <w:rsid w:val="00403631"/>
    <w:rsid w:val="0040365E"/>
    <w:rsid w:val="004036F0"/>
    <w:rsid w:val="0040390F"/>
    <w:rsid w:val="00403A0F"/>
    <w:rsid w:val="00403E1B"/>
    <w:rsid w:val="00403FD9"/>
    <w:rsid w:val="00404185"/>
    <w:rsid w:val="00404711"/>
    <w:rsid w:val="0040474C"/>
    <w:rsid w:val="004048F4"/>
    <w:rsid w:val="00404B40"/>
    <w:rsid w:val="00404B7A"/>
    <w:rsid w:val="00404E38"/>
    <w:rsid w:val="00404E7B"/>
    <w:rsid w:val="00404EA2"/>
    <w:rsid w:val="00404EB0"/>
    <w:rsid w:val="00404F3F"/>
    <w:rsid w:val="0040507F"/>
    <w:rsid w:val="0040563D"/>
    <w:rsid w:val="00405A5E"/>
    <w:rsid w:val="00405C20"/>
    <w:rsid w:val="004062A0"/>
    <w:rsid w:val="004064B5"/>
    <w:rsid w:val="004064F3"/>
    <w:rsid w:val="00406539"/>
    <w:rsid w:val="004066AC"/>
    <w:rsid w:val="004066FC"/>
    <w:rsid w:val="0040673E"/>
    <w:rsid w:val="0040677B"/>
    <w:rsid w:val="004069DD"/>
    <w:rsid w:val="00407121"/>
    <w:rsid w:val="00407135"/>
    <w:rsid w:val="004072B4"/>
    <w:rsid w:val="004073FF"/>
    <w:rsid w:val="004074F5"/>
    <w:rsid w:val="00407674"/>
    <w:rsid w:val="004078A1"/>
    <w:rsid w:val="004079AA"/>
    <w:rsid w:val="00407DE6"/>
    <w:rsid w:val="00407E19"/>
    <w:rsid w:val="00407EF5"/>
    <w:rsid w:val="00407F60"/>
    <w:rsid w:val="004100C0"/>
    <w:rsid w:val="004105DF"/>
    <w:rsid w:val="00410689"/>
    <w:rsid w:val="0041078E"/>
    <w:rsid w:val="0041088E"/>
    <w:rsid w:val="00410AA5"/>
    <w:rsid w:val="00410B44"/>
    <w:rsid w:val="00410E1C"/>
    <w:rsid w:val="00410F58"/>
    <w:rsid w:val="00410FF1"/>
    <w:rsid w:val="0041101B"/>
    <w:rsid w:val="0041107C"/>
    <w:rsid w:val="004116B6"/>
    <w:rsid w:val="00411C7E"/>
    <w:rsid w:val="00411F2E"/>
    <w:rsid w:val="00411F70"/>
    <w:rsid w:val="00412183"/>
    <w:rsid w:val="00412192"/>
    <w:rsid w:val="00412298"/>
    <w:rsid w:val="004126C3"/>
    <w:rsid w:val="00412886"/>
    <w:rsid w:val="004128CB"/>
    <w:rsid w:val="00412ED5"/>
    <w:rsid w:val="00412FB7"/>
    <w:rsid w:val="00413859"/>
    <w:rsid w:val="00413920"/>
    <w:rsid w:val="004139E8"/>
    <w:rsid w:val="00413B46"/>
    <w:rsid w:val="00413D6F"/>
    <w:rsid w:val="0041428B"/>
    <w:rsid w:val="004142EE"/>
    <w:rsid w:val="004145EB"/>
    <w:rsid w:val="004147B4"/>
    <w:rsid w:val="004147CE"/>
    <w:rsid w:val="00414847"/>
    <w:rsid w:val="0041498E"/>
    <w:rsid w:val="004149D9"/>
    <w:rsid w:val="00414BC4"/>
    <w:rsid w:val="00414C99"/>
    <w:rsid w:val="00414DF5"/>
    <w:rsid w:val="00414F8B"/>
    <w:rsid w:val="00414FE9"/>
    <w:rsid w:val="0041542A"/>
    <w:rsid w:val="00415572"/>
    <w:rsid w:val="004156ED"/>
    <w:rsid w:val="00415729"/>
    <w:rsid w:val="0041598C"/>
    <w:rsid w:val="00415D29"/>
    <w:rsid w:val="00415E1B"/>
    <w:rsid w:val="00416129"/>
    <w:rsid w:val="004161EE"/>
    <w:rsid w:val="00416657"/>
    <w:rsid w:val="004166EA"/>
    <w:rsid w:val="0041697D"/>
    <w:rsid w:val="00416B3A"/>
    <w:rsid w:val="00416CBC"/>
    <w:rsid w:val="00416D36"/>
    <w:rsid w:val="00416E4D"/>
    <w:rsid w:val="00416FDB"/>
    <w:rsid w:val="00417060"/>
    <w:rsid w:val="00417253"/>
    <w:rsid w:val="00417667"/>
    <w:rsid w:val="004176F5"/>
    <w:rsid w:val="00417872"/>
    <w:rsid w:val="004178C8"/>
    <w:rsid w:val="004179C5"/>
    <w:rsid w:val="00417DF3"/>
    <w:rsid w:val="00417EFA"/>
    <w:rsid w:val="0042037A"/>
    <w:rsid w:val="00420602"/>
    <w:rsid w:val="00420AD0"/>
    <w:rsid w:val="00420B20"/>
    <w:rsid w:val="00420E06"/>
    <w:rsid w:val="004216D4"/>
    <w:rsid w:val="0042187D"/>
    <w:rsid w:val="00421905"/>
    <w:rsid w:val="00421935"/>
    <w:rsid w:val="004219FE"/>
    <w:rsid w:val="00421DA7"/>
    <w:rsid w:val="00421DD5"/>
    <w:rsid w:val="00421F58"/>
    <w:rsid w:val="00421F85"/>
    <w:rsid w:val="004229C0"/>
    <w:rsid w:val="00422CE3"/>
    <w:rsid w:val="00422E74"/>
    <w:rsid w:val="00422EA2"/>
    <w:rsid w:val="004231D2"/>
    <w:rsid w:val="004233F6"/>
    <w:rsid w:val="00423F55"/>
    <w:rsid w:val="00424433"/>
    <w:rsid w:val="0042475F"/>
    <w:rsid w:val="004249D6"/>
    <w:rsid w:val="004249F6"/>
    <w:rsid w:val="004249FD"/>
    <w:rsid w:val="00424AB0"/>
    <w:rsid w:val="00424B29"/>
    <w:rsid w:val="00424B64"/>
    <w:rsid w:val="00424F8B"/>
    <w:rsid w:val="00425656"/>
    <w:rsid w:val="004256CF"/>
    <w:rsid w:val="004256D1"/>
    <w:rsid w:val="00425813"/>
    <w:rsid w:val="00425925"/>
    <w:rsid w:val="0042593F"/>
    <w:rsid w:val="00425C50"/>
    <w:rsid w:val="00425C86"/>
    <w:rsid w:val="00425E27"/>
    <w:rsid w:val="0042605F"/>
    <w:rsid w:val="00426A96"/>
    <w:rsid w:val="0042701B"/>
    <w:rsid w:val="004271A4"/>
    <w:rsid w:val="004272A3"/>
    <w:rsid w:val="00427BCB"/>
    <w:rsid w:val="00427D33"/>
    <w:rsid w:val="00427FE2"/>
    <w:rsid w:val="00430005"/>
    <w:rsid w:val="00430905"/>
    <w:rsid w:val="00430A73"/>
    <w:rsid w:val="00430B88"/>
    <w:rsid w:val="00430BBE"/>
    <w:rsid w:val="00430C9F"/>
    <w:rsid w:val="004310AC"/>
    <w:rsid w:val="004310E7"/>
    <w:rsid w:val="004311FA"/>
    <w:rsid w:val="00431B9E"/>
    <w:rsid w:val="00431DFB"/>
    <w:rsid w:val="00431E98"/>
    <w:rsid w:val="00431EA9"/>
    <w:rsid w:val="0043221B"/>
    <w:rsid w:val="004324FF"/>
    <w:rsid w:val="0043253B"/>
    <w:rsid w:val="004327DB"/>
    <w:rsid w:val="004328DF"/>
    <w:rsid w:val="0043292F"/>
    <w:rsid w:val="0043293E"/>
    <w:rsid w:val="00432B83"/>
    <w:rsid w:val="00432F9D"/>
    <w:rsid w:val="00433029"/>
    <w:rsid w:val="00433108"/>
    <w:rsid w:val="0043318C"/>
    <w:rsid w:val="00433474"/>
    <w:rsid w:val="00433631"/>
    <w:rsid w:val="0043382E"/>
    <w:rsid w:val="00433830"/>
    <w:rsid w:val="00433917"/>
    <w:rsid w:val="00433B8B"/>
    <w:rsid w:val="00433B8E"/>
    <w:rsid w:val="00433FB4"/>
    <w:rsid w:val="0043401E"/>
    <w:rsid w:val="00434117"/>
    <w:rsid w:val="004345FB"/>
    <w:rsid w:val="0043485F"/>
    <w:rsid w:val="00434A52"/>
    <w:rsid w:val="00434C59"/>
    <w:rsid w:val="00434EAB"/>
    <w:rsid w:val="0043511A"/>
    <w:rsid w:val="004352C2"/>
    <w:rsid w:val="0043540D"/>
    <w:rsid w:val="00435531"/>
    <w:rsid w:val="00435686"/>
    <w:rsid w:val="00435A9A"/>
    <w:rsid w:val="004361E7"/>
    <w:rsid w:val="00436290"/>
    <w:rsid w:val="00436794"/>
    <w:rsid w:val="00436A43"/>
    <w:rsid w:val="00436A71"/>
    <w:rsid w:val="00436B91"/>
    <w:rsid w:val="00436C5A"/>
    <w:rsid w:val="00436E27"/>
    <w:rsid w:val="00436F6B"/>
    <w:rsid w:val="00436FA9"/>
    <w:rsid w:val="00437365"/>
    <w:rsid w:val="00437443"/>
    <w:rsid w:val="00437845"/>
    <w:rsid w:val="00437CC3"/>
    <w:rsid w:val="00437EBA"/>
    <w:rsid w:val="0044001A"/>
    <w:rsid w:val="004400D3"/>
    <w:rsid w:val="0044013A"/>
    <w:rsid w:val="00440155"/>
    <w:rsid w:val="0044015E"/>
    <w:rsid w:val="004403B0"/>
    <w:rsid w:val="00440558"/>
    <w:rsid w:val="004406B7"/>
    <w:rsid w:val="0044071E"/>
    <w:rsid w:val="004407AD"/>
    <w:rsid w:val="004408FF"/>
    <w:rsid w:val="00440CA2"/>
    <w:rsid w:val="00440CF5"/>
    <w:rsid w:val="00440D56"/>
    <w:rsid w:val="00440D89"/>
    <w:rsid w:val="00440FF1"/>
    <w:rsid w:val="00441085"/>
    <w:rsid w:val="0044109C"/>
    <w:rsid w:val="0044134F"/>
    <w:rsid w:val="004414E8"/>
    <w:rsid w:val="0044155D"/>
    <w:rsid w:val="00441B6A"/>
    <w:rsid w:val="00441D79"/>
    <w:rsid w:val="0044214C"/>
    <w:rsid w:val="004421DF"/>
    <w:rsid w:val="004425FF"/>
    <w:rsid w:val="0044275D"/>
    <w:rsid w:val="00442876"/>
    <w:rsid w:val="004428CB"/>
    <w:rsid w:val="00442C95"/>
    <w:rsid w:val="00442D26"/>
    <w:rsid w:val="00442E9F"/>
    <w:rsid w:val="00442F4A"/>
    <w:rsid w:val="00442F54"/>
    <w:rsid w:val="00443217"/>
    <w:rsid w:val="00443A85"/>
    <w:rsid w:val="00443AEF"/>
    <w:rsid w:val="00443CBB"/>
    <w:rsid w:val="00444035"/>
    <w:rsid w:val="00444377"/>
    <w:rsid w:val="00444696"/>
    <w:rsid w:val="004446DF"/>
    <w:rsid w:val="00444961"/>
    <w:rsid w:val="00444983"/>
    <w:rsid w:val="00444A93"/>
    <w:rsid w:val="00444B6D"/>
    <w:rsid w:val="00444E53"/>
    <w:rsid w:val="00444E90"/>
    <w:rsid w:val="0044542F"/>
    <w:rsid w:val="004456FF"/>
    <w:rsid w:val="0044588A"/>
    <w:rsid w:val="00445AC6"/>
    <w:rsid w:val="00445BB0"/>
    <w:rsid w:val="00445CEB"/>
    <w:rsid w:val="00445D4E"/>
    <w:rsid w:val="004462BB"/>
    <w:rsid w:val="00446387"/>
    <w:rsid w:val="00446438"/>
    <w:rsid w:val="00446656"/>
    <w:rsid w:val="004466EF"/>
    <w:rsid w:val="004466F3"/>
    <w:rsid w:val="004467BF"/>
    <w:rsid w:val="00446882"/>
    <w:rsid w:val="00446A43"/>
    <w:rsid w:val="00446B75"/>
    <w:rsid w:val="00447129"/>
    <w:rsid w:val="00447739"/>
    <w:rsid w:val="00447AED"/>
    <w:rsid w:val="00447E9D"/>
    <w:rsid w:val="00447EB3"/>
    <w:rsid w:val="00450095"/>
    <w:rsid w:val="004500E1"/>
    <w:rsid w:val="0045017E"/>
    <w:rsid w:val="00450523"/>
    <w:rsid w:val="004506CF"/>
    <w:rsid w:val="00450970"/>
    <w:rsid w:val="004509B8"/>
    <w:rsid w:val="00450CA6"/>
    <w:rsid w:val="004511EA"/>
    <w:rsid w:val="0045130B"/>
    <w:rsid w:val="00451515"/>
    <w:rsid w:val="0045174D"/>
    <w:rsid w:val="0045181F"/>
    <w:rsid w:val="004519D2"/>
    <w:rsid w:val="00451B26"/>
    <w:rsid w:val="00451BFE"/>
    <w:rsid w:val="00451C40"/>
    <w:rsid w:val="00452063"/>
    <w:rsid w:val="0045265E"/>
    <w:rsid w:val="0045285C"/>
    <w:rsid w:val="0045290D"/>
    <w:rsid w:val="0045299D"/>
    <w:rsid w:val="00452A40"/>
    <w:rsid w:val="00452DD7"/>
    <w:rsid w:val="004533B8"/>
    <w:rsid w:val="0045360E"/>
    <w:rsid w:val="00453827"/>
    <w:rsid w:val="00453A15"/>
    <w:rsid w:val="00453B3B"/>
    <w:rsid w:val="00453CEF"/>
    <w:rsid w:val="00453D9E"/>
    <w:rsid w:val="00453ED8"/>
    <w:rsid w:val="00453FE7"/>
    <w:rsid w:val="004543F6"/>
    <w:rsid w:val="00454505"/>
    <w:rsid w:val="0045473A"/>
    <w:rsid w:val="00454929"/>
    <w:rsid w:val="00454AAC"/>
    <w:rsid w:val="00454B89"/>
    <w:rsid w:val="00454D51"/>
    <w:rsid w:val="00454E33"/>
    <w:rsid w:val="00454FA2"/>
    <w:rsid w:val="00455188"/>
    <w:rsid w:val="00455189"/>
    <w:rsid w:val="0045522F"/>
    <w:rsid w:val="00455412"/>
    <w:rsid w:val="004555C6"/>
    <w:rsid w:val="0045579A"/>
    <w:rsid w:val="00455C45"/>
    <w:rsid w:val="00455F60"/>
    <w:rsid w:val="004565CA"/>
    <w:rsid w:val="00456685"/>
    <w:rsid w:val="0045687E"/>
    <w:rsid w:val="0045689F"/>
    <w:rsid w:val="004572FF"/>
    <w:rsid w:val="0045745E"/>
    <w:rsid w:val="0045748F"/>
    <w:rsid w:val="00457B49"/>
    <w:rsid w:val="00457B7E"/>
    <w:rsid w:val="00457BCD"/>
    <w:rsid w:val="00460706"/>
    <w:rsid w:val="00460786"/>
    <w:rsid w:val="00460889"/>
    <w:rsid w:val="00460986"/>
    <w:rsid w:val="004609D4"/>
    <w:rsid w:val="00460E2A"/>
    <w:rsid w:val="00460EAA"/>
    <w:rsid w:val="00461009"/>
    <w:rsid w:val="004610E0"/>
    <w:rsid w:val="00461192"/>
    <w:rsid w:val="00461235"/>
    <w:rsid w:val="00461388"/>
    <w:rsid w:val="0046198A"/>
    <w:rsid w:val="00461B7A"/>
    <w:rsid w:val="00461CAA"/>
    <w:rsid w:val="00461DD1"/>
    <w:rsid w:val="00461F5A"/>
    <w:rsid w:val="00461F92"/>
    <w:rsid w:val="004622AA"/>
    <w:rsid w:val="00462586"/>
    <w:rsid w:val="004627F2"/>
    <w:rsid w:val="00462A3F"/>
    <w:rsid w:val="00462A84"/>
    <w:rsid w:val="00462E84"/>
    <w:rsid w:val="00462F76"/>
    <w:rsid w:val="00463134"/>
    <w:rsid w:val="0046338C"/>
    <w:rsid w:val="00463414"/>
    <w:rsid w:val="00463780"/>
    <w:rsid w:val="00463A00"/>
    <w:rsid w:val="00463A7F"/>
    <w:rsid w:val="00463CCB"/>
    <w:rsid w:val="00463DA3"/>
    <w:rsid w:val="00463E7D"/>
    <w:rsid w:val="00463EAA"/>
    <w:rsid w:val="00463FE8"/>
    <w:rsid w:val="004641A5"/>
    <w:rsid w:val="00464293"/>
    <w:rsid w:val="004642C4"/>
    <w:rsid w:val="0046455F"/>
    <w:rsid w:val="00464641"/>
    <w:rsid w:val="00464835"/>
    <w:rsid w:val="00464B1A"/>
    <w:rsid w:val="00464F84"/>
    <w:rsid w:val="00465115"/>
    <w:rsid w:val="00465272"/>
    <w:rsid w:val="004657C1"/>
    <w:rsid w:val="00465C7B"/>
    <w:rsid w:val="00465F93"/>
    <w:rsid w:val="004660B8"/>
    <w:rsid w:val="00466546"/>
    <w:rsid w:val="004665BE"/>
    <w:rsid w:val="0046668E"/>
    <w:rsid w:val="004666A7"/>
    <w:rsid w:val="00466704"/>
    <w:rsid w:val="004667AC"/>
    <w:rsid w:val="004668A2"/>
    <w:rsid w:val="004669FF"/>
    <w:rsid w:val="00466A4C"/>
    <w:rsid w:val="00466A93"/>
    <w:rsid w:val="00466D10"/>
    <w:rsid w:val="00466E8A"/>
    <w:rsid w:val="00466F4D"/>
    <w:rsid w:val="00466FFE"/>
    <w:rsid w:val="00467432"/>
    <w:rsid w:val="0046759F"/>
    <w:rsid w:val="004676A8"/>
    <w:rsid w:val="0046777B"/>
    <w:rsid w:val="00467814"/>
    <w:rsid w:val="0046797F"/>
    <w:rsid w:val="004679EB"/>
    <w:rsid w:val="00467C4C"/>
    <w:rsid w:val="00467DC4"/>
    <w:rsid w:val="00467EFD"/>
    <w:rsid w:val="00467F2E"/>
    <w:rsid w:val="004701FB"/>
    <w:rsid w:val="00470264"/>
    <w:rsid w:val="004702F6"/>
    <w:rsid w:val="00470417"/>
    <w:rsid w:val="0047053B"/>
    <w:rsid w:val="004706B2"/>
    <w:rsid w:val="004707A3"/>
    <w:rsid w:val="0047088B"/>
    <w:rsid w:val="00470A6C"/>
    <w:rsid w:val="00470ED8"/>
    <w:rsid w:val="00471166"/>
    <w:rsid w:val="00471237"/>
    <w:rsid w:val="0047145E"/>
    <w:rsid w:val="004717AB"/>
    <w:rsid w:val="004717DF"/>
    <w:rsid w:val="004718A8"/>
    <w:rsid w:val="00471A94"/>
    <w:rsid w:val="00471AA6"/>
    <w:rsid w:val="00471E0E"/>
    <w:rsid w:val="00471F6A"/>
    <w:rsid w:val="004721F0"/>
    <w:rsid w:val="00472280"/>
    <w:rsid w:val="00472414"/>
    <w:rsid w:val="004724CB"/>
    <w:rsid w:val="004726A2"/>
    <w:rsid w:val="00472726"/>
    <w:rsid w:val="00472741"/>
    <w:rsid w:val="00472760"/>
    <w:rsid w:val="004727FB"/>
    <w:rsid w:val="00472A3E"/>
    <w:rsid w:val="00472AC3"/>
    <w:rsid w:val="00472CC9"/>
    <w:rsid w:val="00472D02"/>
    <w:rsid w:val="00472F0B"/>
    <w:rsid w:val="00473006"/>
    <w:rsid w:val="00473015"/>
    <w:rsid w:val="004730A8"/>
    <w:rsid w:val="004730C0"/>
    <w:rsid w:val="004733C5"/>
    <w:rsid w:val="00473443"/>
    <w:rsid w:val="004735A7"/>
    <w:rsid w:val="004738A3"/>
    <w:rsid w:val="004739F8"/>
    <w:rsid w:val="00473BDA"/>
    <w:rsid w:val="00473C1C"/>
    <w:rsid w:val="0047436F"/>
    <w:rsid w:val="004743C2"/>
    <w:rsid w:val="00474407"/>
    <w:rsid w:val="00474554"/>
    <w:rsid w:val="004746CD"/>
    <w:rsid w:val="00474952"/>
    <w:rsid w:val="00474B83"/>
    <w:rsid w:val="00474C2B"/>
    <w:rsid w:val="00474DEF"/>
    <w:rsid w:val="00474DF6"/>
    <w:rsid w:val="00474E29"/>
    <w:rsid w:val="004751B7"/>
    <w:rsid w:val="0047567C"/>
    <w:rsid w:val="004758C6"/>
    <w:rsid w:val="00475961"/>
    <w:rsid w:val="00475C80"/>
    <w:rsid w:val="00475D88"/>
    <w:rsid w:val="00475EC1"/>
    <w:rsid w:val="00475F25"/>
    <w:rsid w:val="00476053"/>
    <w:rsid w:val="004760F2"/>
    <w:rsid w:val="0047621D"/>
    <w:rsid w:val="0047633B"/>
    <w:rsid w:val="0047679E"/>
    <w:rsid w:val="00476D5B"/>
    <w:rsid w:val="00476FCC"/>
    <w:rsid w:val="004770CF"/>
    <w:rsid w:val="0047725B"/>
    <w:rsid w:val="0047795D"/>
    <w:rsid w:val="00477BBD"/>
    <w:rsid w:val="00477F03"/>
    <w:rsid w:val="00480157"/>
    <w:rsid w:val="004802B8"/>
    <w:rsid w:val="004804EA"/>
    <w:rsid w:val="00480612"/>
    <w:rsid w:val="00480AE4"/>
    <w:rsid w:val="004812B5"/>
    <w:rsid w:val="00481760"/>
    <w:rsid w:val="00481812"/>
    <w:rsid w:val="00481978"/>
    <w:rsid w:val="00481FB3"/>
    <w:rsid w:val="0048204C"/>
    <w:rsid w:val="004820DA"/>
    <w:rsid w:val="00482A00"/>
    <w:rsid w:val="00482DCB"/>
    <w:rsid w:val="004833C9"/>
    <w:rsid w:val="0048345D"/>
    <w:rsid w:val="004834EF"/>
    <w:rsid w:val="00483660"/>
    <w:rsid w:val="00483707"/>
    <w:rsid w:val="004839A2"/>
    <w:rsid w:val="00483A45"/>
    <w:rsid w:val="00483A83"/>
    <w:rsid w:val="00483AD8"/>
    <w:rsid w:val="00483BA2"/>
    <w:rsid w:val="0048402F"/>
    <w:rsid w:val="0048429F"/>
    <w:rsid w:val="00484581"/>
    <w:rsid w:val="00484630"/>
    <w:rsid w:val="0048463A"/>
    <w:rsid w:val="004847AB"/>
    <w:rsid w:val="00484EA8"/>
    <w:rsid w:val="00484F3F"/>
    <w:rsid w:val="00485078"/>
    <w:rsid w:val="004852B9"/>
    <w:rsid w:val="0048544D"/>
    <w:rsid w:val="004858DA"/>
    <w:rsid w:val="00485982"/>
    <w:rsid w:val="00485989"/>
    <w:rsid w:val="00485A38"/>
    <w:rsid w:val="00485CBE"/>
    <w:rsid w:val="00485F0A"/>
    <w:rsid w:val="0048621D"/>
    <w:rsid w:val="00486494"/>
    <w:rsid w:val="00486521"/>
    <w:rsid w:val="00486751"/>
    <w:rsid w:val="004867E3"/>
    <w:rsid w:val="004868C0"/>
    <w:rsid w:val="00486BAA"/>
    <w:rsid w:val="00486CB1"/>
    <w:rsid w:val="00487187"/>
    <w:rsid w:val="004873B9"/>
    <w:rsid w:val="00487408"/>
    <w:rsid w:val="00487566"/>
    <w:rsid w:val="004875D1"/>
    <w:rsid w:val="00487606"/>
    <w:rsid w:val="004876B9"/>
    <w:rsid w:val="004877F5"/>
    <w:rsid w:val="004878A7"/>
    <w:rsid w:val="00487A10"/>
    <w:rsid w:val="00487A1D"/>
    <w:rsid w:val="00490237"/>
    <w:rsid w:val="0049029B"/>
    <w:rsid w:val="004903F4"/>
    <w:rsid w:val="004906C6"/>
    <w:rsid w:val="004906F5"/>
    <w:rsid w:val="00490995"/>
    <w:rsid w:val="00490C79"/>
    <w:rsid w:val="00490CCA"/>
    <w:rsid w:val="00490F1C"/>
    <w:rsid w:val="0049128A"/>
    <w:rsid w:val="00491393"/>
    <w:rsid w:val="0049178B"/>
    <w:rsid w:val="00491D7E"/>
    <w:rsid w:val="00491FCD"/>
    <w:rsid w:val="0049227A"/>
    <w:rsid w:val="00492310"/>
    <w:rsid w:val="00492497"/>
    <w:rsid w:val="00492742"/>
    <w:rsid w:val="0049286E"/>
    <w:rsid w:val="00492F2C"/>
    <w:rsid w:val="00492FD2"/>
    <w:rsid w:val="004931A7"/>
    <w:rsid w:val="00493352"/>
    <w:rsid w:val="004933BF"/>
    <w:rsid w:val="00493414"/>
    <w:rsid w:val="00493563"/>
    <w:rsid w:val="00493573"/>
    <w:rsid w:val="0049358B"/>
    <w:rsid w:val="00493A05"/>
    <w:rsid w:val="00493AAA"/>
    <w:rsid w:val="00493ECE"/>
    <w:rsid w:val="00493F8D"/>
    <w:rsid w:val="00494108"/>
    <w:rsid w:val="004941C0"/>
    <w:rsid w:val="0049437D"/>
    <w:rsid w:val="004943B5"/>
    <w:rsid w:val="00494687"/>
    <w:rsid w:val="00494715"/>
    <w:rsid w:val="0049487E"/>
    <w:rsid w:val="004948C5"/>
    <w:rsid w:val="00494901"/>
    <w:rsid w:val="0049496E"/>
    <w:rsid w:val="00494B66"/>
    <w:rsid w:val="00495118"/>
    <w:rsid w:val="004952CE"/>
    <w:rsid w:val="00495366"/>
    <w:rsid w:val="004953C6"/>
    <w:rsid w:val="004955EB"/>
    <w:rsid w:val="00495690"/>
    <w:rsid w:val="00495C4B"/>
    <w:rsid w:val="0049601E"/>
    <w:rsid w:val="00496365"/>
    <w:rsid w:val="004963CC"/>
    <w:rsid w:val="004968D9"/>
    <w:rsid w:val="00496915"/>
    <w:rsid w:val="00496A1B"/>
    <w:rsid w:val="00496DAB"/>
    <w:rsid w:val="00497039"/>
    <w:rsid w:val="004974CA"/>
    <w:rsid w:val="004975ED"/>
    <w:rsid w:val="00497681"/>
    <w:rsid w:val="00497924"/>
    <w:rsid w:val="00497A42"/>
    <w:rsid w:val="00497CCE"/>
    <w:rsid w:val="00497EDC"/>
    <w:rsid w:val="004A0155"/>
    <w:rsid w:val="004A04C1"/>
    <w:rsid w:val="004A05A7"/>
    <w:rsid w:val="004A074E"/>
    <w:rsid w:val="004A08E4"/>
    <w:rsid w:val="004A0CDF"/>
    <w:rsid w:val="004A0EF9"/>
    <w:rsid w:val="004A1014"/>
    <w:rsid w:val="004A1245"/>
    <w:rsid w:val="004A179F"/>
    <w:rsid w:val="004A18C3"/>
    <w:rsid w:val="004A19F4"/>
    <w:rsid w:val="004A1DC1"/>
    <w:rsid w:val="004A2023"/>
    <w:rsid w:val="004A246A"/>
    <w:rsid w:val="004A2A34"/>
    <w:rsid w:val="004A2D93"/>
    <w:rsid w:val="004A2F7B"/>
    <w:rsid w:val="004A2F9C"/>
    <w:rsid w:val="004A3247"/>
    <w:rsid w:val="004A3575"/>
    <w:rsid w:val="004A3707"/>
    <w:rsid w:val="004A3795"/>
    <w:rsid w:val="004A39DC"/>
    <w:rsid w:val="004A402A"/>
    <w:rsid w:val="004A435B"/>
    <w:rsid w:val="004A442F"/>
    <w:rsid w:val="004A44ED"/>
    <w:rsid w:val="004A4664"/>
    <w:rsid w:val="004A4A8E"/>
    <w:rsid w:val="004A4AC0"/>
    <w:rsid w:val="004A4BF5"/>
    <w:rsid w:val="004A4F84"/>
    <w:rsid w:val="004A5076"/>
    <w:rsid w:val="004A52CB"/>
    <w:rsid w:val="004A55E0"/>
    <w:rsid w:val="004A59D2"/>
    <w:rsid w:val="004A5E43"/>
    <w:rsid w:val="004A6007"/>
    <w:rsid w:val="004A616E"/>
    <w:rsid w:val="004A6496"/>
    <w:rsid w:val="004A64EC"/>
    <w:rsid w:val="004A6675"/>
    <w:rsid w:val="004A688C"/>
    <w:rsid w:val="004A68FD"/>
    <w:rsid w:val="004A6C7F"/>
    <w:rsid w:val="004A6D0E"/>
    <w:rsid w:val="004A6E9B"/>
    <w:rsid w:val="004A6FC2"/>
    <w:rsid w:val="004A6FD7"/>
    <w:rsid w:val="004A71F0"/>
    <w:rsid w:val="004A730C"/>
    <w:rsid w:val="004A7607"/>
    <w:rsid w:val="004A7608"/>
    <w:rsid w:val="004A785B"/>
    <w:rsid w:val="004A7C51"/>
    <w:rsid w:val="004A7D84"/>
    <w:rsid w:val="004A7DAF"/>
    <w:rsid w:val="004A7DCF"/>
    <w:rsid w:val="004B0113"/>
    <w:rsid w:val="004B02A8"/>
    <w:rsid w:val="004B043A"/>
    <w:rsid w:val="004B0547"/>
    <w:rsid w:val="004B0627"/>
    <w:rsid w:val="004B08AF"/>
    <w:rsid w:val="004B0ECB"/>
    <w:rsid w:val="004B1190"/>
    <w:rsid w:val="004B123B"/>
    <w:rsid w:val="004B16A4"/>
    <w:rsid w:val="004B16C9"/>
    <w:rsid w:val="004B16DE"/>
    <w:rsid w:val="004B1E3A"/>
    <w:rsid w:val="004B1FD0"/>
    <w:rsid w:val="004B2142"/>
    <w:rsid w:val="004B228D"/>
    <w:rsid w:val="004B23B4"/>
    <w:rsid w:val="004B2418"/>
    <w:rsid w:val="004B2757"/>
    <w:rsid w:val="004B2997"/>
    <w:rsid w:val="004B29A9"/>
    <w:rsid w:val="004B29C4"/>
    <w:rsid w:val="004B2AEC"/>
    <w:rsid w:val="004B2C89"/>
    <w:rsid w:val="004B2C91"/>
    <w:rsid w:val="004B2DA2"/>
    <w:rsid w:val="004B2DB5"/>
    <w:rsid w:val="004B2E93"/>
    <w:rsid w:val="004B2F62"/>
    <w:rsid w:val="004B30B3"/>
    <w:rsid w:val="004B323B"/>
    <w:rsid w:val="004B337B"/>
    <w:rsid w:val="004B33CC"/>
    <w:rsid w:val="004B35B1"/>
    <w:rsid w:val="004B3C34"/>
    <w:rsid w:val="004B3DD8"/>
    <w:rsid w:val="004B3E33"/>
    <w:rsid w:val="004B4460"/>
    <w:rsid w:val="004B495A"/>
    <w:rsid w:val="004B4C3E"/>
    <w:rsid w:val="004B4C48"/>
    <w:rsid w:val="004B4C68"/>
    <w:rsid w:val="004B4C90"/>
    <w:rsid w:val="004B4CA6"/>
    <w:rsid w:val="004B4D2A"/>
    <w:rsid w:val="004B4EBE"/>
    <w:rsid w:val="004B4F4B"/>
    <w:rsid w:val="004B501A"/>
    <w:rsid w:val="004B53E8"/>
    <w:rsid w:val="004B54CA"/>
    <w:rsid w:val="004B55FB"/>
    <w:rsid w:val="004B5B90"/>
    <w:rsid w:val="004B5C30"/>
    <w:rsid w:val="004B5E3D"/>
    <w:rsid w:val="004B5E8F"/>
    <w:rsid w:val="004B608D"/>
    <w:rsid w:val="004B60BE"/>
    <w:rsid w:val="004B615A"/>
    <w:rsid w:val="004B62A8"/>
    <w:rsid w:val="004B63F7"/>
    <w:rsid w:val="004B6488"/>
    <w:rsid w:val="004B64AF"/>
    <w:rsid w:val="004B65B9"/>
    <w:rsid w:val="004B6839"/>
    <w:rsid w:val="004B6893"/>
    <w:rsid w:val="004B68CC"/>
    <w:rsid w:val="004B6C45"/>
    <w:rsid w:val="004B6FAB"/>
    <w:rsid w:val="004B7039"/>
    <w:rsid w:val="004B7337"/>
    <w:rsid w:val="004B743F"/>
    <w:rsid w:val="004B74B0"/>
    <w:rsid w:val="004B7C67"/>
    <w:rsid w:val="004C017B"/>
    <w:rsid w:val="004C03E1"/>
    <w:rsid w:val="004C0473"/>
    <w:rsid w:val="004C0872"/>
    <w:rsid w:val="004C10CC"/>
    <w:rsid w:val="004C1584"/>
    <w:rsid w:val="004C17ED"/>
    <w:rsid w:val="004C1843"/>
    <w:rsid w:val="004C1CE7"/>
    <w:rsid w:val="004C1D17"/>
    <w:rsid w:val="004C1FE1"/>
    <w:rsid w:val="004C20CB"/>
    <w:rsid w:val="004C213D"/>
    <w:rsid w:val="004C226B"/>
    <w:rsid w:val="004C23A1"/>
    <w:rsid w:val="004C23C8"/>
    <w:rsid w:val="004C23E6"/>
    <w:rsid w:val="004C26B5"/>
    <w:rsid w:val="004C26D6"/>
    <w:rsid w:val="004C28CA"/>
    <w:rsid w:val="004C2BC7"/>
    <w:rsid w:val="004C33F7"/>
    <w:rsid w:val="004C347C"/>
    <w:rsid w:val="004C3659"/>
    <w:rsid w:val="004C368D"/>
    <w:rsid w:val="004C3A02"/>
    <w:rsid w:val="004C3A13"/>
    <w:rsid w:val="004C3A58"/>
    <w:rsid w:val="004C3D1E"/>
    <w:rsid w:val="004C3F5D"/>
    <w:rsid w:val="004C4064"/>
    <w:rsid w:val="004C40C5"/>
    <w:rsid w:val="004C412D"/>
    <w:rsid w:val="004C45D7"/>
    <w:rsid w:val="004C46CB"/>
    <w:rsid w:val="004C4BE1"/>
    <w:rsid w:val="004C4F3F"/>
    <w:rsid w:val="004C501C"/>
    <w:rsid w:val="004C505D"/>
    <w:rsid w:val="004C51D2"/>
    <w:rsid w:val="004C5579"/>
    <w:rsid w:val="004C58C0"/>
    <w:rsid w:val="004C5A5A"/>
    <w:rsid w:val="004C5DF8"/>
    <w:rsid w:val="004C5EE9"/>
    <w:rsid w:val="004C60AF"/>
    <w:rsid w:val="004C62EC"/>
    <w:rsid w:val="004C6344"/>
    <w:rsid w:val="004C6406"/>
    <w:rsid w:val="004C6741"/>
    <w:rsid w:val="004C6894"/>
    <w:rsid w:val="004C6AC6"/>
    <w:rsid w:val="004C6BA6"/>
    <w:rsid w:val="004C6BB3"/>
    <w:rsid w:val="004C6C99"/>
    <w:rsid w:val="004C6D3B"/>
    <w:rsid w:val="004C6DD5"/>
    <w:rsid w:val="004C70BA"/>
    <w:rsid w:val="004C74F6"/>
    <w:rsid w:val="004C762B"/>
    <w:rsid w:val="004C7DC3"/>
    <w:rsid w:val="004D004A"/>
    <w:rsid w:val="004D00E1"/>
    <w:rsid w:val="004D0238"/>
    <w:rsid w:val="004D0F53"/>
    <w:rsid w:val="004D10EA"/>
    <w:rsid w:val="004D1172"/>
    <w:rsid w:val="004D125E"/>
    <w:rsid w:val="004D1325"/>
    <w:rsid w:val="004D1369"/>
    <w:rsid w:val="004D1689"/>
    <w:rsid w:val="004D16B6"/>
    <w:rsid w:val="004D1A85"/>
    <w:rsid w:val="004D2507"/>
    <w:rsid w:val="004D253D"/>
    <w:rsid w:val="004D29E8"/>
    <w:rsid w:val="004D2D74"/>
    <w:rsid w:val="004D2D91"/>
    <w:rsid w:val="004D2DF0"/>
    <w:rsid w:val="004D316B"/>
    <w:rsid w:val="004D326B"/>
    <w:rsid w:val="004D3398"/>
    <w:rsid w:val="004D38C3"/>
    <w:rsid w:val="004D38FA"/>
    <w:rsid w:val="004D393F"/>
    <w:rsid w:val="004D39AF"/>
    <w:rsid w:val="004D3AF5"/>
    <w:rsid w:val="004D3B03"/>
    <w:rsid w:val="004D3D3B"/>
    <w:rsid w:val="004D3F5A"/>
    <w:rsid w:val="004D4059"/>
    <w:rsid w:val="004D42F4"/>
    <w:rsid w:val="004D430B"/>
    <w:rsid w:val="004D45C5"/>
    <w:rsid w:val="004D494D"/>
    <w:rsid w:val="004D499C"/>
    <w:rsid w:val="004D4C7C"/>
    <w:rsid w:val="004D4E02"/>
    <w:rsid w:val="004D519A"/>
    <w:rsid w:val="004D53B1"/>
    <w:rsid w:val="004D5A70"/>
    <w:rsid w:val="004D5C0B"/>
    <w:rsid w:val="004D5C2B"/>
    <w:rsid w:val="004D5C2C"/>
    <w:rsid w:val="004D5F71"/>
    <w:rsid w:val="004D64AE"/>
    <w:rsid w:val="004D6653"/>
    <w:rsid w:val="004D6737"/>
    <w:rsid w:val="004D67A3"/>
    <w:rsid w:val="004D6C0D"/>
    <w:rsid w:val="004D6FE9"/>
    <w:rsid w:val="004D716E"/>
    <w:rsid w:val="004D727E"/>
    <w:rsid w:val="004D74D5"/>
    <w:rsid w:val="004D7A9A"/>
    <w:rsid w:val="004D7F39"/>
    <w:rsid w:val="004E0589"/>
    <w:rsid w:val="004E05A3"/>
    <w:rsid w:val="004E0634"/>
    <w:rsid w:val="004E0A3C"/>
    <w:rsid w:val="004E0AB4"/>
    <w:rsid w:val="004E0D2C"/>
    <w:rsid w:val="004E0D92"/>
    <w:rsid w:val="004E0F5A"/>
    <w:rsid w:val="004E1205"/>
    <w:rsid w:val="004E180D"/>
    <w:rsid w:val="004E183D"/>
    <w:rsid w:val="004E198A"/>
    <w:rsid w:val="004E1BE7"/>
    <w:rsid w:val="004E1C43"/>
    <w:rsid w:val="004E1C9B"/>
    <w:rsid w:val="004E1DBB"/>
    <w:rsid w:val="004E1DEC"/>
    <w:rsid w:val="004E1F3A"/>
    <w:rsid w:val="004E2199"/>
    <w:rsid w:val="004E23D3"/>
    <w:rsid w:val="004E25F7"/>
    <w:rsid w:val="004E26BD"/>
    <w:rsid w:val="004E2921"/>
    <w:rsid w:val="004E2AED"/>
    <w:rsid w:val="004E2CA6"/>
    <w:rsid w:val="004E2F81"/>
    <w:rsid w:val="004E2F8C"/>
    <w:rsid w:val="004E3017"/>
    <w:rsid w:val="004E337C"/>
    <w:rsid w:val="004E339F"/>
    <w:rsid w:val="004E35EC"/>
    <w:rsid w:val="004E35FE"/>
    <w:rsid w:val="004E36F9"/>
    <w:rsid w:val="004E38E0"/>
    <w:rsid w:val="004E3BCB"/>
    <w:rsid w:val="004E3C50"/>
    <w:rsid w:val="004E3CA2"/>
    <w:rsid w:val="004E3F90"/>
    <w:rsid w:val="004E4003"/>
    <w:rsid w:val="004E4045"/>
    <w:rsid w:val="004E426F"/>
    <w:rsid w:val="004E4745"/>
    <w:rsid w:val="004E48E7"/>
    <w:rsid w:val="004E4965"/>
    <w:rsid w:val="004E4DD4"/>
    <w:rsid w:val="004E577F"/>
    <w:rsid w:val="004E5830"/>
    <w:rsid w:val="004E5BC8"/>
    <w:rsid w:val="004E5EF7"/>
    <w:rsid w:val="004E62AF"/>
    <w:rsid w:val="004E62B0"/>
    <w:rsid w:val="004E6441"/>
    <w:rsid w:val="004E64C2"/>
    <w:rsid w:val="004E65C8"/>
    <w:rsid w:val="004E68F2"/>
    <w:rsid w:val="004E68F7"/>
    <w:rsid w:val="004E6E26"/>
    <w:rsid w:val="004E6E61"/>
    <w:rsid w:val="004E7342"/>
    <w:rsid w:val="004E7352"/>
    <w:rsid w:val="004E73B5"/>
    <w:rsid w:val="004E7488"/>
    <w:rsid w:val="004E760E"/>
    <w:rsid w:val="004E7639"/>
    <w:rsid w:val="004E768B"/>
    <w:rsid w:val="004E7697"/>
    <w:rsid w:val="004E779A"/>
    <w:rsid w:val="004E7857"/>
    <w:rsid w:val="004E7EFC"/>
    <w:rsid w:val="004E7F18"/>
    <w:rsid w:val="004F01FE"/>
    <w:rsid w:val="004F0231"/>
    <w:rsid w:val="004F03F0"/>
    <w:rsid w:val="004F04CC"/>
    <w:rsid w:val="004F0528"/>
    <w:rsid w:val="004F0834"/>
    <w:rsid w:val="004F0AF4"/>
    <w:rsid w:val="004F0F47"/>
    <w:rsid w:val="004F0FCB"/>
    <w:rsid w:val="004F11AF"/>
    <w:rsid w:val="004F1A2C"/>
    <w:rsid w:val="004F1C5E"/>
    <w:rsid w:val="004F1D85"/>
    <w:rsid w:val="004F1DA5"/>
    <w:rsid w:val="004F1EFF"/>
    <w:rsid w:val="004F1FDD"/>
    <w:rsid w:val="004F20BB"/>
    <w:rsid w:val="004F2106"/>
    <w:rsid w:val="004F22F1"/>
    <w:rsid w:val="004F2498"/>
    <w:rsid w:val="004F262A"/>
    <w:rsid w:val="004F2669"/>
    <w:rsid w:val="004F2962"/>
    <w:rsid w:val="004F29E4"/>
    <w:rsid w:val="004F2D05"/>
    <w:rsid w:val="004F2D9C"/>
    <w:rsid w:val="004F2F51"/>
    <w:rsid w:val="004F2FAD"/>
    <w:rsid w:val="004F2FE1"/>
    <w:rsid w:val="004F30A8"/>
    <w:rsid w:val="004F372A"/>
    <w:rsid w:val="004F39C4"/>
    <w:rsid w:val="004F3A5C"/>
    <w:rsid w:val="004F3B3F"/>
    <w:rsid w:val="004F3CDB"/>
    <w:rsid w:val="004F3F9B"/>
    <w:rsid w:val="004F4010"/>
    <w:rsid w:val="004F40DD"/>
    <w:rsid w:val="004F4599"/>
    <w:rsid w:val="004F4600"/>
    <w:rsid w:val="004F4607"/>
    <w:rsid w:val="004F469A"/>
    <w:rsid w:val="004F4C0D"/>
    <w:rsid w:val="004F4E8B"/>
    <w:rsid w:val="004F4FAA"/>
    <w:rsid w:val="004F50AA"/>
    <w:rsid w:val="004F50DC"/>
    <w:rsid w:val="004F524A"/>
    <w:rsid w:val="004F5498"/>
    <w:rsid w:val="004F5B24"/>
    <w:rsid w:val="004F5D07"/>
    <w:rsid w:val="004F6034"/>
    <w:rsid w:val="004F6185"/>
    <w:rsid w:val="004F6259"/>
    <w:rsid w:val="004F6387"/>
    <w:rsid w:val="004F6714"/>
    <w:rsid w:val="004F6790"/>
    <w:rsid w:val="004F67D1"/>
    <w:rsid w:val="004F6A2C"/>
    <w:rsid w:val="004F6B9D"/>
    <w:rsid w:val="004F6BDF"/>
    <w:rsid w:val="004F6DB0"/>
    <w:rsid w:val="004F7034"/>
    <w:rsid w:val="004F7272"/>
    <w:rsid w:val="004F7364"/>
    <w:rsid w:val="004F738E"/>
    <w:rsid w:val="004F777A"/>
    <w:rsid w:val="004F7796"/>
    <w:rsid w:val="004F77FE"/>
    <w:rsid w:val="004F7B16"/>
    <w:rsid w:val="004F7B42"/>
    <w:rsid w:val="004F7C50"/>
    <w:rsid w:val="004F7DD8"/>
    <w:rsid w:val="004F7DD9"/>
    <w:rsid w:val="004F7F42"/>
    <w:rsid w:val="00500080"/>
    <w:rsid w:val="005000FD"/>
    <w:rsid w:val="00500137"/>
    <w:rsid w:val="00500145"/>
    <w:rsid w:val="005005CD"/>
    <w:rsid w:val="005006A9"/>
    <w:rsid w:val="005006BA"/>
    <w:rsid w:val="005009DD"/>
    <w:rsid w:val="00500B4C"/>
    <w:rsid w:val="00500E05"/>
    <w:rsid w:val="00500E87"/>
    <w:rsid w:val="00500EF0"/>
    <w:rsid w:val="00500FDA"/>
    <w:rsid w:val="005010E4"/>
    <w:rsid w:val="005012D7"/>
    <w:rsid w:val="00501681"/>
    <w:rsid w:val="005017BA"/>
    <w:rsid w:val="00501AEC"/>
    <w:rsid w:val="00501ED2"/>
    <w:rsid w:val="00501F69"/>
    <w:rsid w:val="00502004"/>
    <w:rsid w:val="00502300"/>
    <w:rsid w:val="00502307"/>
    <w:rsid w:val="0050270C"/>
    <w:rsid w:val="0050275A"/>
    <w:rsid w:val="0050292F"/>
    <w:rsid w:val="00502D26"/>
    <w:rsid w:val="00502F96"/>
    <w:rsid w:val="00503008"/>
    <w:rsid w:val="00503072"/>
    <w:rsid w:val="00503117"/>
    <w:rsid w:val="00503290"/>
    <w:rsid w:val="005034C4"/>
    <w:rsid w:val="005034DD"/>
    <w:rsid w:val="00503678"/>
    <w:rsid w:val="005036EA"/>
    <w:rsid w:val="00503723"/>
    <w:rsid w:val="00503753"/>
    <w:rsid w:val="0050394A"/>
    <w:rsid w:val="00503B45"/>
    <w:rsid w:val="00503F56"/>
    <w:rsid w:val="00503FDB"/>
    <w:rsid w:val="00503FDE"/>
    <w:rsid w:val="005043D2"/>
    <w:rsid w:val="005045FA"/>
    <w:rsid w:val="005047B2"/>
    <w:rsid w:val="0050485C"/>
    <w:rsid w:val="00504BF1"/>
    <w:rsid w:val="00504C2A"/>
    <w:rsid w:val="00504CF7"/>
    <w:rsid w:val="00504E78"/>
    <w:rsid w:val="00504F50"/>
    <w:rsid w:val="005052F4"/>
    <w:rsid w:val="0050567E"/>
    <w:rsid w:val="005056F9"/>
    <w:rsid w:val="00505710"/>
    <w:rsid w:val="00505725"/>
    <w:rsid w:val="00505A78"/>
    <w:rsid w:val="00505AAB"/>
    <w:rsid w:val="00506019"/>
    <w:rsid w:val="00506397"/>
    <w:rsid w:val="00506465"/>
    <w:rsid w:val="00506552"/>
    <w:rsid w:val="005068F2"/>
    <w:rsid w:val="00506E76"/>
    <w:rsid w:val="00506ED8"/>
    <w:rsid w:val="0050728D"/>
    <w:rsid w:val="00507400"/>
    <w:rsid w:val="005074E7"/>
    <w:rsid w:val="00507631"/>
    <w:rsid w:val="005079E4"/>
    <w:rsid w:val="00507B52"/>
    <w:rsid w:val="00507B53"/>
    <w:rsid w:val="00507B7C"/>
    <w:rsid w:val="00507C4D"/>
    <w:rsid w:val="005100A0"/>
    <w:rsid w:val="005101ED"/>
    <w:rsid w:val="0051027B"/>
    <w:rsid w:val="00510452"/>
    <w:rsid w:val="0051092E"/>
    <w:rsid w:val="00510B1D"/>
    <w:rsid w:val="00510CF7"/>
    <w:rsid w:val="00510D51"/>
    <w:rsid w:val="00510FC4"/>
    <w:rsid w:val="00511389"/>
    <w:rsid w:val="00511825"/>
    <w:rsid w:val="0051188E"/>
    <w:rsid w:val="00511F32"/>
    <w:rsid w:val="00511F71"/>
    <w:rsid w:val="0051262B"/>
    <w:rsid w:val="005126CA"/>
    <w:rsid w:val="005128AB"/>
    <w:rsid w:val="00512A62"/>
    <w:rsid w:val="00512A71"/>
    <w:rsid w:val="00512BDE"/>
    <w:rsid w:val="00512C40"/>
    <w:rsid w:val="00512D42"/>
    <w:rsid w:val="00512DE4"/>
    <w:rsid w:val="00512F15"/>
    <w:rsid w:val="00513626"/>
    <w:rsid w:val="0051365F"/>
    <w:rsid w:val="0051384A"/>
    <w:rsid w:val="00513926"/>
    <w:rsid w:val="00513AAE"/>
    <w:rsid w:val="00513E4A"/>
    <w:rsid w:val="00513F53"/>
    <w:rsid w:val="00514019"/>
    <w:rsid w:val="00514066"/>
    <w:rsid w:val="005140B5"/>
    <w:rsid w:val="005147BF"/>
    <w:rsid w:val="00514A3E"/>
    <w:rsid w:val="00514A94"/>
    <w:rsid w:val="00514B3F"/>
    <w:rsid w:val="00514C5B"/>
    <w:rsid w:val="00514D3D"/>
    <w:rsid w:val="00514F10"/>
    <w:rsid w:val="005154A0"/>
    <w:rsid w:val="00515695"/>
    <w:rsid w:val="00515DE4"/>
    <w:rsid w:val="00516313"/>
    <w:rsid w:val="005163AE"/>
    <w:rsid w:val="005163E9"/>
    <w:rsid w:val="0051660F"/>
    <w:rsid w:val="0051664B"/>
    <w:rsid w:val="00516740"/>
    <w:rsid w:val="00516BA4"/>
    <w:rsid w:val="00516F50"/>
    <w:rsid w:val="005170D1"/>
    <w:rsid w:val="005171C4"/>
    <w:rsid w:val="00517628"/>
    <w:rsid w:val="0051774B"/>
    <w:rsid w:val="00517830"/>
    <w:rsid w:val="00517D53"/>
    <w:rsid w:val="00517D73"/>
    <w:rsid w:val="00517E42"/>
    <w:rsid w:val="00520555"/>
    <w:rsid w:val="00520772"/>
    <w:rsid w:val="005209AB"/>
    <w:rsid w:val="005209B4"/>
    <w:rsid w:val="00520BBB"/>
    <w:rsid w:val="00520BE6"/>
    <w:rsid w:val="00520CF8"/>
    <w:rsid w:val="00520EAB"/>
    <w:rsid w:val="00520FC5"/>
    <w:rsid w:val="00521004"/>
    <w:rsid w:val="005214A1"/>
    <w:rsid w:val="00521EBA"/>
    <w:rsid w:val="00521F7D"/>
    <w:rsid w:val="005220C3"/>
    <w:rsid w:val="005223B6"/>
    <w:rsid w:val="005223E2"/>
    <w:rsid w:val="0052293F"/>
    <w:rsid w:val="00522F17"/>
    <w:rsid w:val="0052305E"/>
    <w:rsid w:val="00523081"/>
    <w:rsid w:val="00523328"/>
    <w:rsid w:val="0052363D"/>
    <w:rsid w:val="005237C9"/>
    <w:rsid w:val="00523E02"/>
    <w:rsid w:val="00523E82"/>
    <w:rsid w:val="00524071"/>
    <w:rsid w:val="0052452E"/>
    <w:rsid w:val="005245E7"/>
    <w:rsid w:val="00524623"/>
    <w:rsid w:val="0052462E"/>
    <w:rsid w:val="00524685"/>
    <w:rsid w:val="00524717"/>
    <w:rsid w:val="005248B7"/>
    <w:rsid w:val="00524A08"/>
    <w:rsid w:val="00524EF6"/>
    <w:rsid w:val="005250D1"/>
    <w:rsid w:val="00525157"/>
    <w:rsid w:val="00525292"/>
    <w:rsid w:val="005255C1"/>
    <w:rsid w:val="005257F2"/>
    <w:rsid w:val="005259FB"/>
    <w:rsid w:val="00525AEB"/>
    <w:rsid w:val="00525D1E"/>
    <w:rsid w:val="00525E7C"/>
    <w:rsid w:val="005261F2"/>
    <w:rsid w:val="005263F0"/>
    <w:rsid w:val="00526641"/>
    <w:rsid w:val="00526A9B"/>
    <w:rsid w:val="00526B59"/>
    <w:rsid w:val="00526B6B"/>
    <w:rsid w:val="00526EFA"/>
    <w:rsid w:val="00526FA2"/>
    <w:rsid w:val="0052716D"/>
    <w:rsid w:val="0052735F"/>
    <w:rsid w:val="00527526"/>
    <w:rsid w:val="0052777E"/>
    <w:rsid w:val="00527866"/>
    <w:rsid w:val="00527A0C"/>
    <w:rsid w:val="00527AF7"/>
    <w:rsid w:val="00527BEB"/>
    <w:rsid w:val="00527C69"/>
    <w:rsid w:val="005303B2"/>
    <w:rsid w:val="00530479"/>
    <w:rsid w:val="00530575"/>
    <w:rsid w:val="0053098D"/>
    <w:rsid w:val="005309BB"/>
    <w:rsid w:val="00530A66"/>
    <w:rsid w:val="00530B87"/>
    <w:rsid w:val="00531175"/>
    <w:rsid w:val="005312A9"/>
    <w:rsid w:val="0053139C"/>
    <w:rsid w:val="005313F9"/>
    <w:rsid w:val="005318DE"/>
    <w:rsid w:val="00531995"/>
    <w:rsid w:val="00531A14"/>
    <w:rsid w:val="00531A78"/>
    <w:rsid w:val="005323E7"/>
    <w:rsid w:val="005325C3"/>
    <w:rsid w:val="0053286A"/>
    <w:rsid w:val="00532BB9"/>
    <w:rsid w:val="00532BDE"/>
    <w:rsid w:val="00532DC5"/>
    <w:rsid w:val="00532FB1"/>
    <w:rsid w:val="0053326A"/>
    <w:rsid w:val="005332DE"/>
    <w:rsid w:val="005333D6"/>
    <w:rsid w:val="00533665"/>
    <w:rsid w:val="00533889"/>
    <w:rsid w:val="005339CF"/>
    <w:rsid w:val="00533A89"/>
    <w:rsid w:val="00533B1E"/>
    <w:rsid w:val="00533BA3"/>
    <w:rsid w:val="00533DC6"/>
    <w:rsid w:val="00533DF1"/>
    <w:rsid w:val="00533DFE"/>
    <w:rsid w:val="00533EA6"/>
    <w:rsid w:val="00533EF4"/>
    <w:rsid w:val="005340CC"/>
    <w:rsid w:val="0053430F"/>
    <w:rsid w:val="005343EF"/>
    <w:rsid w:val="00534444"/>
    <w:rsid w:val="0053470E"/>
    <w:rsid w:val="00534784"/>
    <w:rsid w:val="00534C8C"/>
    <w:rsid w:val="00534CD9"/>
    <w:rsid w:val="00534CF8"/>
    <w:rsid w:val="00534D42"/>
    <w:rsid w:val="0053513D"/>
    <w:rsid w:val="00535200"/>
    <w:rsid w:val="005352C7"/>
    <w:rsid w:val="0053536B"/>
    <w:rsid w:val="0053575A"/>
    <w:rsid w:val="00535869"/>
    <w:rsid w:val="0053590E"/>
    <w:rsid w:val="0053594D"/>
    <w:rsid w:val="00535B49"/>
    <w:rsid w:val="00535D7F"/>
    <w:rsid w:val="00535E12"/>
    <w:rsid w:val="0053602E"/>
    <w:rsid w:val="00536377"/>
    <w:rsid w:val="00536450"/>
    <w:rsid w:val="00536451"/>
    <w:rsid w:val="005364F2"/>
    <w:rsid w:val="00536679"/>
    <w:rsid w:val="005367C8"/>
    <w:rsid w:val="0053684A"/>
    <w:rsid w:val="00536A50"/>
    <w:rsid w:val="00536DC9"/>
    <w:rsid w:val="00536DEB"/>
    <w:rsid w:val="00536E38"/>
    <w:rsid w:val="005370CC"/>
    <w:rsid w:val="005371AD"/>
    <w:rsid w:val="005371FE"/>
    <w:rsid w:val="00537211"/>
    <w:rsid w:val="0053746D"/>
    <w:rsid w:val="00537A00"/>
    <w:rsid w:val="00537BD9"/>
    <w:rsid w:val="00537EEC"/>
    <w:rsid w:val="00537F93"/>
    <w:rsid w:val="00540253"/>
    <w:rsid w:val="00540685"/>
    <w:rsid w:val="005406A0"/>
    <w:rsid w:val="0054092B"/>
    <w:rsid w:val="00540998"/>
    <w:rsid w:val="00540A42"/>
    <w:rsid w:val="00540A80"/>
    <w:rsid w:val="00540BBD"/>
    <w:rsid w:val="00540C3B"/>
    <w:rsid w:val="00540D04"/>
    <w:rsid w:val="00541347"/>
    <w:rsid w:val="00541411"/>
    <w:rsid w:val="00541595"/>
    <w:rsid w:val="0054174B"/>
    <w:rsid w:val="00541B21"/>
    <w:rsid w:val="00541D7E"/>
    <w:rsid w:val="00541E85"/>
    <w:rsid w:val="00542125"/>
    <w:rsid w:val="00542343"/>
    <w:rsid w:val="00542403"/>
    <w:rsid w:val="00542517"/>
    <w:rsid w:val="0054284F"/>
    <w:rsid w:val="005428A4"/>
    <w:rsid w:val="00542A8E"/>
    <w:rsid w:val="00542DBD"/>
    <w:rsid w:val="00542E3C"/>
    <w:rsid w:val="00542F27"/>
    <w:rsid w:val="0054312D"/>
    <w:rsid w:val="00543223"/>
    <w:rsid w:val="005435EE"/>
    <w:rsid w:val="005436B4"/>
    <w:rsid w:val="005436DE"/>
    <w:rsid w:val="0054381A"/>
    <w:rsid w:val="00543F06"/>
    <w:rsid w:val="005440A4"/>
    <w:rsid w:val="00544221"/>
    <w:rsid w:val="00544250"/>
    <w:rsid w:val="00544270"/>
    <w:rsid w:val="00544300"/>
    <w:rsid w:val="0054436B"/>
    <w:rsid w:val="00544921"/>
    <w:rsid w:val="00544A3F"/>
    <w:rsid w:val="00544AC7"/>
    <w:rsid w:val="00544FDB"/>
    <w:rsid w:val="0054506D"/>
    <w:rsid w:val="005450DA"/>
    <w:rsid w:val="005451CE"/>
    <w:rsid w:val="005453BD"/>
    <w:rsid w:val="00545433"/>
    <w:rsid w:val="0054557B"/>
    <w:rsid w:val="0054559F"/>
    <w:rsid w:val="005455D4"/>
    <w:rsid w:val="00545665"/>
    <w:rsid w:val="005459F6"/>
    <w:rsid w:val="00545B02"/>
    <w:rsid w:val="00545B27"/>
    <w:rsid w:val="00545B29"/>
    <w:rsid w:val="00545D60"/>
    <w:rsid w:val="00545D78"/>
    <w:rsid w:val="00545F9A"/>
    <w:rsid w:val="00546004"/>
    <w:rsid w:val="00546221"/>
    <w:rsid w:val="00546471"/>
    <w:rsid w:val="005465B2"/>
    <w:rsid w:val="00546BAD"/>
    <w:rsid w:val="00546EF9"/>
    <w:rsid w:val="00546F87"/>
    <w:rsid w:val="005473B9"/>
    <w:rsid w:val="00547747"/>
    <w:rsid w:val="00547808"/>
    <w:rsid w:val="00547A38"/>
    <w:rsid w:val="00547AEF"/>
    <w:rsid w:val="00547B04"/>
    <w:rsid w:val="00547E37"/>
    <w:rsid w:val="00547E86"/>
    <w:rsid w:val="00547F7E"/>
    <w:rsid w:val="00547FB5"/>
    <w:rsid w:val="00547FB9"/>
    <w:rsid w:val="00550148"/>
    <w:rsid w:val="00550183"/>
    <w:rsid w:val="005503A7"/>
    <w:rsid w:val="005503A8"/>
    <w:rsid w:val="00550744"/>
    <w:rsid w:val="005507C8"/>
    <w:rsid w:val="00550B71"/>
    <w:rsid w:val="00550CD3"/>
    <w:rsid w:val="00550D0E"/>
    <w:rsid w:val="00550D52"/>
    <w:rsid w:val="00550D6B"/>
    <w:rsid w:val="00550D8A"/>
    <w:rsid w:val="00550FAE"/>
    <w:rsid w:val="005511E4"/>
    <w:rsid w:val="00551C18"/>
    <w:rsid w:val="00551C5E"/>
    <w:rsid w:val="00552503"/>
    <w:rsid w:val="005529CC"/>
    <w:rsid w:val="00552C05"/>
    <w:rsid w:val="00552D19"/>
    <w:rsid w:val="00553031"/>
    <w:rsid w:val="005533D5"/>
    <w:rsid w:val="00553635"/>
    <w:rsid w:val="00553834"/>
    <w:rsid w:val="0055389D"/>
    <w:rsid w:val="00553B1B"/>
    <w:rsid w:val="0055432B"/>
    <w:rsid w:val="0055433C"/>
    <w:rsid w:val="0055461C"/>
    <w:rsid w:val="00554630"/>
    <w:rsid w:val="00554DD7"/>
    <w:rsid w:val="00554ECE"/>
    <w:rsid w:val="00554ED6"/>
    <w:rsid w:val="00554FCC"/>
    <w:rsid w:val="0055562D"/>
    <w:rsid w:val="00555749"/>
    <w:rsid w:val="005558C6"/>
    <w:rsid w:val="00555981"/>
    <w:rsid w:val="00556142"/>
    <w:rsid w:val="00556157"/>
    <w:rsid w:val="005562B7"/>
    <w:rsid w:val="00556328"/>
    <w:rsid w:val="005566D0"/>
    <w:rsid w:val="005566DE"/>
    <w:rsid w:val="005567CB"/>
    <w:rsid w:val="005568EB"/>
    <w:rsid w:val="0055691A"/>
    <w:rsid w:val="00556A77"/>
    <w:rsid w:val="00556BDD"/>
    <w:rsid w:val="00556C77"/>
    <w:rsid w:val="00556E38"/>
    <w:rsid w:val="00556E93"/>
    <w:rsid w:val="005575B7"/>
    <w:rsid w:val="005578A5"/>
    <w:rsid w:val="00560167"/>
    <w:rsid w:val="00560299"/>
    <w:rsid w:val="00560415"/>
    <w:rsid w:val="00560541"/>
    <w:rsid w:val="00560A1B"/>
    <w:rsid w:val="00560C27"/>
    <w:rsid w:val="00560CF0"/>
    <w:rsid w:val="00560CF5"/>
    <w:rsid w:val="00560E3D"/>
    <w:rsid w:val="00560E65"/>
    <w:rsid w:val="0056100B"/>
    <w:rsid w:val="0056108C"/>
    <w:rsid w:val="005610AD"/>
    <w:rsid w:val="00561216"/>
    <w:rsid w:val="005618D8"/>
    <w:rsid w:val="005618F2"/>
    <w:rsid w:val="00561BF7"/>
    <w:rsid w:val="00561DF5"/>
    <w:rsid w:val="00562267"/>
    <w:rsid w:val="00562830"/>
    <w:rsid w:val="00562B0F"/>
    <w:rsid w:val="00563032"/>
    <w:rsid w:val="00563AE4"/>
    <w:rsid w:val="00563B95"/>
    <w:rsid w:val="00563E5B"/>
    <w:rsid w:val="00563F9C"/>
    <w:rsid w:val="0056427A"/>
    <w:rsid w:val="00564333"/>
    <w:rsid w:val="005643C9"/>
    <w:rsid w:val="005643F2"/>
    <w:rsid w:val="005645D4"/>
    <w:rsid w:val="005645DF"/>
    <w:rsid w:val="00564698"/>
    <w:rsid w:val="00564D51"/>
    <w:rsid w:val="005651B2"/>
    <w:rsid w:val="00565475"/>
    <w:rsid w:val="00565555"/>
    <w:rsid w:val="00565EAE"/>
    <w:rsid w:val="00566218"/>
    <w:rsid w:val="0056666A"/>
    <w:rsid w:val="00566933"/>
    <w:rsid w:val="005669C1"/>
    <w:rsid w:val="005669F6"/>
    <w:rsid w:val="00566ACF"/>
    <w:rsid w:val="00566B15"/>
    <w:rsid w:val="0056724A"/>
    <w:rsid w:val="005672F2"/>
    <w:rsid w:val="005674CC"/>
    <w:rsid w:val="0056788A"/>
    <w:rsid w:val="00567A8B"/>
    <w:rsid w:val="00567FB2"/>
    <w:rsid w:val="00570167"/>
    <w:rsid w:val="005703DB"/>
    <w:rsid w:val="00570883"/>
    <w:rsid w:val="00570939"/>
    <w:rsid w:val="00570BBB"/>
    <w:rsid w:val="00570DC0"/>
    <w:rsid w:val="00571005"/>
    <w:rsid w:val="00571222"/>
    <w:rsid w:val="005715B1"/>
    <w:rsid w:val="00571931"/>
    <w:rsid w:val="005719A9"/>
    <w:rsid w:val="00571AB9"/>
    <w:rsid w:val="00571ECF"/>
    <w:rsid w:val="005720A6"/>
    <w:rsid w:val="005722A3"/>
    <w:rsid w:val="00572498"/>
    <w:rsid w:val="00572553"/>
    <w:rsid w:val="00572608"/>
    <w:rsid w:val="005728B3"/>
    <w:rsid w:val="00572976"/>
    <w:rsid w:val="005729E7"/>
    <w:rsid w:val="00572A3E"/>
    <w:rsid w:val="00572C64"/>
    <w:rsid w:val="00572E12"/>
    <w:rsid w:val="00572EC6"/>
    <w:rsid w:val="00573343"/>
    <w:rsid w:val="005737AE"/>
    <w:rsid w:val="00573983"/>
    <w:rsid w:val="00573A9A"/>
    <w:rsid w:val="00573B55"/>
    <w:rsid w:val="00573C0D"/>
    <w:rsid w:val="00573C5D"/>
    <w:rsid w:val="00573FFA"/>
    <w:rsid w:val="00574858"/>
    <w:rsid w:val="005748A8"/>
    <w:rsid w:val="00574B48"/>
    <w:rsid w:val="00574D5C"/>
    <w:rsid w:val="00574D73"/>
    <w:rsid w:val="0057512A"/>
    <w:rsid w:val="00575375"/>
    <w:rsid w:val="005755EC"/>
    <w:rsid w:val="0057572E"/>
    <w:rsid w:val="00575779"/>
    <w:rsid w:val="00575C1A"/>
    <w:rsid w:val="00575CBD"/>
    <w:rsid w:val="00575D9C"/>
    <w:rsid w:val="005764E6"/>
    <w:rsid w:val="0057654A"/>
    <w:rsid w:val="00576754"/>
    <w:rsid w:val="00576BF1"/>
    <w:rsid w:val="00576E48"/>
    <w:rsid w:val="00576E95"/>
    <w:rsid w:val="00577074"/>
    <w:rsid w:val="00577354"/>
    <w:rsid w:val="005775B3"/>
    <w:rsid w:val="005777EC"/>
    <w:rsid w:val="00577899"/>
    <w:rsid w:val="00577A83"/>
    <w:rsid w:val="00577B19"/>
    <w:rsid w:val="00577C46"/>
    <w:rsid w:val="005802A3"/>
    <w:rsid w:val="00580517"/>
    <w:rsid w:val="00580610"/>
    <w:rsid w:val="00580831"/>
    <w:rsid w:val="005809CB"/>
    <w:rsid w:val="00580BE3"/>
    <w:rsid w:val="00580C12"/>
    <w:rsid w:val="00580E73"/>
    <w:rsid w:val="00580EB0"/>
    <w:rsid w:val="00580F20"/>
    <w:rsid w:val="0058115A"/>
    <w:rsid w:val="00581181"/>
    <w:rsid w:val="00581662"/>
    <w:rsid w:val="00581BA4"/>
    <w:rsid w:val="00581BC8"/>
    <w:rsid w:val="00581EB8"/>
    <w:rsid w:val="00581FB3"/>
    <w:rsid w:val="00581FE4"/>
    <w:rsid w:val="00582358"/>
    <w:rsid w:val="00582552"/>
    <w:rsid w:val="00582651"/>
    <w:rsid w:val="005826FA"/>
    <w:rsid w:val="005828EC"/>
    <w:rsid w:val="00582D34"/>
    <w:rsid w:val="00582DBA"/>
    <w:rsid w:val="00582FE7"/>
    <w:rsid w:val="00583113"/>
    <w:rsid w:val="00583320"/>
    <w:rsid w:val="0058342B"/>
    <w:rsid w:val="0058354B"/>
    <w:rsid w:val="00583647"/>
    <w:rsid w:val="00583731"/>
    <w:rsid w:val="00583864"/>
    <w:rsid w:val="00583A8C"/>
    <w:rsid w:val="00583CCA"/>
    <w:rsid w:val="00583CFF"/>
    <w:rsid w:val="00583D0B"/>
    <w:rsid w:val="00583FBC"/>
    <w:rsid w:val="005843CB"/>
    <w:rsid w:val="00584855"/>
    <w:rsid w:val="00584884"/>
    <w:rsid w:val="00584985"/>
    <w:rsid w:val="00584A0B"/>
    <w:rsid w:val="00584F5F"/>
    <w:rsid w:val="00584F7A"/>
    <w:rsid w:val="00585454"/>
    <w:rsid w:val="005854E2"/>
    <w:rsid w:val="005855C5"/>
    <w:rsid w:val="0058574F"/>
    <w:rsid w:val="005858A2"/>
    <w:rsid w:val="00585917"/>
    <w:rsid w:val="00585B07"/>
    <w:rsid w:val="00585C94"/>
    <w:rsid w:val="00585D64"/>
    <w:rsid w:val="00585F2C"/>
    <w:rsid w:val="0058603B"/>
    <w:rsid w:val="00586AFC"/>
    <w:rsid w:val="00586C8F"/>
    <w:rsid w:val="00586CF6"/>
    <w:rsid w:val="00586D19"/>
    <w:rsid w:val="00586D1A"/>
    <w:rsid w:val="00586D7A"/>
    <w:rsid w:val="0058713F"/>
    <w:rsid w:val="00587222"/>
    <w:rsid w:val="005872C9"/>
    <w:rsid w:val="00587418"/>
    <w:rsid w:val="0058741B"/>
    <w:rsid w:val="0058773D"/>
    <w:rsid w:val="0058793B"/>
    <w:rsid w:val="00587A8D"/>
    <w:rsid w:val="00587B34"/>
    <w:rsid w:val="00587C7A"/>
    <w:rsid w:val="00587F19"/>
    <w:rsid w:val="00587F58"/>
    <w:rsid w:val="00587FDA"/>
    <w:rsid w:val="0059031E"/>
    <w:rsid w:val="005905C8"/>
    <w:rsid w:val="005905D4"/>
    <w:rsid w:val="0059092E"/>
    <w:rsid w:val="00590A36"/>
    <w:rsid w:val="00590AB5"/>
    <w:rsid w:val="00590C42"/>
    <w:rsid w:val="00590D19"/>
    <w:rsid w:val="00590FB2"/>
    <w:rsid w:val="00591205"/>
    <w:rsid w:val="0059157E"/>
    <w:rsid w:val="00591925"/>
    <w:rsid w:val="005919AE"/>
    <w:rsid w:val="00591AA7"/>
    <w:rsid w:val="00591B34"/>
    <w:rsid w:val="00591DF6"/>
    <w:rsid w:val="00591EA3"/>
    <w:rsid w:val="0059203D"/>
    <w:rsid w:val="005920BA"/>
    <w:rsid w:val="00592362"/>
    <w:rsid w:val="00592968"/>
    <w:rsid w:val="00592A90"/>
    <w:rsid w:val="00592B6C"/>
    <w:rsid w:val="005930D8"/>
    <w:rsid w:val="00593114"/>
    <w:rsid w:val="00593394"/>
    <w:rsid w:val="005933E8"/>
    <w:rsid w:val="00593415"/>
    <w:rsid w:val="00593626"/>
    <w:rsid w:val="00593E06"/>
    <w:rsid w:val="00594664"/>
    <w:rsid w:val="005946A1"/>
    <w:rsid w:val="00594CAF"/>
    <w:rsid w:val="00594DFA"/>
    <w:rsid w:val="00594EBC"/>
    <w:rsid w:val="00594EDB"/>
    <w:rsid w:val="00594F68"/>
    <w:rsid w:val="00595048"/>
    <w:rsid w:val="00595132"/>
    <w:rsid w:val="00595291"/>
    <w:rsid w:val="005953D4"/>
    <w:rsid w:val="0059571D"/>
    <w:rsid w:val="00595734"/>
    <w:rsid w:val="0059573A"/>
    <w:rsid w:val="00595758"/>
    <w:rsid w:val="005958D0"/>
    <w:rsid w:val="00595A25"/>
    <w:rsid w:val="00595A52"/>
    <w:rsid w:val="00595B22"/>
    <w:rsid w:val="00595B7A"/>
    <w:rsid w:val="00595C55"/>
    <w:rsid w:val="00595E1F"/>
    <w:rsid w:val="00595E47"/>
    <w:rsid w:val="00595F41"/>
    <w:rsid w:val="00596378"/>
    <w:rsid w:val="00596639"/>
    <w:rsid w:val="005966DB"/>
    <w:rsid w:val="005967D6"/>
    <w:rsid w:val="00596C42"/>
    <w:rsid w:val="00596C49"/>
    <w:rsid w:val="00596D88"/>
    <w:rsid w:val="00596E08"/>
    <w:rsid w:val="00596E33"/>
    <w:rsid w:val="00597037"/>
    <w:rsid w:val="005970EA"/>
    <w:rsid w:val="005972DA"/>
    <w:rsid w:val="0059730A"/>
    <w:rsid w:val="005975F4"/>
    <w:rsid w:val="00597759"/>
    <w:rsid w:val="0059782F"/>
    <w:rsid w:val="00597DC3"/>
    <w:rsid w:val="00597E35"/>
    <w:rsid w:val="00597F70"/>
    <w:rsid w:val="00597FED"/>
    <w:rsid w:val="005A01AA"/>
    <w:rsid w:val="005A01D3"/>
    <w:rsid w:val="005A08A0"/>
    <w:rsid w:val="005A0BF7"/>
    <w:rsid w:val="005A0D38"/>
    <w:rsid w:val="005A0DA3"/>
    <w:rsid w:val="005A0DAE"/>
    <w:rsid w:val="005A100A"/>
    <w:rsid w:val="005A122A"/>
    <w:rsid w:val="005A129B"/>
    <w:rsid w:val="005A140F"/>
    <w:rsid w:val="005A15E7"/>
    <w:rsid w:val="005A175B"/>
    <w:rsid w:val="005A1862"/>
    <w:rsid w:val="005A189E"/>
    <w:rsid w:val="005A19D1"/>
    <w:rsid w:val="005A19D6"/>
    <w:rsid w:val="005A1B0D"/>
    <w:rsid w:val="005A1EF5"/>
    <w:rsid w:val="005A2052"/>
    <w:rsid w:val="005A2153"/>
    <w:rsid w:val="005A2655"/>
    <w:rsid w:val="005A27D1"/>
    <w:rsid w:val="005A2D6B"/>
    <w:rsid w:val="005A2EEA"/>
    <w:rsid w:val="005A2FC9"/>
    <w:rsid w:val="005A3243"/>
    <w:rsid w:val="005A3622"/>
    <w:rsid w:val="005A37FE"/>
    <w:rsid w:val="005A3814"/>
    <w:rsid w:val="005A3A60"/>
    <w:rsid w:val="005A3C49"/>
    <w:rsid w:val="005A3E0C"/>
    <w:rsid w:val="005A3F05"/>
    <w:rsid w:val="005A3F96"/>
    <w:rsid w:val="005A4132"/>
    <w:rsid w:val="005A4153"/>
    <w:rsid w:val="005A43A0"/>
    <w:rsid w:val="005A44BA"/>
    <w:rsid w:val="005A44CB"/>
    <w:rsid w:val="005A4855"/>
    <w:rsid w:val="005A4A93"/>
    <w:rsid w:val="005A4EC2"/>
    <w:rsid w:val="005A4F80"/>
    <w:rsid w:val="005A50E0"/>
    <w:rsid w:val="005A5456"/>
    <w:rsid w:val="005A557D"/>
    <w:rsid w:val="005A55EC"/>
    <w:rsid w:val="005A5674"/>
    <w:rsid w:val="005A5699"/>
    <w:rsid w:val="005A5A7A"/>
    <w:rsid w:val="005A5A94"/>
    <w:rsid w:val="005A5B29"/>
    <w:rsid w:val="005A5DBD"/>
    <w:rsid w:val="005A5E65"/>
    <w:rsid w:val="005A61BB"/>
    <w:rsid w:val="005A62C9"/>
    <w:rsid w:val="005A62F2"/>
    <w:rsid w:val="005A642A"/>
    <w:rsid w:val="005A65FA"/>
    <w:rsid w:val="005A6A4D"/>
    <w:rsid w:val="005A6B30"/>
    <w:rsid w:val="005A6B99"/>
    <w:rsid w:val="005A6BDF"/>
    <w:rsid w:val="005A6C81"/>
    <w:rsid w:val="005A6D43"/>
    <w:rsid w:val="005A6F47"/>
    <w:rsid w:val="005A6F80"/>
    <w:rsid w:val="005A7027"/>
    <w:rsid w:val="005A75A8"/>
    <w:rsid w:val="005A76BE"/>
    <w:rsid w:val="005A7793"/>
    <w:rsid w:val="005A78B2"/>
    <w:rsid w:val="005A7A5D"/>
    <w:rsid w:val="005A7C36"/>
    <w:rsid w:val="005A7D81"/>
    <w:rsid w:val="005A7E83"/>
    <w:rsid w:val="005B020F"/>
    <w:rsid w:val="005B03AC"/>
    <w:rsid w:val="005B0729"/>
    <w:rsid w:val="005B0AF5"/>
    <w:rsid w:val="005B0DE5"/>
    <w:rsid w:val="005B10D9"/>
    <w:rsid w:val="005B1142"/>
    <w:rsid w:val="005B1330"/>
    <w:rsid w:val="005B1523"/>
    <w:rsid w:val="005B17FA"/>
    <w:rsid w:val="005B18E1"/>
    <w:rsid w:val="005B1995"/>
    <w:rsid w:val="005B1B4B"/>
    <w:rsid w:val="005B222D"/>
    <w:rsid w:val="005B248C"/>
    <w:rsid w:val="005B26AB"/>
    <w:rsid w:val="005B2B9F"/>
    <w:rsid w:val="005B2F17"/>
    <w:rsid w:val="005B2F83"/>
    <w:rsid w:val="005B30F5"/>
    <w:rsid w:val="005B3198"/>
    <w:rsid w:val="005B32DC"/>
    <w:rsid w:val="005B32F0"/>
    <w:rsid w:val="005B354D"/>
    <w:rsid w:val="005B3975"/>
    <w:rsid w:val="005B3F5A"/>
    <w:rsid w:val="005B464B"/>
    <w:rsid w:val="005B46D8"/>
    <w:rsid w:val="005B4778"/>
    <w:rsid w:val="005B47C1"/>
    <w:rsid w:val="005B48C6"/>
    <w:rsid w:val="005B4918"/>
    <w:rsid w:val="005B4A64"/>
    <w:rsid w:val="005B4B11"/>
    <w:rsid w:val="005B4CD4"/>
    <w:rsid w:val="005B4E68"/>
    <w:rsid w:val="005B5335"/>
    <w:rsid w:val="005B536E"/>
    <w:rsid w:val="005B537A"/>
    <w:rsid w:val="005B53F5"/>
    <w:rsid w:val="005B569C"/>
    <w:rsid w:val="005B5789"/>
    <w:rsid w:val="005B579F"/>
    <w:rsid w:val="005B57AB"/>
    <w:rsid w:val="005B57C5"/>
    <w:rsid w:val="005B59CD"/>
    <w:rsid w:val="005B5CC4"/>
    <w:rsid w:val="005B5D59"/>
    <w:rsid w:val="005B5E05"/>
    <w:rsid w:val="005B61D7"/>
    <w:rsid w:val="005B6379"/>
    <w:rsid w:val="005B6523"/>
    <w:rsid w:val="005B6525"/>
    <w:rsid w:val="005B655A"/>
    <w:rsid w:val="005B65DB"/>
    <w:rsid w:val="005B661D"/>
    <w:rsid w:val="005B662C"/>
    <w:rsid w:val="005B6664"/>
    <w:rsid w:val="005B6674"/>
    <w:rsid w:val="005B6798"/>
    <w:rsid w:val="005B6847"/>
    <w:rsid w:val="005B68CA"/>
    <w:rsid w:val="005B6E06"/>
    <w:rsid w:val="005B6F57"/>
    <w:rsid w:val="005B764C"/>
    <w:rsid w:val="005B7C21"/>
    <w:rsid w:val="005B7C94"/>
    <w:rsid w:val="005B7F50"/>
    <w:rsid w:val="005C0068"/>
    <w:rsid w:val="005C0353"/>
    <w:rsid w:val="005C07F0"/>
    <w:rsid w:val="005C0ABA"/>
    <w:rsid w:val="005C110B"/>
    <w:rsid w:val="005C1692"/>
    <w:rsid w:val="005C1744"/>
    <w:rsid w:val="005C1A6B"/>
    <w:rsid w:val="005C1ABC"/>
    <w:rsid w:val="005C22DA"/>
    <w:rsid w:val="005C2C6C"/>
    <w:rsid w:val="005C2DF7"/>
    <w:rsid w:val="005C2E39"/>
    <w:rsid w:val="005C303E"/>
    <w:rsid w:val="005C30D7"/>
    <w:rsid w:val="005C33FE"/>
    <w:rsid w:val="005C3434"/>
    <w:rsid w:val="005C368E"/>
    <w:rsid w:val="005C3720"/>
    <w:rsid w:val="005C3936"/>
    <w:rsid w:val="005C3998"/>
    <w:rsid w:val="005C3A70"/>
    <w:rsid w:val="005C3D63"/>
    <w:rsid w:val="005C3E41"/>
    <w:rsid w:val="005C40B7"/>
    <w:rsid w:val="005C4284"/>
    <w:rsid w:val="005C436D"/>
    <w:rsid w:val="005C43D1"/>
    <w:rsid w:val="005C4457"/>
    <w:rsid w:val="005C49C0"/>
    <w:rsid w:val="005C4C0E"/>
    <w:rsid w:val="005C4F20"/>
    <w:rsid w:val="005C5069"/>
    <w:rsid w:val="005C5137"/>
    <w:rsid w:val="005C51B5"/>
    <w:rsid w:val="005C52BB"/>
    <w:rsid w:val="005C5599"/>
    <w:rsid w:val="005C585B"/>
    <w:rsid w:val="005C5944"/>
    <w:rsid w:val="005C59E0"/>
    <w:rsid w:val="005C5A70"/>
    <w:rsid w:val="005C5AB8"/>
    <w:rsid w:val="005C5B8C"/>
    <w:rsid w:val="005C5C18"/>
    <w:rsid w:val="005C61E2"/>
    <w:rsid w:val="005C6369"/>
    <w:rsid w:val="005C6373"/>
    <w:rsid w:val="005C673A"/>
    <w:rsid w:val="005C673D"/>
    <w:rsid w:val="005C6816"/>
    <w:rsid w:val="005C6BD0"/>
    <w:rsid w:val="005C6C38"/>
    <w:rsid w:val="005C6E22"/>
    <w:rsid w:val="005C7095"/>
    <w:rsid w:val="005C7224"/>
    <w:rsid w:val="005C7562"/>
    <w:rsid w:val="005C7613"/>
    <w:rsid w:val="005C7684"/>
    <w:rsid w:val="005C768B"/>
    <w:rsid w:val="005C7746"/>
    <w:rsid w:val="005C7805"/>
    <w:rsid w:val="005C7CE4"/>
    <w:rsid w:val="005C7EC1"/>
    <w:rsid w:val="005C7F1A"/>
    <w:rsid w:val="005C7F45"/>
    <w:rsid w:val="005C7F84"/>
    <w:rsid w:val="005D030D"/>
    <w:rsid w:val="005D05C3"/>
    <w:rsid w:val="005D0663"/>
    <w:rsid w:val="005D084A"/>
    <w:rsid w:val="005D0D70"/>
    <w:rsid w:val="005D0DB3"/>
    <w:rsid w:val="005D0E40"/>
    <w:rsid w:val="005D0F5C"/>
    <w:rsid w:val="005D12D4"/>
    <w:rsid w:val="005D1354"/>
    <w:rsid w:val="005D171D"/>
    <w:rsid w:val="005D1945"/>
    <w:rsid w:val="005D1A0D"/>
    <w:rsid w:val="005D1A1A"/>
    <w:rsid w:val="005D1AC3"/>
    <w:rsid w:val="005D1BA4"/>
    <w:rsid w:val="005D209E"/>
    <w:rsid w:val="005D2155"/>
    <w:rsid w:val="005D21FA"/>
    <w:rsid w:val="005D28E3"/>
    <w:rsid w:val="005D2CD0"/>
    <w:rsid w:val="005D2D2E"/>
    <w:rsid w:val="005D2F12"/>
    <w:rsid w:val="005D3098"/>
    <w:rsid w:val="005D322C"/>
    <w:rsid w:val="005D34F0"/>
    <w:rsid w:val="005D372B"/>
    <w:rsid w:val="005D3798"/>
    <w:rsid w:val="005D37EE"/>
    <w:rsid w:val="005D3AA7"/>
    <w:rsid w:val="005D3DCE"/>
    <w:rsid w:val="005D3DF5"/>
    <w:rsid w:val="005D3E15"/>
    <w:rsid w:val="005D4317"/>
    <w:rsid w:val="005D460B"/>
    <w:rsid w:val="005D46D9"/>
    <w:rsid w:val="005D489E"/>
    <w:rsid w:val="005D48CB"/>
    <w:rsid w:val="005D4A79"/>
    <w:rsid w:val="005D4AB7"/>
    <w:rsid w:val="005D4C3B"/>
    <w:rsid w:val="005D52FC"/>
    <w:rsid w:val="005D5579"/>
    <w:rsid w:val="005D55E1"/>
    <w:rsid w:val="005D5751"/>
    <w:rsid w:val="005D5A4D"/>
    <w:rsid w:val="005D5B07"/>
    <w:rsid w:val="005D5B2F"/>
    <w:rsid w:val="005D5E00"/>
    <w:rsid w:val="005D5EE4"/>
    <w:rsid w:val="005D602A"/>
    <w:rsid w:val="005D61DB"/>
    <w:rsid w:val="005D6399"/>
    <w:rsid w:val="005D66A1"/>
    <w:rsid w:val="005D66C7"/>
    <w:rsid w:val="005D6735"/>
    <w:rsid w:val="005D675E"/>
    <w:rsid w:val="005D67D7"/>
    <w:rsid w:val="005D6DB9"/>
    <w:rsid w:val="005D6F54"/>
    <w:rsid w:val="005D7373"/>
    <w:rsid w:val="005D7461"/>
    <w:rsid w:val="005D7529"/>
    <w:rsid w:val="005D78B3"/>
    <w:rsid w:val="005D7E18"/>
    <w:rsid w:val="005E0287"/>
    <w:rsid w:val="005E0817"/>
    <w:rsid w:val="005E09CA"/>
    <w:rsid w:val="005E0C20"/>
    <w:rsid w:val="005E0C54"/>
    <w:rsid w:val="005E0F0B"/>
    <w:rsid w:val="005E1202"/>
    <w:rsid w:val="005E186C"/>
    <w:rsid w:val="005E1AC7"/>
    <w:rsid w:val="005E1DF5"/>
    <w:rsid w:val="005E1E0D"/>
    <w:rsid w:val="005E20D2"/>
    <w:rsid w:val="005E22AC"/>
    <w:rsid w:val="005E2559"/>
    <w:rsid w:val="005E25E5"/>
    <w:rsid w:val="005E2675"/>
    <w:rsid w:val="005E2A85"/>
    <w:rsid w:val="005E2C53"/>
    <w:rsid w:val="005E3057"/>
    <w:rsid w:val="005E3647"/>
    <w:rsid w:val="005E3E05"/>
    <w:rsid w:val="005E3EB1"/>
    <w:rsid w:val="005E423F"/>
    <w:rsid w:val="005E4311"/>
    <w:rsid w:val="005E4343"/>
    <w:rsid w:val="005E4677"/>
    <w:rsid w:val="005E4C72"/>
    <w:rsid w:val="005E4F54"/>
    <w:rsid w:val="005E538C"/>
    <w:rsid w:val="005E54C7"/>
    <w:rsid w:val="005E56F7"/>
    <w:rsid w:val="005E5795"/>
    <w:rsid w:val="005E5D7D"/>
    <w:rsid w:val="005E5D8D"/>
    <w:rsid w:val="005E5ED6"/>
    <w:rsid w:val="005E5FF8"/>
    <w:rsid w:val="005E61A9"/>
    <w:rsid w:val="005E62BD"/>
    <w:rsid w:val="005E63B3"/>
    <w:rsid w:val="005E6920"/>
    <w:rsid w:val="005E699E"/>
    <w:rsid w:val="005E6A39"/>
    <w:rsid w:val="005E6AA9"/>
    <w:rsid w:val="005E6EFA"/>
    <w:rsid w:val="005E7178"/>
    <w:rsid w:val="005E7544"/>
    <w:rsid w:val="005E755A"/>
    <w:rsid w:val="005E758B"/>
    <w:rsid w:val="005E78FD"/>
    <w:rsid w:val="005E7B82"/>
    <w:rsid w:val="005E7C9C"/>
    <w:rsid w:val="005E7DE8"/>
    <w:rsid w:val="005E7DF0"/>
    <w:rsid w:val="005E7EFF"/>
    <w:rsid w:val="005E7F42"/>
    <w:rsid w:val="005F0006"/>
    <w:rsid w:val="005F03B7"/>
    <w:rsid w:val="005F04A1"/>
    <w:rsid w:val="005F0809"/>
    <w:rsid w:val="005F08E3"/>
    <w:rsid w:val="005F0A5E"/>
    <w:rsid w:val="005F0DC0"/>
    <w:rsid w:val="005F0F69"/>
    <w:rsid w:val="005F1098"/>
    <w:rsid w:val="005F114F"/>
    <w:rsid w:val="005F15E6"/>
    <w:rsid w:val="005F166C"/>
    <w:rsid w:val="005F17B9"/>
    <w:rsid w:val="005F19D9"/>
    <w:rsid w:val="005F1AF8"/>
    <w:rsid w:val="005F1CB3"/>
    <w:rsid w:val="005F2118"/>
    <w:rsid w:val="005F212C"/>
    <w:rsid w:val="005F216D"/>
    <w:rsid w:val="005F224D"/>
    <w:rsid w:val="005F22A5"/>
    <w:rsid w:val="005F2396"/>
    <w:rsid w:val="005F26B8"/>
    <w:rsid w:val="005F26BA"/>
    <w:rsid w:val="005F2756"/>
    <w:rsid w:val="005F2803"/>
    <w:rsid w:val="005F2984"/>
    <w:rsid w:val="005F29D9"/>
    <w:rsid w:val="005F2BA4"/>
    <w:rsid w:val="005F2DD3"/>
    <w:rsid w:val="005F2E50"/>
    <w:rsid w:val="005F2F0E"/>
    <w:rsid w:val="005F30BF"/>
    <w:rsid w:val="005F33E8"/>
    <w:rsid w:val="005F343C"/>
    <w:rsid w:val="005F353F"/>
    <w:rsid w:val="005F382C"/>
    <w:rsid w:val="005F3AB0"/>
    <w:rsid w:val="005F3D28"/>
    <w:rsid w:val="005F3DE9"/>
    <w:rsid w:val="005F434E"/>
    <w:rsid w:val="005F4606"/>
    <w:rsid w:val="005F46D9"/>
    <w:rsid w:val="005F48AC"/>
    <w:rsid w:val="005F4B65"/>
    <w:rsid w:val="005F516F"/>
    <w:rsid w:val="005F5465"/>
    <w:rsid w:val="005F55D3"/>
    <w:rsid w:val="005F593B"/>
    <w:rsid w:val="005F59BB"/>
    <w:rsid w:val="005F5B7F"/>
    <w:rsid w:val="005F5E74"/>
    <w:rsid w:val="005F62EA"/>
    <w:rsid w:val="005F6356"/>
    <w:rsid w:val="005F6506"/>
    <w:rsid w:val="005F6548"/>
    <w:rsid w:val="005F6569"/>
    <w:rsid w:val="005F65D7"/>
    <w:rsid w:val="005F6D23"/>
    <w:rsid w:val="005F6F27"/>
    <w:rsid w:val="005F6F57"/>
    <w:rsid w:val="005F72A8"/>
    <w:rsid w:val="005F733A"/>
    <w:rsid w:val="005F755D"/>
    <w:rsid w:val="005F75B2"/>
    <w:rsid w:val="005F7638"/>
    <w:rsid w:val="005F790E"/>
    <w:rsid w:val="005F7ABF"/>
    <w:rsid w:val="005F7AEB"/>
    <w:rsid w:val="005F7C63"/>
    <w:rsid w:val="005F7CE9"/>
    <w:rsid w:val="005F7D39"/>
    <w:rsid w:val="006000BB"/>
    <w:rsid w:val="00600645"/>
    <w:rsid w:val="00600722"/>
    <w:rsid w:val="006007C1"/>
    <w:rsid w:val="00600CBF"/>
    <w:rsid w:val="006011A0"/>
    <w:rsid w:val="0060124D"/>
    <w:rsid w:val="0060139C"/>
    <w:rsid w:val="006013D5"/>
    <w:rsid w:val="00601547"/>
    <w:rsid w:val="006018B5"/>
    <w:rsid w:val="00601B92"/>
    <w:rsid w:val="00601D01"/>
    <w:rsid w:val="00601F8E"/>
    <w:rsid w:val="00601FCB"/>
    <w:rsid w:val="006021AA"/>
    <w:rsid w:val="00602291"/>
    <w:rsid w:val="006022BB"/>
    <w:rsid w:val="00602402"/>
    <w:rsid w:val="00602528"/>
    <w:rsid w:val="00602782"/>
    <w:rsid w:val="00602912"/>
    <w:rsid w:val="0060292F"/>
    <w:rsid w:val="00602B69"/>
    <w:rsid w:val="00602B86"/>
    <w:rsid w:val="00602BE8"/>
    <w:rsid w:val="00602DC6"/>
    <w:rsid w:val="006031AE"/>
    <w:rsid w:val="0060354E"/>
    <w:rsid w:val="0060356D"/>
    <w:rsid w:val="00603717"/>
    <w:rsid w:val="00603A61"/>
    <w:rsid w:val="00603B8D"/>
    <w:rsid w:val="00603C94"/>
    <w:rsid w:val="00603E20"/>
    <w:rsid w:val="00604204"/>
    <w:rsid w:val="0060420D"/>
    <w:rsid w:val="006043F5"/>
    <w:rsid w:val="006044EE"/>
    <w:rsid w:val="00604539"/>
    <w:rsid w:val="0060453C"/>
    <w:rsid w:val="0060464D"/>
    <w:rsid w:val="00604850"/>
    <w:rsid w:val="006049B7"/>
    <w:rsid w:val="006049C6"/>
    <w:rsid w:val="00604BEF"/>
    <w:rsid w:val="00604C2A"/>
    <w:rsid w:val="00604CBF"/>
    <w:rsid w:val="00604D89"/>
    <w:rsid w:val="006052A4"/>
    <w:rsid w:val="0060593C"/>
    <w:rsid w:val="00605B11"/>
    <w:rsid w:val="00605D74"/>
    <w:rsid w:val="0060647F"/>
    <w:rsid w:val="00606639"/>
    <w:rsid w:val="006066CD"/>
    <w:rsid w:val="00606A44"/>
    <w:rsid w:val="00606B42"/>
    <w:rsid w:val="00606F9D"/>
    <w:rsid w:val="006071A4"/>
    <w:rsid w:val="00607351"/>
    <w:rsid w:val="006074BB"/>
    <w:rsid w:val="006077BE"/>
    <w:rsid w:val="00607D76"/>
    <w:rsid w:val="00607F1E"/>
    <w:rsid w:val="0061040C"/>
    <w:rsid w:val="006107E3"/>
    <w:rsid w:val="00610BC1"/>
    <w:rsid w:val="00610E17"/>
    <w:rsid w:val="00610F2F"/>
    <w:rsid w:val="0061128B"/>
    <w:rsid w:val="006116B0"/>
    <w:rsid w:val="00611924"/>
    <w:rsid w:val="00611B9C"/>
    <w:rsid w:val="00611C22"/>
    <w:rsid w:val="00611CA5"/>
    <w:rsid w:val="00611E1C"/>
    <w:rsid w:val="00611E2A"/>
    <w:rsid w:val="00611EAF"/>
    <w:rsid w:val="00611F1E"/>
    <w:rsid w:val="00611FDF"/>
    <w:rsid w:val="00612018"/>
    <w:rsid w:val="006120D0"/>
    <w:rsid w:val="006123BE"/>
    <w:rsid w:val="006123D9"/>
    <w:rsid w:val="006124A6"/>
    <w:rsid w:val="00612526"/>
    <w:rsid w:val="006125E0"/>
    <w:rsid w:val="0061267E"/>
    <w:rsid w:val="00612849"/>
    <w:rsid w:val="00612910"/>
    <w:rsid w:val="00612E90"/>
    <w:rsid w:val="00612F88"/>
    <w:rsid w:val="00613005"/>
    <w:rsid w:val="0061301B"/>
    <w:rsid w:val="0061330D"/>
    <w:rsid w:val="006138E2"/>
    <w:rsid w:val="006138F2"/>
    <w:rsid w:val="00613924"/>
    <w:rsid w:val="00613CAD"/>
    <w:rsid w:val="00613DF7"/>
    <w:rsid w:val="0061416E"/>
    <w:rsid w:val="0061455B"/>
    <w:rsid w:val="00614909"/>
    <w:rsid w:val="00614C30"/>
    <w:rsid w:val="00614D6F"/>
    <w:rsid w:val="00614E62"/>
    <w:rsid w:val="00614E88"/>
    <w:rsid w:val="00614F4D"/>
    <w:rsid w:val="0061524C"/>
    <w:rsid w:val="006153BD"/>
    <w:rsid w:val="0061548D"/>
    <w:rsid w:val="006154B0"/>
    <w:rsid w:val="00615608"/>
    <w:rsid w:val="00615A26"/>
    <w:rsid w:val="00615BB5"/>
    <w:rsid w:val="00615C36"/>
    <w:rsid w:val="00615C78"/>
    <w:rsid w:val="00615C8E"/>
    <w:rsid w:val="00615E44"/>
    <w:rsid w:val="00615E80"/>
    <w:rsid w:val="0061648E"/>
    <w:rsid w:val="00616521"/>
    <w:rsid w:val="00616A7F"/>
    <w:rsid w:val="00616EA6"/>
    <w:rsid w:val="00616EB4"/>
    <w:rsid w:val="00617140"/>
    <w:rsid w:val="00617267"/>
    <w:rsid w:val="006173F5"/>
    <w:rsid w:val="006178B5"/>
    <w:rsid w:val="006179A5"/>
    <w:rsid w:val="00617A10"/>
    <w:rsid w:val="00617CF9"/>
    <w:rsid w:val="00617F03"/>
    <w:rsid w:val="0062028F"/>
    <w:rsid w:val="006205B7"/>
    <w:rsid w:val="00620BD5"/>
    <w:rsid w:val="00620BF2"/>
    <w:rsid w:val="00620DE2"/>
    <w:rsid w:val="00621211"/>
    <w:rsid w:val="0062159A"/>
    <w:rsid w:val="0062183F"/>
    <w:rsid w:val="00621ED0"/>
    <w:rsid w:val="00621EE4"/>
    <w:rsid w:val="006221EA"/>
    <w:rsid w:val="00622216"/>
    <w:rsid w:val="006222EE"/>
    <w:rsid w:val="006223A7"/>
    <w:rsid w:val="0062243D"/>
    <w:rsid w:val="00622660"/>
    <w:rsid w:val="00622705"/>
    <w:rsid w:val="00622878"/>
    <w:rsid w:val="00622A6B"/>
    <w:rsid w:val="00622B84"/>
    <w:rsid w:val="0062300E"/>
    <w:rsid w:val="00623184"/>
    <w:rsid w:val="006238C9"/>
    <w:rsid w:val="00623B8A"/>
    <w:rsid w:val="0062401E"/>
    <w:rsid w:val="0062432B"/>
    <w:rsid w:val="00624776"/>
    <w:rsid w:val="006249D9"/>
    <w:rsid w:val="00624B5A"/>
    <w:rsid w:val="00624BE5"/>
    <w:rsid w:val="00624CBF"/>
    <w:rsid w:val="00624D37"/>
    <w:rsid w:val="00624DB1"/>
    <w:rsid w:val="00624EDB"/>
    <w:rsid w:val="00625090"/>
    <w:rsid w:val="0062553D"/>
    <w:rsid w:val="00625639"/>
    <w:rsid w:val="0062577D"/>
    <w:rsid w:val="006257E4"/>
    <w:rsid w:val="00625863"/>
    <w:rsid w:val="006258EB"/>
    <w:rsid w:val="00625C71"/>
    <w:rsid w:val="006264FF"/>
    <w:rsid w:val="0062652C"/>
    <w:rsid w:val="0062666E"/>
    <w:rsid w:val="006268F8"/>
    <w:rsid w:val="00626AE8"/>
    <w:rsid w:val="00626F15"/>
    <w:rsid w:val="00626FF2"/>
    <w:rsid w:val="0062701E"/>
    <w:rsid w:val="00627079"/>
    <w:rsid w:val="0062746D"/>
    <w:rsid w:val="00627762"/>
    <w:rsid w:val="0062777D"/>
    <w:rsid w:val="00627934"/>
    <w:rsid w:val="00627A7C"/>
    <w:rsid w:val="00627A92"/>
    <w:rsid w:val="00627D02"/>
    <w:rsid w:val="00627EFE"/>
    <w:rsid w:val="00627FDD"/>
    <w:rsid w:val="006300EE"/>
    <w:rsid w:val="0063040E"/>
    <w:rsid w:val="006304BD"/>
    <w:rsid w:val="00630547"/>
    <w:rsid w:val="006306D8"/>
    <w:rsid w:val="00630AE2"/>
    <w:rsid w:val="00630F3A"/>
    <w:rsid w:val="00630F5E"/>
    <w:rsid w:val="00631142"/>
    <w:rsid w:val="0063178D"/>
    <w:rsid w:val="006319C1"/>
    <w:rsid w:val="00631AAC"/>
    <w:rsid w:val="00631B6E"/>
    <w:rsid w:val="00631C23"/>
    <w:rsid w:val="00631EC9"/>
    <w:rsid w:val="006321E0"/>
    <w:rsid w:val="0063224E"/>
    <w:rsid w:val="0063237D"/>
    <w:rsid w:val="00632602"/>
    <w:rsid w:val="00632641"/>
    <w:rsid w:val="00632890"/>
    <w:rsid w:val="006331EE"/>
    <w:rsid w:val="00633310"/>
    <w:rsid w:val="00633603"/>
    <w:rsid w:val="006337E5"/>
    <w:rsid w:val="0063393F"/>
    <w:rsid w:val="00633A43"/>
    <w:rsid w:val="00633DD7"/>
    <w:rsid w:val="00633EEC"/>
    <w:rsid w:val="00633F01"/>
    <w:rsid w:val="00633FED"/>
    <w:rsid w:val="00634179"/>
    <w:rsid w:val="00634327"/>
    <w:rsid w:val="006347F7"/>
    <w:rsid w:val="0063494C"/>
    <w:rsid w:val="00634DA8"/>
    <w:rsid w:val="0063537D"/>
    <w:rsid w:val="00635619"/>
    <w:rsid w:val="00635841"/>
    <w:rsid w:val="0063589D"/>
    <w:rsid w:val="006358D7"/>
    <w:rsid w:val="00635BD1"/>
    <w:rsid w:val="00635C0B"/>
    <w:rsid w:val="00635C38"/>
    <w:rsid w:val="00635EF9"/>
    <w:rsid w:val="00636777"/>
    <w:rsid w:val="00636899"/>
    <w:rsid w:val="00636A17"/>
    <w:rsid w:val="00636F83"/>
    <w:rsid w:val="006371D4"/>
    <w:rsid w:val="0063731C"/>
    <w:rsid w:val="00637687"/>
    <w:rsid w:val="0063780E"/>
    <w:rsid w:val="0063786C"/>
    <w:rsid w:val="00637995"/>
    <w:rsid w:val="00637A45"/>
    <w:rsid w:val="00637A69"/>
    <w:rsid w:val="00637AB4"/>
    <w:rsid w:val="00637DDC"/>
    <w:rsid w:val="00637EB8"/>
    <w:rsid w:val="00637F86"/>
    <w:rsid w:val="00640260"/>
    <w:rsid w:val="006406ED"/>
    <w:rsid w:val="00640743"/>
    <w:rsid w:val="00640A2D"/>
    <w:rsid w:val="00640B38"/>
    <w:rsid w:val="00640D8A"/>
    <w:rsid w:val="00640E57"/>
    <w:rsid w:val="00640EC6"/>
    <w:rsid w:val="00640F4F"/>
    <w:rsid w:val="00640F76"/>
    <w:rsid w:val="00641291"/>
    <w:rsid w:val="006413F8"/>
    <w:rsid w:val="00641477"/>
    <w:rsid w:val="006415F6"/>
    <w:rsid w:val="006416D6"/>
    <w:rsid w:val="00641B3B"/>
    <w:rsid w:val="00641B78"/>
    <w:rsid w:val="00641C5C"/>
    <w:rsid w:val="00641D73"/>
    <w:rsid w:val="00641F81"/>
    <w:rsid w:val="006420C2"/>
    <w:rsid w:val="0064223D"/>
    <w:rsid w:val="006424D5"/>
    <w:rsid w:val="0064261D"/>
    <w:rsid w:val="00642713"/>
    <w:rsid w:val="00642EB6"/>
    <w:rsid w:val="0064350C"/>
    <w:rsid w:val="0064368A"/>
    <w:rsid w:val="0064379C"/>
    <w:rsid w:val="00643897"/>
    <w:rsid w:val="006438BE"/>
    <w:rsid w:val="00643BE2"/>
    <w:rsid w:val="00643F39"/>
    <w:rsid w:val="0064443C"/>
    <w:rsid w:val="006444C7"/>
    <w:rsid w:val="006444FB"/>
    <w:rsid w:val="00644850"/>
    <w:rsid w:val="00644A19"/>
    <w:rsid w:val="0064500D"/>
    <w:rsid w:val="006452C7"/>
    <w:rsid w:val="006454D7"/>
    <w:rsid w:val="0064551E"/>
    <w:rsid w:val="006455DA"/>
    <w:rsid w:val="00645651"/>
    <w:rsid w:val="006456FC"/>
    <w:rsid w:val="00645731"/>
    <w:rsid w:val="00645807"/>
    <w:rsid w:val="00645A0D"/>
    <w:rsid w:val="00645B1C"/>
    <w:rsid w:val="00645CA4"/>
    <w:rsid w:val="00645E52"/>
    <w:rsid w:val="00646056"/>
    <w:rsid w:val="00646388"/>
    <w:rsid w:val="0064665F"/>
    <w:rsid w:val="00646696"/>
    <w:rsid w:val="00646835"/>
    <w:rsid w:val="00646A9D"/>
    <w:rsid w:val="00646B00"/>
    <w:rsid w:val="00646C9E"/>
    <w:rsid w:val="00646CC4"/>
    <w:rsid w:val="00646E33"/>
    <w:rsid w:val="00646E57"/>
    <w:rsid w:val="00646E90"/>
    <w:rsid w:val="00646FEE"/>
    <w:rsid w:val="00647028"/>
    <w:rsid w:val="006479B2"/>
    <w:rsid w:val="00647BBC"/>
    <w:rsid w:val="00647DC6"/>
    <w:rsid w:val="006503A2"/>
    <w:rsid w:val="00650480"/>
    <w:rsid w:val="00650BDB"/>
    <w:rsid w:val="00650BE7"/>
    <w:rsid w:val="00650C08"/>
    <w:rsid w:val="00650CD2"/>
    <w:rsid w:val="00650CD3"/>
    <w:rsid w:val="00650D2C"/>
    <w:rsid w:val="00650EC5"/>
    <w:rsid w:val="00650F45"/>
    <w:rsid w:val="00650F87"/>
    <w:rsid w:val="0065108B"/>
    <w:rsid w:val="0065116A"/>
    <w:rsid w:val="00651301"/>
    <w:rsid w:val="006515BB"/>
    <w:rsid w:val="00651715"/>
    <w:rsid w:val="00651CEE"/>
    <w:rsid w:val="00651DC0"/>
    <w:rsid w:val="00651EAC"/>
    <w:rsid w:val="0065205A"/>
    <w:rsid w:val="00652125"/>
    <w:rsid w:val="0065215F"/>
    <w:rsid w:val="00652EE9"/>
    <w:rsid w:val="006530B6"/>
    <w:rsid w:val="006530D6"/>
    <w:rsid w:val="00653651"/>
    <w:rsid w:val="006536C5"/>
    <w:rsid w:val="00653713"/>
    <w:rsid w:val="00653828"/>
    <w:rsid w:val="00653CEF"/>
    <w:rsid w:val="00653F8E"/>
    <w:rsid w:val="006540CE"/>
    <w:rsid w:val="006546A7"/>
    <w:rsid w:val="00654792"/>
    <w:rsid w:val="006547A7"/>
    <w:rsid w:val="00654D63"/>
    <w:rsid w:val="00655054"/>
    <w:rsid w:val="006553F7"/>
    <w:rsid w:val="00655644"/>
    <w:rsid w:val="006556A0"/>
    <w:rsid w:val="00655830"/>
    <w:rsid w:val="00655DBE"/>
    <w:rsid w:val="00655E21"/>
    <w:rsid w:val="00655F85"/>
    <w:rsid w:val="00655FEB"/>
    <w:rsid w:val="00656380"/>
    <w:rsid w:val="00656553"/>
    <w:rsid w:val="00656760"/>
    <w:rsid w:val="0065683F"/>
    <w:rsid w:val="00657049"/>
    <w:rsid w:val="006571BB"/>
    <w:rsid w:val="006571ED"/>
    <w:rsid w:val="006571F9"/>
    <w:rsid w:val="0065721A"/>
    <w:rsid w:val="006572E8"/>
    <w:rsid w:val="0065773A"/>
    <w:rsid w:val="00660172"/>
    <w:rsid w:val="006601A0"/>
    <w:rsid w:val="006603CE"/>
    <w:rsid w:val="006605A7"/>
    <w:rsid w:val="006607AB"/>
    <w:rsid w:val="006609AD"/>
    <w:rsid w:val="006609D5"/>
    <w:rsid w:val="00660A91"/>
    <w:rsid w:val="00660B59"/>
    <w:rsid w:val="00660D7F"/>
    <w:rsid w:val="00660DF9"/>
    <w:rsid w:val="00660FD1"/>
    <w:rsid w:val="00661004"/>
    <w:rsid w:val="00661041"/>
    <w:rsid w:val="00661329"/>
    <w:rsid w:val="006614DC"/>
    <w:rsid w:val="00661705"/>
    <w:rsid w:val="00661AED"/>
    <w:rsid w:val="006624C1"/>
    <w:rsid w:val="0066259C"/>
    <w:rsid w:val="00662647"/>
    <w:rsid w:val="00662886"/>
    <w:rsid w:val="00662951"/>
    <w:rsid w:val="00662BE0"/>
    <w:rsid w:val="00662CCF"/>
    <w:rsid w:val="00662E25"/>
    <w:rsid w:val="0066336B"/>
    <w:rsid w:val="006635BB"/>
    <w:rsid w:val="0066361B"/>
    <w:rsid w:val="006638BD"/>
    <w:rsid w:val="00663B2E"/>
    <w:rsid w:val="00663C0F"/>
    <w:rsid w:val="00663C6A"/>
    <w:rsid w:val="00663EE5"/>
    <w:rsid w:val="006640C6"/>
    <w:rsid w:val="00664432"/>
    <w:rsid w:val="00664B2A"/>
    <w:rsid w:val="00664C10"/>
    <w:rsid w:val="00664E33"/>
    <w:rsid w:val="00664FB9"/>
    <w:rsid w:val="0066507C"/>
    <w:rsid w:val="006651A8"/>
    <w:rsid w:val="00665A56"/>
    <w:rsid w:val="00665BC5"/>
    <w:rsid w:val="00665C29"/>
    <w:rsid w:val="00665C49"/>
    <w:rsid w:val="00665E91"/>
    <w:rsid w:val="00665FA5"/>
    <w:rsid w:val="0066606C"/>
    <w:rsid w:val="0066617F"/>
    <w:rsid w:val="006662C2"/>
    <w:rsid w:val="0066648E"/>
    <w:rsid w:val="0066654D"/>
    <w:rsid w:val="00666787"/>
    <w:rsid w:val="00666902"/>
    <w:rsid w:val="00666A58"/>
    <w:rsid w:val="00666E40"/>
    <w:rsid w:val="0066741C"/>
    <w:rsid w:val="006675BB"/>
    <w:rsid w:val="006678E3"/>
    <w:rsid w:val="00667BAA"/>
    <w:rsid w:val="00667C0F"/>
    <w:rsid w:val="00667C94"/>
    <w:rsid w:val="00667D70"/>
    <w:rsid w:val="00667D8B"/>
    <w:rsid w:val="00667EF2"/>
    <w:rsid w:val="00667F37"/>
    <w:rsid w:val="00670369"/>
    <w:rsid w:val="00670462"/>
    <w:rsid w:val="00670674"/>
    <w:rsid w:val="006709FF"/>
    <w:rsid w:val="00670DD3"/>
    <w:rsid w:val="00670E0E"/>
    <w:rsid w:val="00670E88"/>
    <w:rsid w:val="0067104F"/>
    <w:rsid w:val="006711B0"/>
    <w:rsid w:val="0067128C"/>
    <w:rsid w:val="00671369"/>
    <w:rsid w:val="006713D0"/>
    <w:rsid w:val="00671436"/>
    <w:rsid w:val="0067149B"/>
    <w:rsid w:val="006714FC"/>
    <w:rsid w:val="00671A6D"/>
    <w:rsid w:val="00671B52"/>
    <w:rsid w:val="00671BC5"/>
    <w:rsid w:val="00671CD1"/>
    <w:rsid w:val="00671DCF"/>
    <w:rsid w:val="00671DD9"/>
    <w:rsid w:val="00671E1B"/>
    <w:rsid w:val="00671FD4"/>
    <w:rsid w:val="00672235"/>
    <w:rsid w:val="0067223E"/>
    <w:rsid w:val="006722E5"/>
    <w:rsid w:val="006723F7"/>
    <w:rsid w:val="006724E2"/>
    <w:rsid w:val="00672576"/>
    <w:rsid w:val="00672BCF"/>
    <w:rsid w:val="00672C06"/>
    <w:rsid w:val="0067310B"/>
    <w:rsid w:val="0067328D"/>
    <w:rsid w:val="006734C7"/>
    <w:rsid w:val="00673999"/>
    <w:rsid w:val="00673A05"/>
    <w:rsid w:val="00673C99"/>
    <w:rsid w:val="00673D0F"/>
    <w:rsid w:val="006740B4"/>
    <w:rsid w:val="00674160"/>
    <w:rsid w:val="0067416F"/>
    <w:rsid w:val="0067439E"/>
    <w:rsid w:val="00674651"/>
    <w:rsid w:val="00674699"/>
    <w:rsid w:val="0067482C"/>
    <w:rsid w:val="006748BA"/>
    <w:rsid w:val="006748C3"/>
    <w:rsid w:val="006748C4"/>
    <w:rsid w:val="0067498B"/>
    <w:rsid w:val="00674A78"/>
    <w:rsid w:val="00674D58"/>
    <w:rsid w:val="00674F74"/>
    <w:rsid w:val="00674FBD"/>
    <w:rsid w:val="00675126"/>
    <w:rsid w:val="0067545D"/>
    <w:rsid w:val="0067550E"/>
    <w:rsid w:val="006755AF"/>
    <w:rsid w:val="006756CB"/>
    <w:rsid w:val="0067576B"/>
    <w:rsid w:val="00675790"/>
    <w:rsid w:val="00675808"/>
    <w:rsid w:val="0067583B"/>
    <w:rsid w:val="00675971"/>
    <w:rsid w:val="00675EE8"/>
    <w:rsid w:val="00675FAA"/>
    <w:rsid w:val="006761D1"/>
    <w:rsid w:val="006765D1"/>
    <w:rsid w:val="00676673"/>
    <w:rsid w:val="0067670C"/>
    <w:rsid w:val="006768A7"/>
    <w:rsid w:val="00676B4A"/>
    <w:rsid w:val="00676BCC"/>
    <w:rsid w:val="00676C1F"/>
    <w:rsid w:val="00676C68"/>
    <w:rsid w:val="00676F44"/>
    <w:rsid w:val="00677003"/>
    <w:rsid w:val="006770BE"/>
    <w:rsid w:val="00677257"/>
    <w:rsid w:val="006773F2"/>
    <w:rsid w:val="006774DB"/>
    <w:rsid w:val="00677578"/>
    <w:rsid w:val="0067778D"/>
    <w:rsid w:val="006779EF"/>
    <w:rsid w:val="00677B25"/>
    <w:rsid w:val="00677B32"/>
    <w:rsid w:val="00677B7B"/>
    <w:rsid w:val="00677D6A"/>
    <w:rsid w:val="00677EFF"/>
    <w:rsid w:val="00677F4B"/>
    <w:rsid w:val="006801BF"/>
    <w:rsid w:val="006805A2"/>
    <w:rsid w:val="00680A01"/>
    <w:rsid w:val="00680DCD"/>
    <w:rsid w:val="00680E50"/>
    <w:rsid w:val="00680E90"/>
    <w:rsid w:val="00680FAE"/>
    <w:rsid w:val="00681404"/>
    <w:rsid w:val="0068171A"/>
    <w:rsid w:val="006819A2"/>
    <w:rsid w:val="006819A6"/>
    <w:rsid w:val="00681A8E"/>
    <w:rsid w:val="00681AA0"/>
    <w:rsid w:val="00681EB1"/>
    <w:rsid w:val="006822C4"/>
    <w:rsid w:val="0068242C"/>
    <w:rsid w:val="006825D9"/>
    <w:rsid w:val="006826E9"/>
    <w:rsid w:val="00682AF8"/>
    <w:rsid w:val="00682B5E"/>
    <w:rsid w:val="00682CF4"/>
    <w:rsid w:val="0068329B"/>
    <w:rsid w:val="00683502"/>
    <w:rsid w:val="00683699"/>
    <w:rsid w:val="0068390A"/>
    <w:rsid w:val="006839C4"/>
    <w:rsid w:val="00683C03"/>
    <w:rsid w:val="00683E87"/>
    <w:rsid w:val="00683ECC"/>
    <w:rsid w:val="00683FC0"/>
    <w:rsid w:val="006840DE"/>
    <w:rsid w:val="006840E9"/>
    <w:rsid w:val="0068427F"/>
    <w:rsid w:val="00684BAD"/>
    <w:rsid w:val="00684C24"/>
    <w:rsid w:val="00684EAA"/>
    <w:rsid w:val="00684F37"/>
    <w:rsid w:val="00684FEC"/>
    <w:rsid w:val="00685278"/>
    <w:rsid w:val="00685297"/>
    <w:rsid w:val="00685384"/>
    <w:rsid w:val="00685580"/>
    <w:rsid w:val="0068571D"/>
    <w:rsid w:val="006859CE"/>
    <w:rsid w:val="00685E53"/>
    <w:rsid w:val="00685F13"/>
    <w:rsid w:val="006862A0"/>
    <w:rsid w:val="006863A4"/>
    <w:rsid w:val="00686462"/>
    <w:rsid w:val="00686E3D"/>
    <w:rsid w:val="00686EE2"/>
    <w:rsid w:val="0068707B"/>
    <w:rsid w:val="00687A91"/>
    <w:rsid w:val="0069013A"/>
    <w:rsid w:val="0069047C"/>
    <w:rsid w:val="006904F3"/>
    <w:rsid w:val="006909C5"/>
    <w:rsid w:val="00690AB2"/>
    <w:rsid w:val="00690F2B"/>
    <w:rsid w:val="006910BF"/>
    <w:rsid w:val="00691144"/>
    <w:rsid w:val="00691240"/>
    <w:rsid w:val="0069129A"/>
    <w:rsid w:val="006912D4"/>
    <w:rsid w:val="0069158F"/>
    <w:rsid w:val="00691941"/>
    <w:rsid w:val="00691C4A"/>
    <w:rsid w:val="00691DCA"/>
    <w:rsid w:val="006920EC"/>
    <w:rsid w:val="00692472"/>
    <w:rsid w:val="0069272C"/>
    <w:rsid w:val="0069275E"/>
    <w:rsid w:val="006927F0"/>
    <w:rsid w:val="0069282E"/>
    <w:rsid w:val="0069290B"/>
    <w:rsid w:val="00692AD7"/>
    <w:rsid w:val="00692D2F"/>
    <w:rsid w:val="00692FE4"/>
    <w:rsid w:val="0069304A"/>
    <w:rsid w:val="00693B40"/>
    <w:rsid w:val="00694129"/>
    <w:rsid w:val="00694404"/>
    <w:rsid w:val="00694410"/>
    <w:rsid w:val="00694900"/>
    <w:rsid w:val="00694B6C"/>
    <w:rsid w:val="00694B8C"/>
    <w:rsid w:val="00694E9D"/>
    <w:rsid w:val="00695062"/>
    <w:rsid w:val="00695919"/>
    <w:rsid w:val="006959EC"/>
    <w:rsid w:val="00695C08"/>
    <w:rsid w:val="00695E0A"/>
    <w:rsid w:val="006961AE"/>
    <w:rsid w:val="00696287"/>
    <w:rsid w:val="00696338"/>
    <w:rsid w:val="006964E5"/>
    <w:rsid w:val="00696790"/>
    <w:rsid w:val="00696830"/>
    <w:rsid w:val="00696DCF"/>
    <w:rsid w:val="00696EE3"/>
    <w:rsid w:val="00696FC1"/>
    <w:rsid w:val="00696FD4"/>
    <w:rsid w:val="006970ED"/>
    <w:rsid w:val="00697848"/>
    <w:rsid w:val="006978CF"/>
    <w:rsid w:val="006979E9"/>
    <w:rsid w:val="00697BBA"/>
    <w:rsid w:val="00697F78"/>
    <w:rsid w:val="006A034C"/>
    <w:rsid w:val="006A07A0"/>
    <w:rsid w:val="006A0B44"/>
    <w:rsid w:val="006A0B83"/>
    <w:rsid w:val="006A0E5F"/>
    <w:rsid w:val="006A0EA7"/>
    <w:rsid w:val="006A1109"/>
    <w:rsid w:val="006A1274"/>
    <w:rsid w:val="006A1613"/>
    <w:rsid w:val="006A1769"/>
    <w:rsid w:val="006A1865"/>
    <w:rsid w:val="006A1D85"/>
    <w:rsid w:val="006A2169"/>
    <w:rsid w:val="006A2531"/>
    <w:rsid w:val="006A2559"/>
    <w:rsid w:val="006A2645"/>
    <w:rsid w:val="006A2748"/>
    <w:rsid w:val="006A2A98"/>
    <w:rsid w:val="006A2BB7"/>
    <w:rsid w:val="006A2E1D"/>
    <w:rsid w:val="006A3449"/>
    <w:rsid w:val="006A3933"/>
    <w:rsid w:val="006A3BBC"/>
    <w:rsid w:val="006A3D2E"/>
    <w:rsid w:val="006A4062"/>
    <w:rsid w:val="006A421B"/>
    <w:rsid w:val="006A4602"/>
    <w:rsid w:val="006A472F"/>
    <w:rsid w:val="006A47D0"/>
    <w:rsid w:val="006A4DEA"/>
    <w:rsid w:val="006A4E21"/>
    <w:rsid w:val="006A5209"/>
    <w:rsid w:val="006A544B"/>
    <w:rsid w:val="006A587C"/>
    <w:rsid w:val="006A58D9"/>
    <w:rsid w:val="006A5AEC"/>
    <w:rsid w:val="006A5B76"/>
    <w:rsid w:val="006A5E19"/>
    <w:rsid w:val="006A5E55"/>
    <w:rsid w:val="006A649F"/>
    <w:rsid w:val="006A65E6"/>
    <w:rsid w:val="006A68E9"/>
    <w:rsid w:val="006A69E0"/>
    <w:rsid w:val="006A6A19"/>
    <w:rsid w:val="006A6D6C"/>
    <w:rsid w:val="006A6E68"/>
    <w:rsid w:val="006A70AE"/>
    <w:rsid w:val="006A71B2"/>
    <w:rsid w:val="006A730C"/>
    <w:rsid w:val="006A7637"/>
    <w:rsid w:val="006A76D5"/>
    <w:rsid w:val="006A777B"/>
    <w:rsid w:val="006A7883"/>
    <w:rsid w:val="006A7CC6"/>
    <w:rsid w:val="006A7E46"/>
    <w:rsid w:val="006A7E9D"/>
    <w:rsid w:val="006B003D"/>
    <w:rsid w:val="006B051E"/>
    <w:rsid w:val="006B0694"/>
    <w:rsid w:val="006B0708"/>
    <w:rsid w:val="006B0B47"/>
    <w:rsid w:val="006B0CDA"/>
    <w:rsid w:val="006B0E4F"/>
    <w:rsid w:val="006B0F3C"/>
    <w:rsid w:val="006B10B9"/>
    <w:rsid w:val="006B114F"/>
    <w:rsid w:val="006B14C7"/>
    <w:rsid w:val="006B1A8D"/>
    <w:rsid w:val="006B1F12"/>
    <w:rsid w:val="006B238D"/>
    <w:rsid w:val="006B250E"/>
    <w:rsid w:val="006B2A54"/>
    <w:rsid w:val="006B2AD5"/>
    <w:rsid w:val="006B2B50"/>
    <w:rsid w:val="006B2D70"/>
    <w:rsid w:val="006B2F21"/>
    <w:rsid w:val="006B3012"/>
    <w:rsid w:val="006B3302"/>
    <w:rsid w:val="006B34A7"/>
    <w:rsid w:val="006B377D"/>
    <w:rsid w:val="006B385B"/>
    <w:rsid w:val="006B3A33"/>
    <w:rsid w:val="006B3AE3"/>
    <w:rsid w:val="006B3C0B"/>
    <w:rsid w:val="006B3C5F"/>
    <w:rsid w:val="006B3DB1"/>
    <w:rsid w:val="006B4088"/>
    <w:rsid w:val="006B4089"/>
    <w:rsid w:val="006B43CA"/>
    <w:rsid w:val="006B43CD"/>
    <w:rsid w:val="006B45E2"/>
    <w:rsid w:val="006B47FF"/>
    <w:rsid w:val="006B4833"/>
    <w:rsid w:val="006B484E"/>
    <w:rsid w:val="006B4963"/>
    <w:rsid w:val="006B4C10"/>
    <w:rsid w:val="006B4C17"/>
    <w:rsid w:val="006B4DA7"/>
    <w:rsid w:val="006B4F39"/>
    <w:rsid w:val="006B4FF7"/>
    <w:rsid w:val="006B5057"/>
    <w:rsid w:val="006B51C7"/>
    <w:rsid w:val="006B52F3"/>
    <w:rsid w:val="006B533D"/>
    <w:rsid w:val="006B5738"/>
    <w:rsid w:val="006B5985"/>
    <w:rsid w:val="006B5A0A"/>
    <w:rsid w:val="006B5A1B"/>
    <w:rsid w:val="006B5F9D"/>
    <w:rsid w:val="006B617A"/>
    <w:rsid w:val="006B6209"/>
    <w:rsid w:val="006B6266"/>
    <w:rsid w:val="006B6916"/>
    <w:rsid w:val="006B693E"/>
    <w:rsid w:val="006B6B65"/>
    <w:rsid w:val="006B6D9D"/>
    <w:rsid w:val="006B70B9"/>
    <w:rsid w:val="006B71F4"/>
    <w:rsid w:val="006B75A0"/>
    <w:rsid w:val="006B795E"/>
    <w:rsid w:val="006B7E19"/>
    <w:rsid w:val="006C000D"/>
    <w:rsid w:val="006C0078"/>
    <w:rsid w:val="006C0192"/>
    <w:rsid w:val="006C0896"/>
    <w:rsid w:val="006C0C47"/>
    <w:rsid w:val="006C0C69"/>
    <w:rsid w:val="006C104C"/>
    <w:rsid w:val="006C11B7"/>
    <w:rsid w:val="006C11F3"/>
    <w:rsid w:val="006C12E2"/>
    <w:rsid w:val="006C1612"/>
    <w:rsid w:val="006C168C"/>
    <w:rsid w:val="006C173C"/>
    <w:rsid w:val="006C192E"/>
    <w:rsid w:val="006C1C24"/>
    <w:rsid w:val="006C21D1"/>
    <w:rsid w:val="006C2478"/>
    <w:rsid w:val="006C25B6"/>
    <w:rsid w:val="006C2798"/>
    <w:rsid w:val="006C2B04"/>
    <w:rsid w:val="006C2BDB"/>
    <w:rsid w:val="006C32E9"/>
    <w:rsid w:val="006C3469"/>
    <w:rsid w:val="006C38B4"/>
    <w:rsid w:val="006C39D0"/>
    <w:rsid w:val="006C3DF5"/>
    <w:rsid w:val="006C40D9"/>
    <w:rsid w:val="006C4123"/>
    <w:rsid w:val="006C4669"/>
    <w:rsid w:val="006C47FD"/>
    <w:rsid w:val="006C4875"/>
    <w:rsid w:val="006C4C0C"/>
    <w:rsid w:val="006C4C26"/>
    <w:rsid w:val="006C4D12"/>
    <w:rsid w:val="006C4DB6"/>
    <w:rsid w:val="006C4DE0"/>
    <w:rsid w:val="006C4F42"/>
    <w:rsid w:val="006C4F6E"/>
    <w:rsid w:val="006C5066"/>
    <w:rsid w:val="006C5304"/>
    <w:rsid w:val="006C56A9"/>
    <w:rsid w:val="006C5A22"/>
    <w:rsid w:val="006C600C"/>
    <w:rsid w:val="006C615B"/>
    <w:rsid w:val="006C647E"/>
    <w:rsid w:val="006C66C1"/>
    <w:rsid w:val="006C6A8F"/>
    <w:rsid w:val="006C6BFD"/>
    <w:rsid w:val="006C6CD8"/>
    <w:rsid w:val="006C6CF1"/>
    <w:rsid w:val="006C6DCF"/>
    <w:rsid w:val="006C74DC"/>
    <w:rsid w:val="006C74E1"/>
    <w:rsid w:val="006C7711"/>
    <w:rsid w:val="006C7749"/>
    <w:rsid w:val="006C77F2"/>
    <w:rsid w:val="006C78E8"/>
    <w:rsid w:val="006C7AEA"/>
    <w:rsid w:val="006C7BDE"/>
    <w:rsid w:val="006C7EE7"/>
    <w:rsid w:val="006D0322"/>
    <w:rsid w:val="006D07D6"/>
    <w:rsid w:val="006D08D3"/>
    <w:rsid w:val="006D0AEC"/>
    <w:rsid w:val="006D0BBF"/>
    <w:rsid w:val="006D0D33"/>
    <w:rsid w:val="006D10FB"/>
    <w:rsid w:val="006D12EE"/>
    <w:rsid w:val="006D1B28"/>
    <w:rsid w:val="006D1C70"/>
    <w:rsid w:val="006D1E46"/>
    <w:rsid w:val="006D1E51"/>
    <w:rsid w:val="006D23CC"/>
    <w:rsid w:val="006D2AD3"/>
    <w:rsid w:val="006D2E8A"/>
    <w:rsid w:val="006D304E"/>
    <w:rsid w:val="006D3377"/>
    <w:rsid w:val="006D34BA"/>
    <w:rsid w:val="006D372A"/>
    <w:rsid w:val="006D3A44"/>
    <w:rsid w:val="006D3A92"/>
    <w:rsid w:val="006D3BF2"/>
    <w:rsid w:val="006D3C0E"/>
    <w:rsid w:val="006D3C60"/>
    <w:rsid w:val="006D3DD4"/>
    <w:rsid w:val="006D3F08"/>
    <w:rsid w:val="006D4320"/>
    <w:rsid w:val="006D4472"/>
    <w:rsid w:val="006D45F2"/>
    <w:rsid w:val="006D4607"/>
    <w:rsid w:val="006D461D"/>
    <w:rsid w:val="006D4626"/>
    <w:rsid w:val="006D46E2"/>
    <w:rsid w:val="006D480A"/>
    <w:rsid w:val="006D4851"/>
    <w:rsid w:val="006D4D89"/>
    <w:rsid w:val="006D4E43"/>
    <w:rsid w:val="006D54E0"/>
    <w:rsid w:val="006D55C3"/>
    <w:rsid w:val="006D57A7"/>
    <w:rsid w:val="006D57C6"/>
    <w:rsid w:val="006D57EE"/>
    <w:rsid w:val="006D5885"/>
    <w:rsid w:val="006D60FA"/>
    <w:rsid w:val="006D6630"/>
    <w:rsid w:val="006D6985"/>
    <w:rsid w:val="006D6C42"/>
    <w:rsid w:val="006D6CD9"/>
    <w:rsid w:val="006D6E2B"/>
    <w:rsid w:val="006D6EAB"/>
    <w:rsid w:val="006D6EB1"/>
    <w:rsid w:val="006D6F1D"/>
    <w:rsid w:val="006D7170"/>
    <w:rsid w:val="006D7173"/>
    <w:rsid w:val="006D7275"/>
    <w:rsid w:val="006D7285"/>
    <w:rsid w:val="006D7352"/>
    <w:rsid w:val="006D7358"/>
    <w:rsid w:val="006D743A"/>
    <w:rsid w:val="006D754D"/>
    <w:rsid w:val="006D76DF"/>
    <w:rsid w:val="006D781B"/>
    <w:rsid w:val="006D7832"/>
    <w:rsid w:val="006D783B"/>
    <w:rsid w:val="006D78EF"/>
    <w:rsid w:val="006D7907"/>
    <w:rsid w:val="006D7A2A"/>
    <w:rsid w:val="006E013B"/>
    <w:rsid w:val="006E01BD"/>
    <w:rsid w:val="006E0330"/>
    <w:rsid w:val="006E0490"/>
    <w:rsid w:val="006E0608"/>
    <w:rsid w:val="006E07F6"/>
    <w:rsid w:val="006E0827"/>
    <w:rsid w:val="006E0956"/>
    <w:rsid w:val="006E09CF"/>
    <w:rsid w:val="006E0C15"/>
    <w:rsid w:val="006E111E"/>
    <w:rsid w:val="006E11F4"/>
    <w:rsid w:val="006E1311"/>
    <w:rsid w:val="006E1610"/>
    <w:rsid w:val="006E1784"/>
    <w:rsid w:val="006E1857"/>
    <w:rsid w:val="006E189E"/>
    <w:rsid w:val="006E198A"/>
    <w:rsid w:val="006E1A86"/>
    <w:rsid w:val="006E1E9E"/>
    <w:rsid w:val="006E1FCC"/>
    <w:rsid w:val="006E20B7"/>
    <w:rsid w:val="006E2218"/>
    <w:rsid w:val="006E23E0"/>
    <w:rsid w:val="006E284D"/>
    <w:rsid w:val="006E29AF"/>
    <w:rsid w:val="006E2A87"/>
    <w:rsid w:val="006E2CF3"/>
    <w:rsid w:val="006E2D58"/>
    <w:rsid w:val="006E2E03"/>
    <w:rsid w:val="006E2E72"/>
    <w:rsid w:val="006E2F56"/>
    <w:rsid w:val="006E30A9"/>
    <w:rsid w:val="006E30EC"/>
    <w:rsid w:val="006E30EF"/>
    <w:rsid w:val="006E3468"/>
    <w:rsid w:val="006E3621"/>
    <w:rsid w:val="006E3738"/>
    <w:rsid w:val="006E3752"/>
    <w:rsid w:val="006E3956"/>
    <w:rsid w:val="006E3969"/>
    <w:rsid w:val="006E3F03"/>
    <w:rsid w:val="006E4039"/>
    <w:rsid w:val="006E4042"/>
    <w:rsid w:val="006E4086"/>
    <w:rsid w:val="006E48A0"/>
    <w:rsid w:val="006E48F3"/>
    <w:rsid w:val="006E4A02"/>
    <w:rsid w:val="006E4AE2"/>
    <w:rsid w:val="006E513B"/>
    <w:rsid w:val="006E51F4"/>
    <w:rsid w:val="006E54C1"/>
    <w:rsid w:val="006E5766"/>
    <w:rsid w:val="006E58AE"/>
    <w:rsid w:val="006E590E"/>
    <w:rsid w:val="006E591E"/>
    <w:rsid w:val="006E5A0D"/>
    <w:rsid w:val="006E5B3E"/>
    <w:rsid w:val="006E5D16"/>
    <w:rsid w:val="006E60DD"/>
    <w:rsid w:val="006E61EB"/>
    <w:rsid w:val="006E624B"/>
    <w:rsid w:val="006E6543"/>
    <w:rsid w:val="006E655B"/>
    <w:rsid w:val="006E66B6"/>
    <w:rsid w:val="006E6A2C"/>
    <w:rsid w:val="006E6A3C"/>
    <w:rsid w:val="006E6B8A"/>
    <w:rsid w:val="006E6EC6"/>
    <w:rsid w:val="006E7037"/>
    <w:rsid w:val="006E7105"/>
    <w:rsid w:val="006E713E"/>
    <w:rsid w:val="006E7700"/>
    <w:rsid w:val="006E7FB5"/>
    <w:rsid w:val="006F042B"/>
    <w:rsid w:val="006F04D6"/>
    <w:rsid w:val="006F0507"/>
    <w:rsid w:val="006F07A8"/>
    <w:rsid w:val="006F0827"/>
    <w:rsid w:val="006F0FDC"/>
    <w:rsid w:val="006F1116"/>
    <w:rsid w:val="006F1329"/>
    <w:rsid w:val="006F15EA"/>
    <w:rsid w:val="006F161E"/>
    <w:rsid w:val="006F17C3"/>
    <w:rsid w:val="006F17D6"/>
    <w:rsid w:val="006F195A"/>
    <w:rsid w:val="006F1C9B"/>
    <w:rsid w:val="006F1E2A"/>
    <w:rsid w:val="006F2040"/>
    <w:rsid w:val="006F2057"/>
    <w:rsid w:val="006F2408"/>
    <w:rsid w:val="006F2771"/>
    <w:rsid w:val="006F293B"/>
    <w:rsid w:val="006F2970"/>
    <w:rsid w:val="006F2AA1"/>
    <w:rsid w:val="006F2C93"/>
    <w:rsid w:val="006F32FE"/>
    <w:rsid w:val="006F36FA"/>
    <w:rsid w:val="006F3920"/>
    <w:rsid w:val="006F39C9"/>
    <w:rsid w:val="006F4268"/>
    <w:rsid w:val="006F4442"/>
    <w:rsid w:val="006F4791"/>
    <w:rsid w:val="006F485A"/>
    <w:rsid w:val="006F4B78"/>
    <w:rsid w:val="006F4E51"/>
    <w:rsid w:val="006F50CC"/>
    <w:rsid w:val="006F5241"/>
    <w:rsid w:val="006F548C"/>
    <w:rsid w:val="006F54B8"/>
    <w:rsid w:val="006F563F"/>
    <w:rsid w:val="006F5757"/>
    <w:rsid w:val="006F5A34"/>
    <w:rsid w:val="006F5F5D"/>
    <w:rsid w:val="006F60C4"/>
    <w:rsid w:val="006F612F"/>
    <w:rsid w:val="006F641D"/>
    <w:rsid w:val="006F65D9"/>
    <w:rsid w:val="006F67CC"/>
    <w:rsid w:val="006F6894"/>
    <w:rsid w:val="006F6C65"/>
    <w:rsid w:val="006F6E5C"/>
    <w:rsid w:val="006F6F8F"/>
    <w:rsid w:val="006F6FAD"/>
    <w:rsid w:val="006F71C0"/>
    <w:rsid w:val="006F7B11"/>
    <w:rsid w:val="006F7EAF"/>
    <w:rsid w:val="007000FE"/>
    <w:rsid w:val="0070015E"/>
    <w:rsid w:val="007002BC"/>
    <w:rsid w:val="007004BB"/>
    <w:rsid w:val="007006EF"/>
    <w:rsid w:val="0070077A"/>
    <w:rsid w:val="007008F5"/>
    <w:rsid w:val="00700D1B"/>
    <w:rsid w:val="00700EE0"/>
    <w:rsid w:val="00700F3B"/>
    <w:rsid w:val="00700F90"/>
    <w:rsid w:val="00701132"/>
    <w:rsid w:val="0070123C"/>
    <w:rsid w:val="007012BC"/>
    <w:rsid w:val="0070187A"/>
    <w:rsid w:val="007019E9"/>
    <w:rsid w:val="00701C08"/>
    <w:rsid w:val="00701D57"/>
    <w:rsid w:val="00701E34"/>
    <w:rsid w:val="00701FB4"/>
    <w:rsid w:val="00702084"/>
    <w:rsid w:val="0070244D"/>
    <w:rsid w:val="0070253D"/>
    <w:rsid w:val="00702D54"/>
    <w:rsid w:val="00702EE0"/>
    <w:rsid w:val="00703143"/>
    <w:rsid w:val="00703307"/>
    <w:rsid w:val="00703429"/>
    <w:rsid w:val="007036EA"/>
    <w:rsid w:val="00703D21"/>
    <w:rsid w:val="00703DAE"/>
    <w:rsid w:val="00703E46"/>
    <w:rsid w:val="00703E60"/>
    <w:rsid w:val="00703F3C"/>
    <w:rsid w:val="00703F8E"/>
    <w:rsid w:val="00703FBA"/>
    <w:rsid w:val="0070412D"/>
    <w:rsid w:val="00704351"/>
    <w:rsid w:val="0070449D"/>
    <w:rsid w:val="007045FA"/>
    <w:rsid w:val="00704825"/>
    <w:rsid w:val="007048D9"/>
    <w:rsid w:val="007048FC"/>
    <w:rsid w:val="00704D97"/>
    <w:rsid w:val="007059E1"/>
    <w:rsid w:val="00705C34"/>
    <w:rsid w:val="00705CF0"/>
    <w:rsid w:val="00705E55"/>
    <w:rsid w:val="007060D8"/>
    <w:rsid w:val="00706161"/>
    <w:rsid w:val="007065CF"/>
    <w:rsid w:val="00706B42"/>
    <w:rsid w:val="00706DC0"/>
    <w:rsid w:val="00706E82"/>
    <w:rsid w:val="00706F78"/>
    <w:rsid w:val="0070710E"/>
    <w:rsid w:val="007073FD"/>
    <w:rsid w:val="007074C6"/>
    <w:rsid w:val="007075E2"/>
    <w:rsid w:val="00707774"/>
    <w:rsid w:val="00707BD8"/>
    <w:rsid w:val="00707BDE"/>
    <w:rsid w:val="00707C01"/>
    <w:rsid w:val="00707D89"/>
    <w:rsid w:val="007100F2"/>
    <w:rsid w:val="00710141"/>
    <w:rsid w:val="00710143"/>
    <w:rsid w:val="00710203"/>
    <w:rsid w:val="00710209"/>
    <w:rsid w:val="007102FC"/>
    <w:rsid w:val="007104F9"/>
    <w:rsid w:val="00710702"/>
    <w:rsid w:val="007109D7"/>
    <w:rsid w:val="00710B14"/>
    <w:rsid w:val="00710BD6"/>
    <w:rsid w:val="00711403"/>
    <w:rsid w:val="00711820"/>
    <w:rsid w:val="00711A48"/>
    <w:rsid w:val="00711CD4"/>
    <w:rsid w:val="00711FB1"/>
    <w:rsid w:val="00712044"/>
    <w:rsid w:val="007120AE"/>
    <w:rsid w:val="007120F0"/>
    <w:rsid w:val="00712511"/>
    <w:rsid w:val="0071254C"/>
    <w:rsid w:val="00712639"/>
    <w:rsid w:val="00712695"/>
    <w:rsid w:val="00712728"/>
    <w:rsid w:val="0071288F"/>
    <w:rsid w:val="007128AF"/>
    <w:rsid w:val="007128B7"/>
    <w:rsid w:val="007129A5"/>
    <w:rsid w:val="00712B5C"/>
    <w:rsid w:val="00713406"/>
    <w:rsid w:val="0071342A"/>
    <w:rsid w:val="00713529"/>
    <w:rsid w:val="0071353B"/>
    <w:rsid w:val="00713711"/>
    <w:rsid w:val="00713AE4"/>
    <w:rsid w:val="00713B66"/>
    <w:rsid w:val="00713D23"/>
    <w:rsid w:val="0071435D"/>
    <w:rsid w:val="00714917"/>
    <w:rsid w:val="00714AC6"/>
    <w:rsid w:val="00714ECB"/>
    <w:rsid w:val="00714EE5"/>
    <w:rsid w:val="007151ED"/>
    <w:rsid w:val="00715448"/>
    <w:rsid w:val="0071587B"/>
    <w:rsid w:val="00715974"/>
    <w:rsid w:val="00715BDA"/>
    <w:rsid w:val="00715F53"/>
    <w:rsid w:val="00715F55"/>
    <w:rsid w:val="00716019"/>
    <w:rsid w:val="00716060"/>
    <w:rsid w:val="007161A3"/>
    <w:rsid w:val="0071627E"/>
    <w:rsid w:val="0071646E"/>
    <w:rsid w:val="007166FF"/>
    <w:rsid w:val="007168DD"/>
    <w:rsid w:val="0071707E"/>
    <w:rsid w:val="007175BD"/>
    <w:rsid w:val="0071793B"/>
    <w:rsid w:val="00717E6C"/>
    <w:rsid w:val="00720033"/>
    <w:rsid w:val="00720082"/>
    <w:rsid w:val="007200E8"/>
    <w:rsid w:val="00720195"/>
    <w:rsid w:val="007204E9"/>
    <w:rsid w:val="00720671"/>
    <w:rsid w:val="00720712"/>
    <w:rsid w:val="0072082B"/>
    <w:rsid w:val="00720953"/>
    <w:rsid w:val="00720A6C"/>
    <w:rsid w:val="00720A7C"/>
    <w:rsid w:val="00720CBA"/>
    <w:rsid w:val="00720F3B"/>
    <w:rsid w:val="00720FA8"/>
    <w:rsid w:val="007210A5"/>
    <w:rsid w:val="007211DE"/>
    <w:rsid w:val="007212D9"/>
    <w:rsid w:val="007219C0"/>
    <w:rsid w:val="007219DA"/>
    <w:rsid w:val="00721AEF"/>
    <w:rsid w:val="00721C60"/>
    <w:rsid w:val="007220C9"/>
    <w:rsid w:val="007222EE"/>
    <w:rsid w:val="00722572"/>
    <w:rsid w:val="007227E9"/>
    <w:rsid w:val="007228DE"/>
    <w:rsid w:val="00722A72"/>
    <w:rsid w:val="00722A76"/>
    <w:rsid w:val="00722C05"/>
    <w:rsid w:val="00722C54"/>
    <w:rsid w:val="0072314A"/>
    <w:rsid w:val="007231AB"/>
    <w:rsid w:val="00723592"/>
    <w:rsid w:val="007237AE"/>
    <w:rsid w:val="007237B9"/>
    <w:rsid w:val="00723855"/>
    <w:rsid w:val="00723979"/>
    <w:rsid w:val="00723B14"/>
    <w:rsid w:val="00723B78"/>
    <w:rsid w:val="007242F4"/>
    <w:rsid w:val="00724312"/>
    <w:rsid w:val="00724408"/>
    <w:rsid w:val="007245D0"/>
    <w:rsid w:val="007247BC"/>
    <w:rsid w:val="00724814"/>
    <w:rsid w:val="00725110"/>
    <w:rsid w:val="00725762"/>
    <w:rsid w:val="00725911"/>
    <w:rsid w:val="007259B9"/>
    <w:rsid w:val="00725A11"/>
    <w:rsid w:val="00725B9F"/>
    <w:rsid w:val="00726364"/>
    <w:rsid w:val="00726563"/>
    <w:rsid w:val="00726586"/>
    <w:rsid w:val="0072670A"/>
    <w:rsid w:val="00726895"/>
    <w:rsid w:val="00726A26"/>
    <w:rsid w:val="00726B14"/>
    <w:rsid w:val="00726BB5"/>
    <w:rsid w:val="00726C79"/>
    <w:rsid w:val="00726DAF"/>
    <w:rsid w:val="00726F21"/>
    <w:rsid w:val="00726F3A"/>
    <w:rsid w:val="00726F53"/>
    <w:rsid w:val="0072706B"/>
    <w:rsid w:val="007273C4"/>
    <w:rsid w:val="00727628"/>
    <w:rsid w:val="007277E8"/>
    <w:rsid w:val="00727AC6"/>
    <w:rsid w:val="00727AEA"/>
    <w:rsid w:val="00727BAF"/>
    <w:rsid w:val="00727DFF"/>
    <w:rsid w:val="00727F17"/>
    <w:rsid w:val="0073003D"/>
    <w:rsid w:val="007303EF"/>
    <w:rsid w:val="007304D1"/>
    <w:rsid w:val="00730775"/>
    <w:rsid w:val="007307AA"/>
    <w:rsid w:val="007308CD"/>
    <w:rsid w:val="0073095A"/>
    <w:rsid w:val="00730976"/>
    <w:rsid w:val="00730B38"/>
    <w:rsid w:val="00730BC0"/>
    <w:rsid w:val="00730C34"/>
    <w:rsid w:val="00730C50"/>
    <w:rsid w:val="00730C7D"/>
    <w:rsid w:val="00730EED"/>
    <w:rsid w:val="007316E5"/>
    <w:rsid w:val="007317B9"/>
    <w:rsid w:val="007318CC"/>
    <w:rsid w:val="00731A64"/>
    <w:rsid w:val="00731CC1"/>
    <w:rsid w:val="00732321"/>
    <w:rsid w:val="0073250B"/>
    <w:rsid w:val="0073260C"/>
    <w:rsid w:val="00732918"/>
    <w:rsid w:val="0073293C"/>
    <w:rsid w:val="00732993"/>
    <w:rsid w:val="00732997"/>
    <w:rsid w:val="007329B4"/>
    <w:rsid w:val="00732A3B"/>
    <w:rsid w:val="00732B30"/>
    <w:rsid w:val="00732BBB"/>
    <w:rsid w:val="00732D51"/>
    <w:rsid w:val="0073307F"/>
    <w:rsid w:val="007332A1"/>
    <w:rsid w:val="007333CB"/>
    <w:rsid w:val="00733452"/>
    <w:rsid w:val="00733A62"/>
    <w:rsid w:val="00733B55"/>
    <w:rsid w:val="00734249"/>
    <w:rsid w:val="007345C5"/>
    <w:rsid w:val="00734A6E"/>
    <w:rsid w:val="00734AB2"/>
    <w:rsid w:val="00734D3F"/>
    <w:rsid w:val="00734D4E"/>
    <w:rsid w:val="00735211"/>
    <w:rsid w:val="007354B6"/>
    <w:rsid w:val="00735710"/>
    <w:rsid w:val="00735878"/>
    <w:rsid w:val="00735CA0"/>
    <w:rsid w:val="007363A8"/>
    <w:rsid w:val="00736471"/>
    <w:rsid w:val="007369F4"/>
    <w:rsid w:val="00736BC7"/>
    <w:rsid w:val="00736C0B"/>
    <w:rsid w:val="00736C93"/>
    <w:rsid w:val="00736C9B"/>
    <w:rsid w:val="00736DC2"/>
    <w:rsid w:val="00736FD9"/>
    <w:rsid w:val="00737252"/>
    <w:rsid w:val="007372AF"/>
    <w:rsid w:val="00737509"/>
    <w:rsid w:val="00737552"/>
    <w:rsid w:val="007377CB"/>
    <w:rsid w:val="007377E1"/>
    <w:rsid w:val="0073791E"/>
    <w:rsid w:val="007379B5"/>
    <w:rsid w:val="00737A07"/>
    <w:rsid w:val="00737B8B"/>
    <w:rsid w:val="00740045"/>
    <w:rsid w:val="0074035B"/>
    <w:rsid w:val="00740961"/>
    <w:rsid w:val="00740BC6"/>
    <w:rsid w:val="00740D80"/>
    <w:rsid w:val="00741479"/>
    <w:rsid w:val="0074159A"/>
    <w:rsid w:val="007415EE"/>
    <w:rsid w:val="0074160F"/>
    <w:rsid w:val="00741CB0"/>
    <w:rsid w:val="00741DF1"/>
    <w:rsid w:val="00741FC5"/>
    <w:rsid w:val="00742262"/>
    <w:rsid w:val="0074250B"/>
    <w:rsid w:val="0074264E"/>
    <w:rsid w:val="00742676"/>
    <w:rsid w:val="00742782"/>
    <w:rsid w:val="007428C4"/>
    <w:rsid w:val="00742ADD"/>
    <w:rsid w:val="00742D1D"/>
    <w:rsid w:val="00742EC3"/>
    <w:rsid w:val="00743038"/>
    <w:rsid w:val="00743100"/>
    <w:rsid w:val="0074318D"/>
    <w:rsid w:val="00743247"/>
    <w:rsid w:val="0074335C"/>
    <w:rsid w:val="007434A5"/>
    <w:rsid w:val="0074354E"/>
    <w:rsid w:val="007437D1"/>
    <w:rsid w:val="007437D4"/>
    <w:rsid w:val="00743A64"/>
    <w:rsid w:val="00743C45"/>
    <w:rsid w:val="00743CAD"/>
    <w:rsid w:val="00743D71"/>
    <w:rsid w:val="00743E9F"/>
    <w:rsid w:val="00743F19"/>
    <w:rsid w:val="00743F78"/>
    <w:rsid w:val="0074400C"/>
    <w:rsid w:val="00744140"/>
    <w:rsid w:val="007441CB"/>
    <w:rsid w:val="00744419"/>
    <w:rsid w:val="007445FC"/>
    <w:rsid w:val="007447A1"/>
    <w:rsid w:val="0074490D"/>
    <w:rsid w:val="007449F7"/>
    <w:rsid w:val="00744BEB"/>
    <w:rsid w:val="00744C3F"/>
    <w:rsid w:val="00744FE8"/>
    <w:rsid w:val="007453A6"/>
    <w:rsid w:val="007454AA"/>
    <w:rsid w:val="0074565E"/>
    <w:rsid w:val="00745796"/>
    <w:rsid w:val="007457A0"/>
    <w:rsid w:val="007458C3"/>
    <w:rsid w:val="00745B62"/>
    <w:rsid w:val="00745D78"/>
    <w:rsid w:val="00745F6A"/>
    <w:rsid w:val="00746021"/>
    <w:rsid w:val="00746341"/>
    <w:rsid w:val="00746371"/>
    <w:rsid w:val="0074668D"/>
    <w:rsid w:val="00746746"/>
    <w:rsid w:val="0074676F"/>
    <w:rsid w:val="00746842"/>
    <w:rsid w:val="007468A3"/>
    <w:rsid w:val="00746B73"/>
    <w:rsid w:val="00746BC5"/>
    <w:rsid w:val="00746E00"/>
    <w:rsid w:val="0074732C"/>
    <w:rsid w:val="0074741F"/>
    <w:rsid w:val="007474F5"/>
    <w:rsid w:val="0074752C"/>
    <w:rsid w:val="0074762D"/>
    <w:rsid w:val="00747765"/>
    <w:rsid w:val="00747777"/>
    <w:rsid w:val="00750043"/>
    <w:rsid w:val="00750165"/>
    <w:rsid w:val="007501B7"/>
    <w:rsid w:val="0075029A"/>
    <w:rsid w:val="007504D7"/>
    <w:rsid w:val="00750B17"/>
    <w:rsid w:val="00750D60"/>
    <w:rsid w:val="00750D64"/>
    <w:rsid w:val="00750D6E"/>
    <w:rsid w:val="007515FC"/>
    <w:rsid w:val="00751C3A"/>
    <w:rsid w:val="00751C6C"/>
    <w:rsid w:val="00751D73"/>
    <w:rsid w:val="00751E84"/>
    <w:rsid w:val="00752026"/>
    <w:rsid w:val="007520D2"/>
    <w:rsid w:val="00752133"/>
    <w:rsid w:val="007521E1"/>
    <w:rsid w:val="00752A31"/>
    <w:rsid w:val="00752D33"/>
    <w:rsid w:val="00752D9D"/>
    <w:rsid w:val="00752DBB"/>
    <w:rsid w:val="00752E38"/>
    <w:rsid w:val="00753996"/>
    <w:rsid w:val="00753B30"/>
    <w:rsid w:val="00753CE3"/>
    <w:rsid w:val="00753D6E"/>
    <w:rsid w:val="00753F86"/>
    <w:rsid w:val="00753FB2"/>
    <w:rsid w:val="007543C9"/>
    <w:rsid w:val="00754504"/>
    <w:rsid w:val="00754826"/>
    <w:rsid w:val="00754AC2"/>
    <w:rsid w:val="00754B75"/>
    <w:rsid w:val="00754DBB"/>
    <w:rsid w:val="007550BB"/>
    <w:rsid w:val="007550FD"/>
    <w:rsid w:val="00755125"/>
    <w:rsid w:val="00755343"/>
    <w:rsid w:val="007553A2"/>
    <w:rsid w:val="00755577"/>
    <w:rsid w:val="0075563A"/>
    <w:rsid w:val="0075564A"/>
    <w:rsid w:val="007556A3"/>
    <w:rsid w:val="0075577F"/>
    <w:rsid w:val="00755A14"/>
    <w:rsid w:val="00755BD0"/>
    <w:rsid w:val="00755C2F"/>
    <w:rsid w:val="00755C7C"/>
    <w:rsid w:val="00755CC3"/>
    <w:rsid w:val="00755D3D"/>
    <w:rsid w:val="00755E4D"/>
    <w:rsid w:val="00755EFD"/>
    <w:rsid w:val="0075675B"/>
    <w:rsid w:val="00756872"/>
    <w:rsid w:val="00756952"/>
    <w:rsid w:val="00756D1A"/>
    <w:rsid w:val="00756DF9"/>
    <w:rsid w:val="00756E43"/>
    <w:rsid w:val="007570C9"/>
    <w:rsid w:val="00757184"/>
    <w:rsid w:val="0075742B"/>
    <w:rsid w:val="00757455"/>
    <w:rsid w:val="00757578"/>
    <w:rsid w:val="00757702"/>
    <w:rsid w:val="0075770C"/>
    <w:rsid w:val="0075780A"/>
    <w:rsid w:val="00757CAD"/>
    <w:rsid w:val="00757F45"/>
    <w:rsid w:val="0076000C"/>
    <w:rsid w:val="0076022B"/>
    <w:rsid w:val="00760421"/>
    <w:rsid w:val="007604D9"/>
    <w:rsid w:val="007605AE"/>
    <w:rsid w:val="00760699"/>
    <w:rsid w:val="00760A19"/>
    <w:rsid w:val="00760C03"/>
    <w:rsid w:val="00760F26"/>
    <w:rsid w:val="00761273"/>
    <w:rsid w:val="007613D7"/>
    <w:rsid w:val="0076145E"/>
    <w:rsid w:val="0076147B"/>
    <w:rsid w:val="00761555"/>
    <w:rsid w:val="007618AA"/>
    <w:rsid w:val="00761B33"/>
    <w:rsid w:val="00761B95"/>
    <w:rsid w:val="00761C86"/>
    <w:rsid w:val="00761DDD"/>
    <w:rsid w:val="00761E24"/>
    <w:rsid w:val="00761F5B"/>
    <w:rsid w:val="00761F85"/>
    <w:rsid w:val="00762198"/>
    <w:rsid w:val="00762557"/>
    <w:rsid w:val="00762998"/>
    <w:rsid w:val="0076299E"/>
    <w:rsid w:val="007629A9"/>
    <w:rsid w:val="00762B7F"/>
    <w:rsid w:val="00762B84"/>
    <w:rsid w:val="00762C47"/>
    <w:rsid w:val="00762CE4"/>
    <w:rsid w:val="00762DE8"/>
    <w:rsid w:val="00762E5A"/>
    <w:rsid w:val="0076301F"/>
    <w:rsid w:val="007633B0"/>
    <w:rsid w:val="00763770"/>
    <w:rsid w:val="0076381A"/>
    <w:rsid w:val="0076384A"/>
    <w:rsid w:val="00763BF0"/>
    <w:rsid w:val="00763DDA"/>
    <w:rsid w:val="00763F0B"/>
    <w:rsid w:val="00763F76"/>
    <w:rsid w:val="00764033"/>
    <w:rsid w:val="00764045"/>
    <w:rsid w:val="00764150"/>
    <w:rsid w:val="00764200"/>
    <w:rsid w:val="00764582"/>
    <w:rsid w:val="00764E4D"/>
    <w:rsid w:val="00765019"/>
    <w:rsid w:val="0076511A"/>
    <w:rsid w:val="0076542A"/>
    <w:rsid w:val="007654A1"/>
    <w:rsid w:val="007658DD"/>
    <w:rsid w:val="007658E9"/>
    <w:rsid w:val="00765C6B"/>
    <w:rsid w:val="00765F35"/>
    <w:rsid w:val="0076658B"/>
    <w:rsid w:val="007670E1"/>
    <w:rsid w:val="0076729A"/>
    <w:rsid w:val="00767310"/>
    <w:rsid w:val="007673A5"/>
    <w:rsid w:val="0076771C"/>
    <w:rsid w:val="0076796C"/>
    <w:rsid w:val="00767F00"/>
    <w:rsid w:val="00767FB2"/>
    <w:rsid w:val="00770135"/>
    <w:rsid w:val="0077014A"/>
    <w:rsid w:val="007701F6"/>
    <w:rsid w:val="007706B1"/>
    <w:rsid w:val="007707FE"/>
    <w:rsid w:val="007708B7"/>
    <w:rsid w:val="00770AB4"/>
    <w:rsid w:val="00770AFB"/>
    <w:rsid w:val="00770E4F"/>
    <w:rsid w:val="00771200"/>
    <w:rsid w:val="0077124C"/>
    <w:rsid w:val="0077142A"/>
    <w:rsid w:val="00771462"/>
    <w:rsid w:val="00771860"/>
    <w:rsid w:val="00771B28"/>
    <w:rsid w:val="007720F5"/>
    <w:rsid w:val="007722B8"/>
    <w:rsid w:val="0077255C"/>
    <w:rsid w:val="007726E0"/>
    <w:rsid w:val="00772766"/>
    <w:rsid w:val="00772A99"/>
    <w:rsid w:val="00772C75"/>
    <w:rsid w:val="00772CED"/>
    <w:rsid w:val="00772E14"/>
    <w:rsid w:val="00772FA6"/>
    <w:rsid w:val="00773253"/>
    <w:rsid w:val="007732CA"/>
    <w:rsid w:val="007733BF"/>
    <w:rsid w:val="007734AC"/>
    <w:rsid w:val="0077360B"/>
    <w:rsid w:val="0077380F"/>
    <w:rsid w:val="00773954"/>
    <w:rsid w:val="00773B46"/>
    <w:rsid w:val="00773CB4"/>
    <w:rsid w:val="00773DE7"/>
    <w:rsid w:val="00773FC8"/>
    <w:rsid w:val="007740DB"/>
    <w:rsid w:val="00774350"/>
    <w:rsid w:val="0077462E"/>
    <w:rsid w:val="00774631"/>
    <w:rsid w:val="007747B1"/>
    <w:rsid w:val="00774991"/>
    <w:rsid w:val="007749FE"/>
    <w:rsid w:val="00774DE4"/>
    <w:rsid w:val="007751B8"/>
    <w:rsid w:val="0077534A"/>
    <w:rsid w:val="007753DB"/>
    <w:rsid w:val="007753F9"/>
    <w:rsid w:val="0077556A"/>
    <w:rsid w:val="00776162"/>
    <w:rsid w:val="007761C9"/>
    <w:rsid w:val="007761FB"/>
    <w:rsid w:val="0077648A"/>
    <w:rsid w:val="00776917"/>
    <w:rsid w:val="007769A8"/>
    <w:rsid w:val="00776A18"/>
    <w:rsid w:val="00776BB1"/>
    <w:rsid w:val="00776BC2"/>
    <w:rsid w:val="00776E1F"/>
    <w:rsid w:val="007770C8"/>
    <w:rsid w:val="0077718B"/>
    <w:rsid w:val="0077733B"/>
    <w:rsid w:val="00777810"/>
    <w:rsid w:val="00777AFD"/>
    <w:rsid w:val="00777B06"/>
    <w:rsid w:val="00777E83"/>
    <w:rsid w:val="00777EF1"/>
    <w:rsid w:val="007800D3"/>
    <w:rsid w:val="007800DE"/>
    <w:rsid w:val="00780137"/>
    <w:rsid w:val="00780323"/>
    <w:rsid w:val="0078060A"/>
    <w:rsid w:val="007806A5"/>
    <w:rsid w:val="00780915"/>
    <w:rsid w:val="00780BBF"/>
    <w:rsid w:val="00780C46"/>
    <w:rsid w:val="00780CD5"/>
    <w:rsid w:val="00780F6A"/>
    <w:rsid w:val="007812BB"/>
    <w:rsid w:val="0078158C"/>
    <w:rsid w:val="007815AA"/>
    <w:rsid w:val="007815CA"/>
    <w:rsid w:val="00781AB1"/>
    <w:rsid w:val="00781CB3"/>
    <w:rsid w:val="00782211"/>
    <w:rsid w:val="0078234B"/>
    <w:rsid w:val="00782516"/>
    <w:rsid w:val="00782657"/>
    <w:rsid w:val="007827DD"/>
    <w:rsid w:val="007829A2"/>
    <w:rsid w:val="00782A1A"/>
    <w:rsid w:val="00782A88"/>
    <w:rsid w:val="00782B34"/>
    <w:rsid w:val="00782B97"/>
    <w:rsid w:val="00782E6B"/>
    <w:rsid w:val="00782E8C"/>
    <w:rsid w:val="00782ECA"/>
    <w:rsid w:val="00782FC5"/>
    <w:rsid w:val="0078338E"/>
    <w:rsid w:val="0078378B"/>
    <w:rsid w:val="00783866"/>
    <w:rsid w:val="00783931"/>
    <w:rsid w:val="007839A0"/>
    <w:rsid w:val="00783DCE"/>
    <w:rsid w:val="00783E30"/>
    <w:rsid w:val="00783F39"/>
    <w:rsid w:val="00783FF5"/>
    <w:rsid w:val="0078402B"/>
    <w:rsid w:val="007842E7"/>
    <w:rsid w:val="007843A4"/>
    <w:rsid w:val="007849ED"/>
    <w:rsid w:val="00784B16"/>
    <w:rsid w:val="00784CC1"/>
    <w:rsid w:val="00784DD3"/>
    <w:rsid w:val="00784E12"/>
    <w:rsid w:val="00784F44"/>
    <w:rsid w:val="007850FB"/>
    <w:rsid w:val="00785171"/>
    <w:rsid w:val="007851A8"/>
    <w:rsid w:val="0078549E"/>
    <w:rsid w:val="007854FB"/>
    <w:rsid w:val="00785893"/>
    <w:rsid w:val="00785896"/>
    <w:rsid w:val="00785949"/>
    <w:rsid w:val="007859DA"/>
    <w:rsid w:val="00785A79"/>
    <w:rsid w:val="00785D88"/>
    <w:rsid w:val="00785E19"/>
    <w:rsid w:val="00786200"/>
    <w:rsid w:val="00786301"/>
    <w:rsid w:val="007865C0"/>
    <w:rsid w:val="00786803"/>
    <w:rsid w:val="00786A79"/>
    <w:rsid w:val="00786C34"/>
    <w:rsid w:val="00786C78"/>
    <w:rsid w:val="007870B0"/>
    <w:rsid w:val="007873AB"/>
    <w:rsid w:val="007874F9"/>
    <w:rsid w:val="0078750F"/>
    <w:rsid w:val="00787686"/>
    <w:rsid w:val="00787A1F"/>
    <w:rsid w:val="00787A5F"/>
    <w:rsid w:val="00787E75"/>
    <w:rsid w:val="00790130"/>
    <w:rsid w:val="007903A6"/>
    <w:rsid w:val="0079041D"/>
    <w:rsid w:val="0079044B"/>
    <w:rsid w:val="00790689"/>
    <w:rsid w:val="00790A9E"/>
    <w:rsid w:val="00790B49"/>
    <w:rsid w:val="00790B91"/>
    <w:rsid w:val="00790BD3"/>
    <w:rsid w:val="007915BC"/>
    <w:rsid w:val="00791737"/>
    <w:rsid w:val="007918BD"/>
    <w:rsid w:val="0079194B"/>
    <w:rsid w:val="00791958"/>
    <w:rsid w:val="007919EB"/>
    <w:rsid w:val="00791BD4"/>
    <w:rsid w:val="00791D7A"/>
    <w:rsid w:val="00791FF0"/>
    <w:rsid w:val="0079213D"/>
    <w:rsid w:val="00792512"/>
    <w:rsid w:val="007926D1"/>
    <w:rsid w:val="00792A0D"/>
    <w:rsid w:val="00792BE9"/>
    <w:rsid w:val="00792CFC"/>
    <w:rsid w:val="00792ED4"/>
    <w:rsid w:val="00792FC7"/>
    <w:rsid w:val="00793062"/>
    <w:rsid w:val="007930A4"/>
    <w:rsid w:val="00793288"/>
    <w:rsid w:val="007932B8"/>
    <w:rsid w:val="0079338D"/>
    <w:rsid w:val="00793453"/>
    <w:rsid w:val="0079349C"/>
    <w:rsid w:val="007936AE"/>
    <w:rsid w:val="00793782"/>
    <w:rsid w:val="007937B1"/>
    <w:rsid w:val="00793825"/>
    <w:rsid w:val="007938ED"/>
    <w:rsid w:val="00793A12"/>
    <w:rsid w:val="00793ACA"/>
    <w:rsid w:val="00793D65"/>
    <w:rsid w:val="00793E25"/>
    <w:rsid w:val="00793F42"/>
    <w:rsid w:val="007940B3"/>
    <w:rsid w:val="007941CF"/>
    <w:rsid w:val="0079454D"/>
    <w:rsid w:val="007945E5"/>
    <w:rsid w:val="007946AF"/>
    <w:rsid w:val="00794885"/>
    <w:rsid w:val="00794E77"/>
    <w:rsid w:val="00795201"/>
    <w:rsid w:val="00795364"/>
    <w:rsid w:val="007953F4"/>
    <w:rsid w:val="00795592"/>
    <w:rsid w:val="007956AD"/>
    <w:rsid w:val="0079577F"/>
    <w:rsid w:val="00795BE2"/>
    <w:rsid w:val="00795C14"/>
    <w:rsid w:val="00795DA5"/>
    <w:rsid w:val="00795E7E"/>
    <w:rsid w:val="00795E94"/>
    <w:rsid w:val="00795F45"/>
    <w:rsid w:val="00796161"/>
    <w:rsid w:val="00796352"/>
    <w:rsid w:val="00796435"/>
    <w:rsid w:val="007964A7"/>
    <w:rsid w:val="00796532"/>
    <w:rsid w:val="00796649"/>
    <w:rsid w:val="007966C1"/>
    <w:rsid w:val="00796736"/>
    <w:rsid w:val="007968CB"/>
    <w:rsid w:val="00796B5C"/>
    <w:rsid w:val="00796CB0"/>
    <w:rsid w:val="0079753E"/>
    <w:rsid w:val="0079777E"/>
    <w:rsid w:val="0079785E"/>
    <w:rsid w:val="00797883"/>
    <w:rsid w:val="00797EBF"/>
    <w:rsid w:val="00797FA7"/>
    <w:rsid w:val="00797FCF"/>
    <w:rsid w:val="007A020F"/>
    <w:rsid w:val="007A0548"/>
    <w:rsid w:val="007A0692"/>
    <w:rsid w:val="007A07B1"/>
    <w:rsid w:val="007A081B"/>
    <w:rsid w:val="007A0976"/>
    <w:rsid w:val="007A0E3A"/>
    <w:rsid w:val="007A0EA3"/>
    <w:rsid w:val="007A1C4C"/>
    <w:rsid w:val="007A2027"/>
    <w:rsid w:val="007A2A98"/>
    <w:rsid w:val="007A2BFA"/>
    <w:rsid w:val="007A2DDE"/>
    <w:rsid w:val="007A2ED4"/>
    <w:rsid w:val="007A30A6"/>
    <w:rsid w:val="007A3196"/>
    <w:rsid w:val="007A3470"/>
    <w:rsid w:val="007A36E7"/>
    <w:rsid w:val="007A3706"/>
    <w:rsid w:val="007A37CE"/>
    <w:rsid w:val="007A3A2E"/>
    <w:rsid w:val="007A3BEB"/>
    <w:rsid w:val="007A3C4F"/>
    <w:rsid w:val="007A3DA1"/>
    <w:rsid w:val="007A3E54"/>
    <w:rsid w:val="007A3FC3"/>
    <w:rsid w:val="007A4150"/>
    <w:rsid w:val="007A416B"/>
    <w:rsid w:val="007A4327"/>
    <w:rsid w:val="007A47B8"/>
    <w:rsid w:val="007A4A42"/>
    <w:rsid w:val="007A4AB6"/>
    <w:rsid w:val="007A4B8B"/>
    <w:rsid w:val="007A4BB0"/>
    <w:rsid w:val="007A4BE9"/>
    <w:rsid w:val="007A4D9D"/>
    <w:rsid w:val="007A4FBC"/>
    <w:rsid w:val="007A50FA"/>
    <w:rsid w:val="007A536F"/>
    <w:rsid w:val="007A555D"/>
    <w:rsid w:val="007A55CA"/>
    <w:rsid w:val="007A5716"/>
    <w:rsid w:val="007A5839"/>
    <w:rsid w:val="007A5A13"/>
    <w:rsid w:val="007A5A55"/>
    <w:rsid w:val="007A5BC6"/>
    <w:rsid w:val="007A5E3E"/>
    <w:rsid w:val="007A609B"/>
    <w:rsid w:val="007A60DB"/>
    <w:rsid w:val="007A63D9"/>
    <w:rsid w:val="007A6E3A"/>
    <w:rsid w:val="007A6FA6"/>
    <w:rsid w:val="007A71B3"/>
    <w:rsid w:val="007A71D4"/>
    <w:rsid w:val="007A75D7"/>
    <w:rsid w:val="007A7682"/>
    <w:rsid w:val="007A77C0"/>
    <w:rsid w:val="007A77F4"/>
    <w:rsid w:val="007A7807"/>
    <w:rsid w:val="007A7D08"/>
    <w:rsid w:val="007A7E43"/>
    <w:rsid w:val="007B0163"/>
    <w:rsid w:val="007B0266"/>
    <w:rsid w:val="007B0295"/>
    <w:rsid w:val="007B0314"/>
    <w:rsid w:val="007B0425"/>
    <w:rsid w:val="007B0450"/>
    <w:rsid w:val="007B0510"/>
    <w:rsid w:val="007B05BF"/>
    <w:rsid w:val="007B0C6E"/>
    <w:rsid w:val="007B0CB2"/>
    <w:rsid w:val="007B0F85"/>
    <w:rsid w:val="007B114C"/>
    <w:rsid w:val="007B12D9"/>
    <w:rsid w:val="007B1347"/>
    <w:rsid w:val="007B1608"/>
    <w:rsid w:val="007B170E"/>
    <w:rsid w:val="007B190E"/>
    <w:rsid w:val="007B1928"/>
    <w:rsid w:val="007B192F"/>
    <w:rsid w:val="007B1A15"/>
    <w:rsid w:val="007B1C8F"/>
    <w:rsid w:val="007B1DA6"/>
    <w:rsid w:val="007B2180"/>
    <w:rsid w:val="007B2816"/>
    <w:rsid w:val="007B2974"/>
    <w:rsid w:val="007B2AE2"/>
    <w:rsid w:val="007B2C23"/>
    <w:rsid w:val="007B307B"/>
    <w:rsid w:val="007B330E"/>
    <w:rsid w:val="007B34DA"/>
    <w:rsid w:val="007B3634"/>
    <w:rsid w:val="007B3718"/>
    <w:rsid w:val="007B387A"/>
    <w:rsid w:val="007B3929"/>
    <w:rsid w:val="007B3A28"/>
    <w:rsid w:val="007B3B92"/>
    <w:rsid w:val="007B3C4A"/>
    <w:rsid w:val="007B4087"/>
    <w:rsid w:val="007B4404"/>
    <w:rsid w:val="007B48E3"/>
    <w:rsid w:val="007B4DC5"/>
    <w:rsid w:val="007B4FC3"/>
    <w:rsid w:val="007B502B"/>
    <w:rsid w:val="007B50F4"/>
    <w:rsid w:val="007B55E7"/>
    <w:rsid w:val="007B57EC"/>
    <w:rsid w:val="007B5B40"/>
    <w:rsid w:val="007B5D68"/>
    <w:rsid w:val="007B6037"/>
    <w:rsid w:val="007B6086"/>
    <w:rsid w:val="007B6097"/>
    <w:rsid w:val="007B62C8"/>
    <w:rsid w:val="007B637F"/>
    <w:rsid w:val="007B6506"/>
    <w:rsid w:val="007B6635"/>
    <w:rsid w:val="007B66EA"/>
    <w:rsid w:val="007B6732"/>
    <w:rsid w:val="007B6929"/>
    <w:rsid w:val="007B6AC5"/>
    <w:rsid w:val="007B6ADA"/>
    <w:rsid w:val="007B6F99"/>
    <w:rsid w:val="007B6FAA"/>
    <w:rsid w:val="007B6FC1"/>
    <w:rsid w:val="007B71BA"/>
    <w:rsid w:val="007B72E0"/>
    <w:rsid w:val="007B741D"/>
    <w:rsid w:val="007B758C"/>
    <w:rsid w:val="007B79D5"/>
    <w:rsid w:val="007C0117"/>
    <w:rsid w:val="007C0426"/>
    <w:rsid w:val="007C05B2"/>
    <w:rsid w:val="007C06CC"/>
    <w:rsid w:val="007C084F"/>
    <w:rsid w:val="007C09C1"/>
    <w:rsid w:val="007C0FDF"/>
    <w:rsid w:val="007C0FFA"/>
    <w:rsid w:val="007C1204"/>
    <w:rsid w:val="007C1262"/>
    <w:rsid w:val="007C1794"/>
    <w:rsid w:val="007C19FB"/>
    <w:rsid w:val="007C1BDA"/>
    <w:rsid w:val="007C1CF7"/>
    <w:rsid w:val="007C1E8A"/>
    <w:rsid w:val="007C2176"/>
    <w:rsid w:val="007C2437"/>
    <w:rsid w:val="007C2510"/>
    <w:rsid w:val="007C2568"/>
    <w:rsid w:val="007C2685"/>
    <w:rsid w:val="007C26B5"/>
    <w:rsid w:val="007C2989"/>
    <w:rsid w:val="007C2B0B"/>
    <w:rsid w:val="007C2D3A"/>
    <w:rsid w:val="007C2F3D"/>
    <w:rsid w:val="007C3129"/>
    <w:rsid w:val="007C31BB"/>
    <w:rsid w:val="007C3309"/>
    <w:rsid w:val="007C339B"/>
    <w:rsid w:val="007C3CC8"/>
    <w:rsid w:val="007C3DD5"/>
    <w:rsid w:val="007C3E34"/>
    <w:rsid w:val="007C3F3D"/>
    <w:rsid w:val="007C3F8E"/>
    <w:rsid w:val="007C409E"/>
    <w:rsid w:val="007C41DF"/>
    <w:rsid w:val="007C42C2"/>
    <w:rsid w:val="007C43E1"/>
    <w:rsid w:val="007C44CE"/>
    <w:rsid w:val="007C456A"/>
    <w:rsid w:val="007C4621"/>
    <w:rsid w:val="007C4864"/>
    <w:rsid w:val="007C489A"/>
    <w:rsid w:val="007C48AD"/>
    <w:rsid w:val="007C4993"/>
    <w:rsid w:val="007C4A14"/>
    <w:rsid w:val="007C5136"/>
    <w:rsid w:val="007C52B4"/>
    <w:rsid w:val="007C52DC"/>
    <w:rsid w:val="007C54E9"/>
    <w:rsid w:val="007C552C"/>
    <w:rsid w:val="007C578A"/>
    <w:rsid w:val="007C5799"/>
    <w:rsid w:val="007C586E"/>
    <w:rsid w:val="007C5CC8"/>
    <w:rsid w:val="007C5DB0"/>
    <w:rsid w:val="007C6013"/>
    <w:rsid w:val="007C6380"/>
    <w:rsid w:val="007C6679"/>
    <w:rsid w:val="007C6825"/>
    <w:rsid w:val="007C6893"/>
    <w:rsid w:val="007C6D90"/>
    <w:rsid w:val="007C7075"/>
    <w:rsid w:val="007C7143"/>
    <w:rsid w:val="007C71C2"/>
    <w:rsid w:val="007C73EF"/>
    <w:rsid w:val="007C7862"/>
    <w:rsid w:val="007C7926"/>
    <w:rsid w:val="007C7A69"/>
    <w:rsid w:val="007C7A82"/>
    <w:rsid w:val="007C7AD2"/>
    <w:rsid w:val="007C7AF5"/>
    <w:rsid w:val="007C7D66"/>
    <w:rsid w:val="007C7DD1"/>
    <w:rsid w:val="007C7F73"/>
    <w:rsid w:val="007D02EE"/>
    <w:rsid w:val="007D04D3"/>
    <w:rsid w:val="007D06E6"/>
    <w:rsid w:val="007D0770"/>
    <w:rsid w:val="007D0774"/>
    <w:rsid w:val="007D088C"/>
    <w:rsid w:val="007D09B4"/>
    <w:rsid w:val="007D09F9"/>
    <w:rsid w:val="007D0E7C"/>
    <w:rsid w:val="007D108A"/>
    <w:rsid w:val="007D12FE"/>
    <w:rsid w:val="007D13BB"/>
    <w:rsid w:val="007D1457"/>
    <w:rsid w:val="007D14F3"/>
    <w:rsid w:val="007D1533"/>
    <w:rsid w:val="007D160D"/>
    <w:rsid w:val="007D1712"/>
    <w:rsid w:val="007D1A5E"/>
    <w:rsid w:val="007D1EEA"/>
    <w:rsid w:val="007D2183"/>
    <w:rsid w:val="007D243A"/>
    <w:rsid w:val="007D286A"/>
    <w:rsid w:val="007D28FB"/>
    <w:rsid w:val="007D298B"/>
    <w:rsid w:val="007D2A7E"/>
    <w:rsid w:val="007D2B8C"/>
    <w:rsid w:val="007D2DD8"/>
    <w:rsid w:val="007D2F36"/>
    <w:rsid w:val="007D2F84"/>
    <w:rsid w:val="007D3193"/>
    <w:rsid w:val="007D31D4"/>
    <w:rsid w:val="007D3CA7"/>
    <w:rsid w:val="007D3CC9"/>
    <w:rsid w:val="007D4089"/>
    <w:rsid w:val="007D42A1"/>
    <w:rsid w:val="007D4555"/>
    <w:rsid w:val="007D472E"/>
    <w:rsid w:val="007D490F"/>
    <w:rsid w:val="007D5195"/>
    <w:rsid w:val="007D5740"/>
    <w:rsid w:val="007D5BC0"/>
    <w:rsid w:val="007D5C4F"/>
    <w:rsid w:val="007D5CB3"/>
    <w:rsid w:val="007D5FD6"/>
    <w:rsid w:val="007D6086"/>
    <w:rsid w:val="007D6133"/>
    <w:rsid w:val="007D62A7"/>
    <w:rsid w:val="007D6437"/>
    <w:rsid w:val="007D6A2D"/>
    <w:rsid w:val="007D6A31"/>
    <w:rsid w:val="007D6ACD"/>
    <w:rsid w:val="007D6E2D"/>
    <w:rsid w:val="007D6ED8"/>
    <w:rsid w:val="007D71CB"/>
    <w:rsid w:val="007D733F"/>
    <w:rsid w:val="007D7624"/>
    <w:rsid w:val="007D7627"/>
    <w:rsid w:val="007D767F"/>
    <w:rsid w:val="007D770E"/>
    <w:rsid w:val="007D786D"/>
    <w:rsid w:val="007D7A99"/>
    <w:rsid w:val="007D7B6E"/>
    <w:rsid w:val="007E0045"/>
    <w:rsid w:val="007E0143"/>
    <w:rsid w:val="007E0C1D"/>
    <w:rsid w:val="007E0D01"/>
    <w:rsid w:val="007E0DFE"/>
    <w:rsid w:val="007E16E5"/>
    <w:rsid w:val="007E1946"/>
    <w:rsid w:val="007E1FB5"/>
    <w:rsid w:val="007E2382"/>
    <w:rsid w:val="007E240A"/>
    <w:rsid w:val="007E2845"/>
    <w:rsid w:val="007E286A"/>
    <w:rsid w:val="007E294C"/>
    <w:rsid w:val="007E2BAD"/>
    <w:rsid w:val="007E2CEF"/>
    <w:rsid w:val="007E2E7D"/>
    <w:rsid w:val="007E345B"/>
    <w:rsid w:val="007E367E"/>
    <w:rsid w:val="007E36D6"/>
    <w:rsid w:val="007E38F8"/>
    <w:rsid w:val="007E3F65"/>
    <w:rsid w:val="007E4578"/>
    <w:rsid w:val="007E47A3"/>
    <w:rsid w:val="007E49A6"/>
    <w:rsid w:val="007E4A1A"/>
    <w:rsid w:val="007E4A32"/>
    <w:rsid w:val="007E5086"/>
    <w:rsid w:val="007E554F"/>
    <w:rsid w:val="007E5595"/>
    <w:rsid w:val="007E5638"/>
    <w:rsid w:val="007E5790"/>
    <w:rsid w:val="007E57D0"/>
    <w:rsid w:val="007E57F8"/>
    <w:rsid w:val="007E5826"/>
    <w:rsid w:val="007E5B38"/>
    <w:rsid w:val="007E5BC6"/>
    <w:rsid w:val="007E5CF1"/>
    <w:rsid w:val="007E5D1F"/>
    <w:rsid w:val="007E5D2B"/>
    <w:rsid w:val="007E5D3F"/>
    <w:rsid w:val="007E5D4F"/>
    <w:rsid w:val="007E5DB5"/>
    <w:rsid w:val="007E5E4F"/>
    <w:rsid w:val="007E6259"/>
    <w:rsid w:val="007E63B8"/>
    <w:rsid w:val="007E63DF"/>
    <w:rsid w:val="007E662B"/>
    <w:rsid w:val="007E66FD"/>
    <w:rsid w:val="007E692D"/>
    <w:rsid w:val="007E6B1F"/>
    <w:rsid w:val="007E6E88"/>
    <w:rsid w:val="007E7176"/>
    <w:rsid w:val="007E741D"/>
    <w:rsid w:val="007E7560"/>
    <w:rsid w:val="007E762A"/>
    <w:rsid w:val="007E79C2"/>
    <w:rsid w:val="007E79F9"/>
    <w:rsid w:val="007E7C83"/>
    <w:rsid w:val="007E7CB1"/>
    <w:rsid w:val="007E7D3F"/>
    <w:rsid w:val="007E7D97"/>
    <w:rsid w:val="007E7DE2"/>
    <w:rsid w:val="007E7F75"/>
    <w:rsid w:val="007E7FC4"/>
    <w:rsid w:val="007F01B0"/>
    <w:rsid w:val="007F02A5"/>
    <w:rsid w:val="007F06CA"/>
    <w:rsid w:val="007F08D0"/>
    <w:rsid w:val="007F0B2E"/>
    <w:rsid w:val="007F0E6F"/>
    <w:rsid w:val="007F1166"/>
    <w:rsid w:val="007F11EA"/>
    <w:rsid w:val="007F127B"/>
    <w:rsid w:val="007F190B"/>
    <w:rsid w:val="007F197D"/>
    <w:rsid w:val="007F1BA4"/>
    <w:rsid w:val="007F1D1A"/>
    <w:rsid w:val="007F1E23"/>
    <w:rsid w:val="007F203A"/>
    <w:rsid w:val="007F20A8"/>
    <w:rsid w:val="007F2627"/>
    <w:rsid w:val="007F286D"/>
    <w:rsid w:val="007F287E"/>
    <w:rsid w:val="007F2962"/>
    <w:rsid w:val="007F2A93"/>
    <w:rsid w:val="007F30C5"/>
    <w:rsid w:val="007F3183"/>
    <w:rsid w:val="007F3759"/>
    <w:rsid w:val="007F38A1"/>
    <w:rsid w:val="007F3B78"/>
    <w:rsid w:val="007F3FE4"/>
    <w:rsid w:val="007F409B"/>
    <w:rsid w:val="007F4330"/>
    <w:rsid w:val="007F48FF"/>
    <w:rsid w:val="007F4BE5"/>
    <w:rsid w:val="007F4E4E"/>
    <w:rsid w:val="007F529E"/>
    <w:rsid w:val="007F54BF"/>
    <w:rsid w:val="007F5543"/>
    <w:rsid w:val="007F5976"/>
    <w:rsid w:val="007F5EBE"/>
    <w:rsid w:val="007F5EC6"/>
    <w:rsid w:val="007F61DF"/>
    <w:rsid w:val="007F6396"/>
    <w:rsid w:val="007F668F"/>
    <w:rsid w:val="007F6BA8"/>
    <w:rsid w:val="007F6C55"/>
    <w:rsid w:val="007F744E"/>
    <w:rsid w:val="007F762E"/>
    <w:rsid w:val="007F77B4"/>
    <w:rsid w:val="007F7B0F"/>
    <w:rsid w:val="007F7BF6"/>
    <w:rsid w:val="007F7CC1"/>
    <w:rsid w:val="007F7CF8"/>
    <w:rsid w:val="00800394"/>
    <w:rsid w:val="00800EF0"/>
    <w:rsid w:val="00801018"/>
    <w:rsid w:val="008010F9"/>
    <w:rsid w:val="0080116D"/>
    <w:rsid w:val="00801247"/>
    <w:rsid w:val="0080155A"/>
    <w:rsid w:val="00801830"/>
    <w:rsid w:val="00801BC2"/>
    <w:rsid w:val="00801DE1"/>
    <w:rsid w:val="00801DE8"/>
    <w:rsid w:val="00801F21"/>
    <w:rsid w:val="00802125"/>
    <w:rsid w:val="0080222F"/>
    <w:rsid w:val="008025D2"/>
    <w:rsid w:val="00802615"/>
    <w:rsid w:val="00802714"/>
    <w:rsid w:val="00802857"/>
    <w:rsid w:val="008028E0"/>
    <w:rsid w:val="00802F1A"/>
    <w:rsid w:val="00802F67"/>
    <w:rsid w:val="008032F4"/>
    <w:rsid w:val="00803499"/>
    <w:rsid w:val="008036A0"/>
    <w:rsid w:val="008037E6"/>
    <w:rsid w:val="008039C3"/>
    <w:rsid w:val="00803DA0"/>
    <w:rsid w:val="00803FE8"/>
    <w:rsid w:val="00804475"/>
    <w:rsid w:val="008044F4"/>
    <w:rsid w:val="0080454B"/>
    <w:rsid w:val="00804AC8"/>
    <w:rsid w:val="00804D1C"/>
    <w:rsid w:val="00804EB1"/>
    <w:rsid w:val="00804EBB"/>
    <w:rsid w:val="00804EEB"/>
    <w:rsid w:val="008050D0"/>
    <w:rsid w:val="0080513E"/>
    <w:rsid w:val="008051F0"/>
    <w:rsid w:val="0080521A"/>
    <w:rsid w:val="008052FF"/>
    <w:rsid w:val="008053E1"/>
    <w:rsid w:val="0080567B"/>
    <w:rsid w:val="00805938"/>
    <w:rsid w:val="00805A63"/>
    <w:rsid w:val="00805B3E"/>
    <w:rsid w:val="00805C05"/>
    <w:rsid w:val="008060A7"/>
    <w:rsid w:val="008061CE"/>
    <w:rsid w:val="008062B7"/>
    <w:rsid w:val="0080650B"/>
    <w:rsid w:val="00806514"/>
    <w:rsid w:val="00806856"/>
    <w:rsid w:val="00806891"/>
    <w:rsid w:val="008068DB"/>
    <w:rsid w:val="0080690B"/>
    <w:rsid w:val="00806E01"/>
    <w:rsid w:val="008070B7"/>
    <w:rsid w:val="00807501"/>
    <w:rsid w:val="0080758C"/>
    <w:rsid w:val="00807851"/>
    <w:rsid w:val="008079CD"/>
    <w:rsid w:val="00807AD1"/>
    <w:rsid w:val="00807AF1"/>
    <w:rsid w:val="00807D65"/>
    <w:rsid w:val="00807E89"/>
    <w:rsid w:val="00807F47"/>
    <w:rsid w:val="00810462"/>
    <w:rsid w:val="00810660"/>
    <w:rsid w:val="00810ACF"/>
    <w:rsid w:val="00810BA3"/>
    <w:rsid w:val="00810CE4"/>
    <w:rsid w:val="00810D23"/>
    <w:rsid w:val="00810EC4"/>
    <w:rsid w:val="00810FFF"/>
    <w:rsid w:val="00811001"/>
    <w:rsid w:val="008110A6"/>
    <w:rsid w:val="00811271"/>
    <w:rsid w:val="00811406"/>
    <w:rsid w:val="00811681"/>
    <w:rsid w:val="00811D03"/>
    <w:rsid w:val="00811D13"/>
    <w:rsid w:val="008121F2"/>
    <w:rsid w:val="00812202"/>
    <w:rsid w:val="00812293"/>
    <w:rsid w:val="008123BD"/>
    <w:rsid w:val="00812EC3"/>
    <w:rsid w:val="00812F67"/>
    <w:rsid w:val="00813C86"/>
    <w:rsid w:val="00813E44"/>
    <w:rsid w:val="00813E53"/>
    <w:rsid w:val="00813F6E"/>
    <w:rsid w:val="00813FFF"/>
    <w:rsid w:val="00814108"/>
    <w:rsid w:val="0081418E"/>
    <w:rsid w:val="008141B1"/>
    <w:rsid w:val="0081421A"/>
    <w:rsid w:val="0081429B"/>
    <w:rsid w:val="008143B8"/>
    <w:rsid w:val="0081447F"/>
    <w:rsid w:val="008146C4"/>
    <w:rsid w:val="00814D2C"/>
    <w:rsid w:val="00814EF3"/>
    <w:rsid w:val="00814FC3"/>
    <w:rsid w:val="0081546B"/>
    <w:rsid w:val="00815596"/>
    <w:rsid w:val="008158AD"/>
    <w:rsid w:val="0081596A"/>
    <w:rsid w:val="00815D26"/>
    <w:rsid w:val="00815EB4"/>
    <w:rsid w:val="00815F59"/>
    <w:rsid w:val="00815F6A"/>
    <w:rsid w:val="00816072"/>
    <w:rsid w:val="0081623F"/>
    <w:rsid w:val="0081638B"/>
    <w:rsid w:val="0081649B"/>
    <w:rsid w:val="0081670B"/>
    <w:rsid w:val="0081691A"/>
    <w:rsid w:val="00816C63"/>
    <w:rsid w:val="00816E20"/>
    <w:rsid w:val="00816E66"/>
    <w:rsid w:val="00816F6C"/>
    <w:rsid w:val="00817292"/>
    <w:rsid w:val="008172CD"/>
    <w:rsid w:val="0081774D"/>
    <w:rsid w:val="00817952"/>
    <w:rsid w:val="008179A6"/>
    <w:rsid w:val="00817B31"/>
    <w:rsid w:val="00817CA3"/>
    <w:rsid w:val="00817E7F"/>
    <w:rsid w:val="0082008F"/>
    <w:rsid w:val="00820314"/>
    <w:rsid w:val="00820319"/>
    <w:rsid w:val="008204BA"/>
    <w:rsid w:val="008204DC"/>
    <w:rsid w:val="008205FA"/>
    <w:rsid w:val="008206F9"/>
    <w:rsid w:val="008207CF"/>
    <w:rsid w:val="008208BF"/>
    <w:rsid w:val="00820AE5"/>
    <w:rsid w:val="00820C9B"/>
    <w:rsid w:val="00820E28"/>
    <w:rsid w:val="00820ECE"/>
    <w:rsid w:val="00820ED6"/>
    <w:rsid w:val="00821380"/>
    <w:rsid w:val="00821605"/>
    <w:rsid w:val="00821E8B"/>
    <w:rsid w:val="008223A5"/>
    <w:rsid w:val="008227D2"/>
    <w:rsid w:val="00822C8E"/>
    <w:rsid w:val="00822CF0"/>
    <w:rsid w:val="008230A4"/>
    <w:rsid w:val="008233CD"/>
    <w:rsid w:val="0082357E"/>
    <w:rsid w:val="00823CB8"/>
    <w:rsid w:val="00823D6E"/>
    <w:rsid w:val="00824043"/>
    <w:rsid w:val="0082446B"/>
    <w:rsid w:val="00824691"/>
    <w:rsid w:val="00824ACC"/>
    <w:rsid w:val="00824D29"/>
    <w:rsid w:val="008250BC"/>
    <w:rsid w:val="00825115"/>
    <w:rsid w:val="00825267"/>
    <w:rsid w:val="008252A3"/>
    <w:rsid w:val="008252AA"/>
    <w:rsid w:val="008252F9"/>
    <w:rsid w:val="00825503"/>
    <w:rsid w:val="0082572E"/>
    <w:rsid w:val="00825738"/>
    <w:rsid w:val="00826594"/>
    <w:rsid w:val="008268A7"/>
    <w:rsid w:val="00826CFE"/>
    <w:rsid w:val="00826E43"/>
    <w:rsid w:val="00826FFA"/>
    <w:rsid w:val="00827051"/>
    <w:rsid w:val="008274D3"/>
    <w:rsid w:val="008276D2"/>
    <w:rsid w:val="00827820"/>
    <w:rsid w:val="00827A16"/>
    <w:rsid w:val="00827DE1"/>
    <w:rsid w:val="0083031A"/>
    <w:rsid w:val="00830766"/>
    <w:rsid w:val="00830DD9"/>
    <w:rsid w:val="008310DB"/>
    <w:rsid w:val="008312D4"/>
    <w:rsid w:val="008312E7"/>
    <w:rsid w:val="0083160F"/>
    <w:rsid w:val="008316CB"/>
    <w:rsid w:val="00831EDE"/>
    <w:rsid w:val="008322CF"/>
    <w:rsid w:val="00832333"/>
    <w:rsid w:val="00832637"/>
    <w:rsid w:val="0083280B"/>
    <w:rsid w:val="008332B1"/>
    <w:rsid w:val="008337E5"/>
    <w:rsid w:val="008338F5"/>
    <w:rsid w:val="00833A90"/>
    <w:rsid w:val="00833ABC"/>
    <w:rsid w:val="00833AC3"/>
    <w:rsid w:val="00833D25"/>
    <w:rsid w:val="00833D2C"/>
    <w:rsid w:val="00833E16"/>
    <w:rsid w:val="00833EE9"/>
    <w:rsid w:val="00834139"/>
    <w:rsid w:val="008342CA"/>
    <w:rsid w:val="008343E2"/>
    <w:rsid w:val="0083447B"/>
    <w:rsid w:val="0083461A"/>
    <w:rsid w:val="008348AA"/>
    <w:rsid w:val="00834975"/>
    <w:rsid w:val="008349AA"/>
    <w:rsid w:val="00834A16"/>
    <w:rsid w:val="00834A46"/>
    <w:rsid w:val="00835015"/>
    <w:rsid w:val="0083531A"/>
    <w:rsid w:val="00835320"/>
    <w:rsid w:val="00835393"/>
    <w:rsid w:val="008355F1"/>
    <w:rsid w:val="00835C60"/>
    <w:rsid w:val="008362CC"/>
    <w:rsid w:val="0083633F"/>
    <w:rsid w:val="0083634E"/>
    <w:rsid w:val="00837190"/>
    <w:rsid w:val="008371C3"/>
    <w:rsid w:val="00837272"/>
    <w:rsid w:val="008373BF"/>
    <w:rsid w:val="008373F4"/>
    <w:rsid w:val="00837425"/>
    <w:rsid w:val="0083744A"/>
    <w:rsid w:val="00837494"/>
    <w:rsid w:val="0083779F"/>
    <w:rsid w:val="008378CE"/>
    <w:rsid w:val="008379F0"/>
    <w:rsid w:val="00837C4D"/>
    <w:rsid w:val="00837CCF"/>
    <w:rsid w:val="008402A5"/>
    <w:rsid w:val="00840610"/>
    <w:rsid w:val="008407FA"/>
    <w:rsid w:val="00840896"/>
    <w:rsid w:val="008408F1"/>
    <w:rsid w:val="00840B83"/>
    <w:rsid w:val="00840BE0"/>
    <w:rsid w:val="00841486"/>
    <w:rsid w:val="00841573"/>
    <w:rsid w:val="00841644"/>
    <w:rsid w:val="00841775"/>
    <w:rsid w:val="008417DA"/>
    <w:rsid w:val="008418A6"/>
    <w:rsid w:val="00841948"/>
    <w:rsid w:val="0084196A"/>
    <w:rsid w:val="0084197F"/>
    <w:rsid w:val="00841DA5"/>
    <w:rsid w:val="00841E6E"/>
    <w:rsid w:val="0084229E"/>
    <w:rsid w:val="0084240B"/>
    <w:rsid w:val="00842480"/>
    <w:rsid w:val="008428F7"/>
    <w:rsid w:val="00842915"/>
    <w:rsid w:val="00842943"/>
    <w:rsid w:val="00842D15"/>
    <w:rsid w:val="00842EA3"/>
    <w:rsid w:val="00843048"/>
    <w:rsid w:val="0084312E"/>
    <w:rsid w:val="00843173"/>
    <w:rsid w:val="00843611"/>
    <w:rsid w:val="00843817"/>
    <w:rsid w:val="00843974"/>
    <w:rsid w:val="008439CC"/>
    <w:rsid w:val="00843A12"/>
    <w:rsid w:val="00843A22"/>
    <w:rsid w:val="0084408C"/>
    <w:rsid w:val="00844098"/>
    <w:rsid w:val="00844330"/>
    <w:rsid w:val="00844508"/>
    <w:rsid w:val="0084457E"/>
    <w:rsid w:val="008445FB"/>
    <w:rsid w:val="008446A7"/>
    <w:rsid w:val="00844AB4"/>
    <w:rsid w:val="00844FA7"/>
    <w:rsid w:val="0084501E"/>
    <w:rsid w:val="00845478"/>
    <w:rsid w:val="0084553C"/>
    <w:rsid w:val="00845C18"/>
    <w:rsid w:val="00845EA9"/>
    <w:rsid w:val="008460B4"/>
    <w:rsid w:val="0084622C"/>
    <w:rsid w:val="00846317"/>
    <w:rsid w:val="00846318"/>
    <w:rsid w:val="008463F4"/>
    <w:rsid w:val="00846524"/>
    <w:rsid w:val="00846549"/>
    <w:rsid w:val="008467BF"/>
    <w:rsid w:val="00846A36"/>
    <w:rsid w:val="00846AB5"/>
    <w:rsid w:val="00846C1C"/>
    <w:rsid w:val="00846CBF"/>
    <w:rsid w:val="00846D37"/>
    <w:rsid w:val="00846D4A"/>
    <w:rsid w:val="00846D8F"/>
    <w:rsid w:val="00846E8D"/>
    <w:rsid w:val="008472C6"/>
    <w:rsid w:val="008472F7"/>
    <w:rsid w:val="00847A80"/>
    <w:rsid w:val="00847AB2"/>
    <w:rsid w:val="00847C48"/>
    <w:rsid w:val="00847DBE"/>
    <w:rsid w:val="0085005D"/>
    <w:rsid w:val="00850154"/>
    <w:rsid w:val="008501D3"/>
    <w:rsid w:val="00850382"/>
    <w:rsid w:val="008507BF"/>
    <w:rsid w:val="00850805"/>
    <w:rsid w:val="00850877"/>
    <w:rsid w:val="008508B9"/>
    <w:rsid w:val="00850AC7"/>
    <w:rsid w:val="00850B26"/>
    <w:rsid w:val="00850B29"/>
    <w:rsid w:val="00850B33"/>
    <w:rsid w:val="00850BDE"/>
    <w:rsid w:val="00850C23"/>
    <w:rsid w:val="00850DEC"/>
    <w:rsid w:val="008513A3"/>
    <w:rsid w:val="008514B1"/>
    <w:rsid w:val="00851693"/>
    <w:rsid w:val="008517C9"/>
    <w:rsid w:val="008517EB"/>
    <w:rsid w:val="008518CC"/>
    <w:rsid w:val="0085195B"/>
    <w:rsid w:val="00851EE1"/>
    <w:rsid w:val="00852223"/>
    <w:rsid w:val="008522F1"/>
    <w:rsid w:val="00852392"/>
    <w:rsid w:val="00852804"/>
    <w:rsid w:val="008528F4"/>
    <w:rsid w:val="00852E8F"/>
    <w:rsid w:val="008531EB"/>
    <w:rsid w:val="00853795"/>
    <w:rsid w:val="008537BA"/>
    <w:rsid w:val="008538CD"/>
    <w:rsid w:val="0085393E"/>
    <w:rsid w:val="00853CC4"/>
    <w:rsid w:val="00853EB7"/>
    <w:rsid w:val="00853F2B"/>
    <w:rsid w:val="0085417F"/>
    <w:rsid w:val="008541DA"/>
    <w:rsid w:val="00854451"/>
    <w:rsid w:val="0085474E"/>
    <w:rsid w:val="00854B4F"/>
    <w:rsid w:val="00854BAE"/>
    <w:rsid w:val="00854EA9"/>
    <w:rsid w:val="0085513D"/>
    <w:rsid w:val="00855211"/>
    <w:rsid w:val="00855400"/>
    <w:rsid w:val="008557B8"/>
    <w:rsid w:val="008558BC"/>
    <w:rsid w:val="008558F7"/>
    <w:rsid w:val="00855A98"/>
    <w:rsid w:val="00855D90"/>
    <w:rsid w:val="00855F5D"/>
    <w:rsid w:val="00855F8E"/>
    <w:rsid w:val="0085618A"/>
    <w:rsid w:val="008565E8"/>
    <w:rsid w:val="00856E72"/>
    <w:rsid w:val="00857301"/>
    <w:rsid w:val="00857423"/>
    <w:rsid w:val="008574CD"/>
    <w:rsid w:val="00857CCF"/>
    <w:rsid w:val="00857FD6"/>
    <w:rsid w:val="00860067"/>
    <w:rsid w:val="008600B5"/>
    <w:rsid w:val="008600D2"/>
    <w:rsid w:val="008602B6"/>
    <w:rsid w:val="00860312"/>
    <w:rsid w:val="00860F5E"/>
    <w:rsid w:val="008612EE"/>
    <w:rsid w:val="0086135C"/>
    <w:rsid w:val="008617AB"/>
    <w:rsid w:val="00861A5F"/>
    <w:rsid w:val="00861BDA"/>
    <w:rsid w:val="00861CD8"/>
    <w:rsid w:val="00861D4C"/>
    <w:rsid w:val="00861E66"/>
    <w:rsid w:val="00862029"/>
    <w:rsid w:val="00862077"/>
    <w:rsid w:val="008620F2"/>
    <w:rsid w:val="0086218C"/>
    <w:rsid w:val="008621C5"/>
    <w:rsid w:val="00862775"/>
    <w:rsid w:val="00862781"/>
    <w:rsid w:val="00862A51"/>
    <w:rsid w:val="00862CA3"/>
    <w:rsid w:val="00862E24"/>
    <w:rsid w:val="00863037"/>
    <w:rsid w:val="00863428"/>
    <w:rsid w:val="0086360F"/>
    <w:rsid w:val="00863771"/>
    <w:rsid w:val="00863799"/>
    <w:rsid w:val="008638AD"/>
    <w:rsid w:val="00863AED"/>
    <w:rsid w:val="00863B92"/>
    <w:rsid w:val="00863D51"/>
    <w:rsid w:val="00863ECE"/>
    <w:rsid w:val="008641D2"/>
    <w:rsid w:val="008641FB"/>
    <w:rsid w:val="00864345"/>
    <w:rsid w:val="00864401"/>
    <w:rsid w:val="00864680"/>
    <w:rsid w:val="00864681"/>
    <w:rsid w:val="00864C41"/>
    <w:rsid w:val="00865136"/>
    <w:rsid w:val="00865396"/>
    <w:rsid w:val="0086542E"/>
    <w:rsid w:val="00865561"/>
    <w:rsid w:val="00865790"/>
    <w:rsid w:val="0086584D"/>
    <w:rsid w:val="00865A4C"/>
    <w:rsid w:val="00865CB1"/>
    <w:rsid w:val="00865EE7"/>
    <w:rsid w:val="00865FF0"/>
    <w:rsid w:val="00866216"/>
    <w:rsid w:val="00866282"/>
    <w:rsid w:val="008664B5"/>
    <w:rsid w:val="008664EF"/>
    <w:rsid w:val="0086656C"/>
    <w:rsid w:val="008665D5"/>
    <w:rsid w:val="00866638"/>
    <w:rsid w:val="00866B34"/>
    <w:rsid w:val="00866C1D"/>
    <w:rsid w:val="00866D73"/>
    <w:rsid w:val="00866D99"/>
    <w:rsid w:val="00866E99"/>
    <w:rsid w:val="00866F99"/>
    <w:rsid w:val="00867044"/>
    <w:rsid w:val="0086709B"/>
    <w:rsid w:val="008670A8"/>
    <w:rsid w:val="0086710B"/>
    <w:rsid w:val="00867114"/>
    <w:rsid w:val="00867322"/>
    <w:rsid w:val="008673AF"/>
    <w:rsid w:val="008673FD"/>
    <w:rsid w:val="008674A6"/>
    <w:rsid w:val="008676BB"/>
    <w:rsid w:val="008676F9"/>
    <w:rsid w:val="00870471"/>
    <w:rsid w:val="00870735"/>
    <w:rsid w:val="0087093F"/>
    <w:rsid w:val="008709C0"/>
    <w:rsid w:val="00870A56"/>
    <w:rsid w:val="00870B63"/>
    <w:rsid w:val="00870F29"/>
    <w:rsid w:val="008712C8"/>
    <w:rsid w:val="008716D4"/>
    <w:rsid w:val="0087180B"/>
    <w:rsid w:val="00871839"/>
    <w:rsid w:val="00871861"/>
    <w:rsid w:val="008719A1"/>
    <w:rsid w:val="00871E9D"/>
    <w:rsid w:val="0087214E"/>
    <w:rsid w:val="00872262"/>
    <w:rsid w:val="00872278"/>
    <w:rsid w:val="00872360"/>
    <w:rsid w:val="0087238C"/>
    <w:rsid w:val="00872586"/>
    <w:rsid w:val="00872707"/>
    <w:rsid w:val="008727BE"/>
    <w:rsid w:val="008728D9"/>
    <w:rsid w:val="008728F5"/>
    <w:rsid w:val="008728F6"/>
    <w:rsid w:val="00872909"/>
    <w:rsid w:val="00873003"/>
    <w:rsid w:val="008734A9"/>
    <w:rsid w:val="00873825"/>
    <w:rsid w:val="00873A5B"/>
    <w:rsid w:val="00873BCB"/>
    <w:rsid w:val="00873CEE"/>
    <w:rsid w:val="00873FED"/>
    <w:rsid w:val="00874056"/>
    <w:rsid w:val="008740E5"/>
    <w:rsid w:val="0087411D"/>
    <w:rsid w:val="00874131"/>
    <w:rsid w:val="00874696"/>
    <w:rsid w:val="00874726"/>
    <w:rsid w:val="0087481C"/>
    <w:rsid w:val="00874E14"/>
    <w:rsid w:val="00874E55"/>
    <w:rsid w:val="00874E90"/>
    <w:rsid w:val="00875108"/>
    <w:rsid w:val="00875265"/>
    <w:rsid w:val="00875443"/>
    <w:rsid w:val="00875D23"/>
    <w:rsid w:val="00875D6D"/>
    <w:rsid w:val="008763C3"/>
    <w:rsid w:val="008764FB"/>
    <w:rsid w:val="008765D2"/>
    <w:rsid w:val="008766C9"/>
    <w:rsid w:val="008766E3"/>
    <w:rsid w:val="00876713"/>
    <w:rsid w:val="00876FCA"/>
    <w:rsid w:val="00877160"/>
    <w:rsid w:val="00877295"/>
    <w:rsid w:val="00877351"/>
    <w:rsid w:val="0087747C"/>
    <w:rsid w:val="008774A5"/>
    <w:rsid w:val="0087769F"/>
    <w:rsid w:val="008778BD"/>
    <w:rsid w:val="00877D50"/>
    <w:rsid w:val="00880207"/>
    <w:rsid w:val="0088020D"/>
    <w:rsid w:val="00880267"/>
    <w:rsid w:val="008802AC"/>
    <w:rsid w:val="00880393"/>
    <w:rsid w:val="00880603"/>
    <w:rsid w:val="008806DE"/>
    <w:rsid w:val="00880A07"/>
    <w:rsid w:val="00880A58"/>
    <w:rsid w:val="00880A8E"/>
    <w:rsid w:val="00880BAD"/>
    <w:rsid w:val="00880F81"/>
    <w:rsid w:val="0088101F"/>
    <w:rsid w:val="0088102B"/>
    <w:rsid w:val="00881072"/>
    <w:rsid w:val="008810C5"/>
    <w:rsid w:val="008811A7"/>
    <w:rsid w:val="008811E9"/>
    <w:rsid w:val="00881525"/>
    <w:rsid w:val="0088170F"/>
    <w:rsid w:val="008817A3"/>
    <w:rsid w:val="00881E8B"/>
    <w:rsid w:val="00882486"/>
    <w:rsid w:val="008824CA"/>
    <w:rsid w:val="0088263E"/>
    <w:rsid w:val="00882687"/>
    <w:rsid w:val="00882AE3"/>
    <w:rsid w:val="00882DD2"/>
    <w:rsid w:val="00883025"/>
    <w:rsid w:val="00883119"/>
    <w:rsid w:val="008832B8"/>
    <w:rsid w:val="00883414"/>
    <w:rsid w:val="00883462"/>
    <w:rsid w:val="00883625"/>
    <w:rsid w:val="008836F4"/>
    <w:rsid w:val="00883810"/>
    <w:rsid w:val="00883C52"/>
    <w:rsid w:val="00883E53"/>
    <w:rsid w:val="00883F35"/>
    <w:rsid w:val="008841C1"/>
    <w:rsid w:val="00884223"/>
    <w:rsid w:val="00884224"/>
    <w:rsid w:val="0088470C"/>
    <w:rsid w:val="0088476D"/>
    <w:rsid w:val="00884778"/>
    <w:rsid w:val="008847E1"/>
    <w:rsid w:val="00884BAD"/>
    <w:rsid w:val="00884DBA"/>
    <w:rsid w:val="00884E66"/>
    <w:rsid w:val="00885060"/>
    <w:rsid w:val="00885128"/>
    <w:rsid w:val="0088525F"/>
    <w:rsid w:val="0088572F"/>
    <w:rsid w:val="00885755"/>
    <w:rsid w:val="00885A13"/>
    <w:rsid w:val="00885D00"/>
    <w:rsid w:val="00885DE1"/>
    <w:rsid w:val="00885E2E"/>
    <w:rsid w:val="00886368"/>
    <w:rsid w:val="008863CF"/>
    <w:rsid w:val="0088645C"/>
    <w:rsid w:val="00886642"/>
    <w:rsid w:val="00886794"/>
    <w:rsid w:val="008867BD"/>
    <w:rsid w:val="00886CEB"/>
    <w:rsid w:val="00887232"/>
    <w:rsid w:val="0088723E"/>
    <w:rsid w:val="008872B0"/>
    <w:rsid w:val="00887336"/>
    <w:rsid w:val="008873C3"/>
    <w:rsid w:val="00887644"/>
    <w:rsid w:val="00887943"/>
    <w:rsid w:val="00887AFD"/>
    <w:rsid w:val="00887B15"/>
    <w:rsid w:val="00887C76"/>
    <w:rsid w:val="00887DD3"/>
    <w:rsid w:val="00887ED9"/>
    <w:rsid w:val="00890146"/>
    <w:rsid w:val="008905FD"/>
    <w:rsid w:val="00890A34"/>
    <w:rsid w:val="00890D8F"/>
    <w:rsid w:val="0089192F"/>
    <w:rsid w:val="00891C0A"/>
    <w:rsid w:val="00891C29"/>
    <w:rsid w:val="00891C61"/>
    <w:rsid w:val="00891EBF"/>
    <w:rsid w:val="008920B0"/>
    <w:rsid w:val="008923EE"/>
    <w:rsid w:val="00892581"/>
    <w:rsid w:val="008926A4"/>
    <w:rsid w:val="008926AB"/>
    <w:rsid w:val="008929F5"/>
    <w:rsid w:val="00892AFD"/>
    <w:rsid w:val="00892BFC"/>
    <w:rsid w:val="00892FA3"/>
    <w:rsid w:val="008932A5"/>
    <w:rsid w:val="00893486"/>
    <w:rsid w:val="00893559"/>
    <w:rsid w:val="00893C47"/>
    <w:rsid w:val="00893E4A"/>
    <w:rsid w:val="008940AA"/>
    <w:rsid w:val="0089430C"/>
    <w:rsid w:val="0089482B"/>
    <w:rsid w:val="0089498B"/>
    <w:rsid w:val="00895175"/>
    <w:rsid w:val="0089533A"/>
    <w:rsid w:val="00895B30"/>
    <w:rsid w:val="00895D09"/>
    <w:rsid w:val="00895EDD"/>
    <w:rsid w:val="00895F30"/>
    <w:rsid w:val="00895FFF"/>
    <w:rsid w:val="0089626D"/>
    <w:rsid w:val="0089643E"/>
    <w:rsid w:val="008965B0"/>
    <w:rsid w:val="008967B1"/>
    <w:rsid w:val="00896949"/>
    <w:rsid w:val="008969E3"/>
    <w:rsid w:val="00896AAE"/>
    <w:rsid w:val="00896B41"/>
    <w:rsid w:val="00896B6D"/>
    <w:rsid w:val="00896C63"/>
    <w:rsid w:val="00896CE3"/>
    <w:rsid w:val="00896DFF"/>
    <w:rsid w:val="00896EDA"/>
    <w:rsid w:val="00896F18"/>
    <w:rsid w:val="00896FC9"/>
    <w:rsid w:val="00897201"/>
    <w:rsid w:val="00897269"/>
    <w:rsid w:val="008974B8"/>
    <w:rsid w:val="00897581"/>
    <w:rsid w:val="0089780C"/>
    <w:rsid w:val="00897C46"/>
    <w:rsid w:val="00897E3E"/>
    <w:rsid w:val="00897F13"/>
    <w:rsid w:val="00897FE4"/>
    <w:rsid w:val="008A0004"/>
    <w:rsid w:val="008A006C"/>
    <w:rsid w:val="008A01AD"/>
    <w:rsid w:val="008A0300"/>
    <w:rsid w:val="008A0311"/>
    <w:rsid w:val="008A069D"/>
    <w:rsid w:val="008A07F9"/>
    <w:rsid w:val="008A0921"/>
    <w:rsid w:val="008A09A5"/>
    <w:rsid w:val="008A0B71"/>
    <w:rsid w:val="008A0BA5"/>
    <w:rsid w:val="008A0DBF"/>
    <w:rsid w:val="008A12B7"/>
    <w:rsid w:val="008A1712"/>
    <w:rsid w:val="008A1994"/>
    <w:rsid w:val="008A1B4E"/>
    <w:rsid w:val="008A1BE8"/>
    <w:rsid w:val="008A1C95"/>
    <w:rsid w:val="008A1DDC"/>
    <w:rsid w:val="008A1E4D"/>
    <w:rsid w:val="008A1E8E"/>
    <w:rsid w:val="008A1F39"/>
    <w:rsid w:val="008A232B"/>
    <w:rsid w:val="008A2510"/>
    <w:rsid w:val="008A25AF"/>
    <w:rsid w:val="008A2A49"/>
    <w:rsid w:val="008A2AFD"/>
    <w:rsid w:val="008A2C4F"/>
    <w:rsid w:val="008A2DE0"/>
    <w:rsid w:val="008A2DF8"/>
    <w:rsid w:val="008A2E04"/>
    <w:rsid w:val="008A2E9F"/>
    <w:rsid w:val="008A30DF"/>
    <w:rsid w:val="008A328F"/>
    <w:rsid w:val="008A3483"/>
    <w:rsid w:val="008A3597"/>
    <w:rsid w:val="008A393D"/>
    <w:rsid w:val="008A397D"/>
    <w:rsid w:val="008A39FA"/>
    <w:rsid w:val="008A3AB2"/>
    <w:rsid w:val="008A3AC5"/>
    <w:rsid w:val="008A3B6A"/>
    <w:rsid w:val="008A3EE9"/>
    <w:rsid w:val="008A400F"/>
    <w:rsid w:val="008A403A"/>
    <w:rsid w:val="008A4164"/>
    <w:rsid w:val="008A41B6"/>
    <w:rsid w:val="008A4324"/>
    <w:rsid w:val="008A43B5"/>
    <w:rsid w:val="008A4560"/>
    <w:rsid w:val="008A490B"/>
    <w:rsid w:val="008A4A8E"/>
    <w:rsid w:val="008A4B3D"/>
    <w:rsid w:val="008A4BB0"/>
    <w:rsid w:val="008A505A"/>
    <w:rsid w:val="008A5283"/>
    <w:rsid w:val="008A575C"/>
    <w:rsid w:val="008A5898"/>
    <w:rsid w:val="008A592A"/>
    <w:rsid w:val="008A59B3"/>
    <w:rsid w:val="008A5D19"/>
    <w:rsid w:val="008A604B"/>
    <w:rsid w:val="008A652C"/>
    <w:rsid w:val="008A654B"/>
    <w:rsid w:val="008A65CB"/>
    <w:rsid w:val="008A6613"/>
    <w:rsid w:val="008A6749"/>
    <w:rsid w:val="008A6898"/>
    <w:rsid w:val="008A696C"/>
    <w:rsid w:val="008A69A5"/>
    <w:rsid w:val="008A69D6"/>
    <w:rsid w:val="008A6F98"/>
    <w:rsid w:val="008A7031"/>
    <w:rsid w:val="008A7367"/>
    <w:rsid w:val="008A7682"/>
    <w:rsid w:val="008A7838"/>
    <w:rsid w:val="008A7A69"/>
    <w:rsid w:val="008A7AE4"/>
    <w:rsid w:val="008A7AF5"/>
    <w:rsid w:val="008B01E2"/>
    <w:rsid w:val="008B0280"/>
    <w:rsid w:val="008B02AA"/>
    <w:rsid w:val="008B0328"/>
    <w:rsid w:val="008B05A8"/>
    <w:rsid w:val="008B0872"/>
    <w:rsid w:val="008B0C3F"/>
    <w:rsid w:val="008B0EF2"/>
    <w:rsid w:val="008B1107"/>
    <w:rsid w:val="008B1369"/>
    <w:rsid w:val="008B1525"/>
    <w:rsid w:val="008B18E6"/>
    <w:rsid w:val="008B1C23"/>
    <w:rsid w:val="008B1CF0"/>
    <w:rsid w:val="008B1E9D"/>
    <w:rsid w:val="008B20E2"/>
    <w:rsid w:val="008B2235"/>
    <w:rsid w:val="008B22F9"/>
    <w:rsid w:val="008B2548"/>
    <w:rsid w:val="008B2785"/>
    <w:rsid w:val="008B2C3A"/>
    <w:rsid w:val="008B2D42"/>
    <w:rsid w:val="008B30D9"/>
    <w:rsid w:val="008B3207"/>
    <w:rsid w:val="008B375A"/>
    <w:rsid w:val="008B388D"/>
    <w:rsid w:val="008B3BF9"/>
    <w:rsid w:val="008B3C58"/>
    <w:rsid w:val="008B4126"/>
    <w:rsid w:val="008B4133"/>
    <w:rsid w:val="008B4175"/>
    <w:rsid w:val="008B41D9"/>
    <w:rsid w:val="008B46C3"/>
    <w:rsid w:val="008B46D8"/>
    <w:rsid w:val="008B4726"/>
    <w:rsid w:val="008B491D"/>
    <w:rsid w:val="008B4C5B"/>
    <w:rsid w:val="008B4D43"/>
    <w:rsid w:val="008B4E3E"/>
    <w:rsid w:val="008B4E7F"/>
    <w:rsid w:val="008B4EDA"/>
    <w:rsid w:val="008B4F26"/>
    <w:rsid w:val="008B4FA2"/>
    <w:rsid w:val="008B4FFB"/>
    <w:rsid w:val="008B5134"/>
    <w:rsid w:val="008B5230"/>
    <w:rsid w:val="008B5551"/>
    <w:rsid w:val="008B56AE"/>
    <w:rsid w:val="008B5946"/>
    <w:rsid w:val="008B597A"/>
    <w:rsid w:val="008B5AF2"/>
    <w:rsid w:val="008B5B6C"/>
    <w:rsid w:val="008B5CDF"/>
    <w:rsid w:val="008B5E18"/>
    <w:rsid w:val="008B5FAB"/>
    <w:rsid w:val="008B6169"/>
    <w:rsid w:val="008B62D9"/>
    <w:rsid w:val="008B650B"/>
    <w:rsid w:val="008B674E"/>
    <w:rsid w:val="008B6BCC"/>
    <w:rsid w:val="008B6E5D"/>
    <w:rsid w:val="008B7000"/>
    <w:rsid w:val="008B70E7"/>
    <w:rsid w:val="008B74D5"/>
    <w:rsid w:val="008B7BDC"/>
    <w:rsid w:val="008B7FC0"/>
    <w:rsid w:val="008C00C5"/>
    <w:rsid w:val="008C00D9"/>
    <w:rsid w:val="008C00ED"/>
    <w:rsid w:val="008C0551"/>
    <w:rsid w:val="008C074E"/>
    <w:rsid w:val="008C0793"/>
    <w:rsid w:val="008C0D03"/>
    <w:rsid w:val="008C0D09"/>
    <w:rsid w:val="008C0DAD"/>
    <w:rsid w:val="008C1002"/>
    <w:rsid w:val="008C1404"/>
    <w:rsid w:val="008C1608"/>
    <w:rsid w:val="008C1798"/>
    <w:rsid w:val="008C1B11"/>
    <w:rsid w:val="008C1EA7"/>
    <w:rsid w:val="008C2235"/>
    <w:rsid w:val="008C2290"/>
    <w:rsid w:val="008C2562"/>
    <w:rsid w:val="008C25D1"/>
    <w:rsid w:val="008C274B"/>
    <w:rsid w:val="008C2AD5"/>
    <w:rsid w:val="008C2B76"/>
    <w:rsid w:val="008C2C6B"/>
    <w:rsid w:val="008C2CC7"/>
    <w:rsid w:val="008C2FF2"/>
    <w:rsid w:val="008C3170"/>
    <w:rsid w:val="008C318E"/>
    <w:rsid w:val="008C3409"/>
    <w:rsid w:val="008C34E0"/>
    <w:rsid w:val="008C360E"/>
    <w:rsid w:val="008C37D8"/>
    <w:rsid w:val="008C3883"/>
    <w:rsid w:val="008C3A9E"/>
    <w:rsid w:val="008C3AA6"/>
    <w:rsid w:val="008C3ADB"/>
    <w:rsid w:val="008C3C94"/>
    <w:rsid w:val="008C3D85"/>
    <w:rsid w:val="008C3DD8"/>
    <w:rsid w:val="008C3EC1"/>
    <w:rsid w:val="008C470C"/>
    <w:rsid w:val="008C498B"/>
    <w:rsid w:val="008C4A12"/>
    <w:rsid w:val="008C4C55"/>
    <w:rsid w:val="008C4F5C"/>
    <w:rsid w:val="008C502B"/>
    <w:rsid w:val="008C518D"/>
    <w:rsid w:val="008C531B"/>
    <w:rsid w:val="008C536A"/>
    <w:rsid w:val="008C54C5"/>
    <w:rsid w:val="008C55D1"/>
    <w:rsid w:val="008C57C6"/>
    <w:rsid w:val="008C58D9"/>
    <w:rsid w:val="008C5A10"/>
    <w:rsid w:val="008C5A8D"/>
    <w:rsid w:val="008C5B27"/>
    <w:rsid w:val="008C5DB1"/>
    <w:rsid w:val="008C5E46"/>
    <w:rsid w:val="008C5F44"/>
    <w:rsid w:val="008C5F65"/>
    <w:rsid w:val="008C60D7"/>
    <w:rsid w:val="008C65EF"/>
    <w:rsid w:val="008C6991"/>
    <w:rsid w:val="008C6AB7"/>
    <w:rsid w:val="008C6DF0"/>
    <w:rsid w:val="008C6EC7"/>
    <w:rsid w:val="008C707A"/>
    <w:rsid w:val="008C710B"/>
    <w:rsid w:val="008C7179"/>
    <w:rsid w:val="008C71CD"/>
    <w:rsid w:val="008C773A"/>
    <w:rsid w:val="008C7831"/>
    <w:rsid w:val="008C79A1"/>
    <w:rsid w:val="008C7A22"/>
    <w:rsid w:val="008C7D0F"/>
    <w:rsid w:val="008C7D22"/>
    <w:rsid w:val="008C7DE1"/>
    <w:rsid w:val="008C7DFA"/>
    <w:rsid w:val="008D000B"/>
    <w:rsid w:val="008D0265"/>
    <w:rsid w:val="008D03B4"/>
    <w:rsid w:val="008D08ED"/>
    <w:rsid w:val="008D0A40"/>
    <w:rsid w:val="008D0B1C"/>
    <w:rsid w:val="008D0F61"/>
    <w:rsid w:val="008D155B"/>
    <w:rsid w:val="008D1567"/>
    <w:rsid w:val="008D18CA"/>
    <w:rsid w:val="008D1B52"/>
    <w:rsid w:val="008D1DB8"/>
    <w:rsid w:val="008D1F61"/>
    <w:rsid w:val="008D213F"/>
    <w:rsid w:val="008D21C2"/>
    <w:rsid w:val="008D23BD"/>
    <w:rsid w:val="008D2660"/>
    <w:rsid w:val="008D2688"/>
    <w:rsid w:val="008D2827"/>
    <w:rsid w:val="008D28EA"/>
    <w:rsid w:val="008D29A5"/>
    <w:rsid w:val="008D2A95"/>
    <w:rsid w:val="008D30D6"/>
    <w:rsid w:val="008D31EC"/>
    <w:rsid w:val="008D32F5"/>
    <w:rsid w:val="008D3607"/>
    <w:rsid w:val="008D3B58"/>
    <w:rsid w:val="008D3FD6"/>
    <w:rsid w:val="008D41CA"/>
    <w:rsid w:val="008D41EC"/>
    <w:rsid w:val="008D44BE"/>
    <w:rsid w:val="008D48F3"/>
    <w:rsid w:val="008D49E3"/>
    <w:rsid w:val="008D4B7C"/>
    <w:rsid w:val="008D4E49"/>
    <w:rsid w:val="008D5194"/>
    <w:rsid w:val="008D5242"/>
    <w:rsid w:val="008D53F0"/>
    <w:rsid w:val="008D58F0"/>
    <w:rsid w:val="008D5C19"/>
    <w:rsid w:val="008D5E0C"/>
    <w:rsid w:val="008D6190"/>
    <w:rsid w:val="008D61CC"/>
    <w:rsid w:val="008D6210"/>
    <w:rsid w:val="008D62AF"/>
    <w:rsid w:val="008D6715"/>
    <w:rsid w:val="008D6725"/>
    <w:rsid w:val="008D67BA"/>
    <w:rsid w:val="008D68B5"/>
    <w:rsid w:val="008D6DB0"/>
    <w:rsid w:val="008D7086"/>
    <w:rsid w:val="008D70BE"/>
    <w:rsid w:val="008D7185"/>
    <w:rsid w:val="008D71F2"/>
    <w:rsid w:val="008D7385"/>
    <w:rsid w:val="008D7726"/>
    <w:rsid w:val="008D7A9C"/>
    <w:rsid w:val="008D7FEB"/>
    <w:rsid w:val="008E00B2"/>
    <w:rsid w:val="008E01B6"/>
    <w:rsid w:val="008E0464"/>
    <w:rsid w:val="008E05C8"/>
    <w:rsid w:val="008E05D4"/>
    <w:rsid w:val="008E0847"/>
    <w:rsid w:val="008E0B01"/>
    <w:rsid w:val="008E0B8C"/>
    <w:rsid w:val="008E0C65"/>
    <w:rsid w:val="008E0E27"/>
    <w:rsid w:val="008E0EE9"/>
    <w:rsid w:val="008E0F67"/>
    <w:rsid w:val="008E11F3"/>
    <w:rsid w:val="008E15F9"/>
    <w:rsid w:val="008E1879"/>
    <w:rsid w:val="008E18DA"/>
    <w:rsid w:val="008E19CC"/>
    <w:rsid w:val="008E1BC4"/>
    <w:rsid w:val="008E1D72"/>
    <w:rsid w:val="008E222B"/>
    <w:rsid w:val="008E2429"/>
    <w:rsid w:val="008E26C1"/>
    <w:rsid w:val="008E273C"/>
    <w:rsid w:val="008E2812"/>
    <w:rsid w:val="008E2B69"/>
    <w:rsid w:val="008E2C19"/>
    <w:rsid w:val="008E2C6F"/>
    <w:rsid w:val="008E2CF0"/>
    <w:rsid w:val="008E2D0D"/>
    <w:rsid w:val="008E3186"/>
    <w:rsid w:val="008E355B"/>
    <w:rsid w:val="008E35E3"/>
    <w:rsid w:val="008E3A38"/>
    <w:rsid w:val="008E3B56"/>
    <w:rsid w:val="008E3C38"/>
    <w:rsid w:val="008E3C46"/>
    <w:rsid w:val="008E3ED7"/>
    <w:rsid w:val="008E4358"/>
    <w:rsid w:val="008E44DE"/>
    <w:rsid w:val="008E45EE"/>
    <w:rsid w:val="008E4676"/>
    <w:rsid w:val="008E48E8"/>
    <w:rsid w:val="008E4CE8"/>
    <w:rsid w:val="008E4E56"/>
    <w:rsid w:val="008E5498"/>
    <w:rsid w:val="008E5721"/>
    <w:rsid w:val="008E5964"/>
    <w:rsid w:val="008E5991"/>
    <w:rsid w:val="008E5B48"/>
    <w:rsid w:val="008E5BBA"/>
    <w:rsid w:val="008E5C8B"/>
    <w:rsid w:val="008E5D37"/>
    <w:rsid w:val="008E606E"/>
    <w:rsid w:val="008E6098"/>
    <w:rsid w:val="008E628A"/>
    <w:rsid w:val="008E63AC"/>
    <w:rsid w:val="008E6438"/>
    <w:rsid w:val="008E6452"/>
    <w:rsid w:val="008E68DF"/>
    <w:rsid w:val="008E6956"/>
    <w:rsid w:val="008E6ACC"/>
    <w:rsid w:val="008E6C07"/>
    <w:rsid w:val="008E7143"/>
    <w:rsid w:val="008E71F6"/>
    <w:rsid w:val="008E72D8"/>
    <w:rsid w:val="008E7A90"/>
    <w:rsid w:val="008E7A95"/>
    <w:rsid w:val="008E7AE0"/>
    <w:rsid w:val="008E7B92"/>
    <w:rsid w:val="008E7D6C"/>
    <w:rsid w:val="008E7E22"/>
    <w:rsid w:val="008F0AA0"/>
    <w:rsid w:val="008F1557"/>
    <w:rsid w:val="008F1773"/>
    <w:rsid w:val="008F1933"/>
    <w:rsid w:val="008F1A30"/>
    <w:rsid w:val="008F1A75"/>
    <w:rsid w:val="008F1B7B"/>
    <w:rsid w:val="008F1CB9"/>
    <w:rsid w:val="008F1D49"/>
    <w:rsid w:val="008F1E0C"/>
    <w:rsid w:val="008F1EA0"/>
    <w:rsid w:val="008F254A"/>
    <w:rsid w:val="008F2765"/>
    <w:rsid w:val="008F280C"/>
    <w:rsid w:val="008F2BF5"/>
    <w:rsid w:val="008F2CB0"/>
    <w:rsid w:val="008F2CDE"/>
    <w:rsid w:val="008F3634"/>
    <w:rsid w:val="008F3751"/>
    <w:rsid w:val="008F393C"/>
    <w:rsid w:val="008F3A5A"/>
    <w:rsid w:val="008F41C7"/>
    <w:rsid w:val="008F4224"/>
    <w:rsid w:val="008F425D"/>
    <w:rsid w:val="008F4477"/>
    <w:rsid w:val="008F447C"/>
    <w:rsid w:val="008F458F"/>
    <w:rsid w:val="008F478F"/>
    <w:rsid w:val="008F4BDF"/>
    <w:rsid w:val="008F4C1C"/>
    <w:rsid w:val="008F4C64"/>
    <w:rsid w:val="008F4F56"/>
    <w:rsid w:val="008F53BA"/>
    <w:rsid w:val="008F5655"/>
    <w:rsid w:val="008F5B62"/>
    <w:rsid w:val="008F60E8"/>
    <w:rsid w:val="008F61BB"/>
    <w:rsid w:val="008F61CF"/>
    <w:rsid w:val="008F62CA"/>
    <w:rsid w:val="008F6910"/>
    <w:rsid w:val="008F6965"/>
    <w:rsid w:val="008F6A04"/>
    <w:rsid w:val="008F6A0D"/>
    <w:rsid w:val="008F6CE7"/>
    <w:rsid w:val="008F6D4C"/>
    <w:rsid w:val="008F6DA9"/>
    <w:rsid w:val="008F6F32"/>
    <w:rsid w:val="008F7099"/>
    <w:rsid w:val="008F7506"/>
    <w:rsid w:val="008F7567"/>
    <w:rsid w:val="008F7926"/>
    <w:rsid w:val="008F7D63"/>
    <w:rsid w:val="00900830"/>
    <w:rsid w:val="00900926"/>
    <w:rsid w:val="00900CAD"/>
    <w:rsid w:val="00900CEA"/>
    <w:rsid w:val="00900CF7"/>
    <w:rsid w:val="00900D09"/>
    <w:rsid w:val="00900E4B"/>
    <w:rsid w:val="00900F47"/>
    <w:rsid w:val="00901079"/>
    <w:rsid w:val="009010A3"/>
    <w:rsid w:val="009012A6"/>
    <w:rsid w:val="00901658"/>
    <w:rsid w:val="00901787"/>
    <w:rsid w:val="009018A4"/>
    <w:rsid w:val="009018A5"/>
    <w:rsid w:val="00901A10"/>
    <w:rsid w:val="00901BE3"/>
    <w:rsid w:val="00901CC3"/>
    <w:rsid w:val="00901D59"/>
    <w:rsid w:val="00901F88"/>
    <w:rsid w:val="009026BB"/>
    <w:rsid w:val="00902A0B"/>
    <w:rsid w:val="00902F2B"/>
    <w:rsid w:val="00903016"/>
    <w:rsid w:val="009030B4"/>
    <w:rsid w:val="0090314E"/>
    <w:rsid w:val="00903161"/>
    <w:rsid w:val="00903184"/>
    <w:rsid w:val="0090327B"/>
    <w:rsid w:val="009033BE"/>
    <w:rsid w:val="00903788"/>
    <w:rsid w:val="0090392E"/>
    <w:rsid w:val="00903A6D"/>
    <w:rsid w:val="00904358"/>
    <w:rsid w:val="00904467"/>
    <w:rsid w:val="00904525"/>
    <w:rsid w:val="00904811"/>
    <w:rsid w:val="00904A76"/>
    <w:rsid w:val="00904F59"/>
    <w:rsid w:val="00904FC6"/>
    <w:rsid w:val="00905003"/>
    <w:rsid w:val="0090503B"/>
    <w:rsid w:val="00905109"/>
    <w:rsid w:val="009051CA"/>
    <w:rsid w:val="009053D0"/>
    <w:rsid w:val="00905520"/>
    <w:rsid w:val="0090576E"/>
    <w:rsid w:val="009059EA"/>
    <w:rsid w:val="00905FDB"/>
    <w:rsid w:val="0090609C"/>
    <w:rsid w:val="00906223"/>
    <w:rsid w:val="009067A7"/>
    <w:rsid w:val="00906FDC"/>
    <w:rsid w:val="009070A8"/>
    <w:rsid w:val="00907353"/>
    <w:rsid w:val="0090748D"/>
    <w:rsid w:val="00907677"/>
    <w:rsid w:val="00907E16"/>
    <w:rsid w:val="009102D3"/>
    <w:rsid w:val="0091035C"/>
    <w:rsid w:val="00910398"/>
    <w:rsid w:val="00910789"/>
    <w:rsid w:val="00910A97"/>
    <w:rsid w:val="00910B17"/>
    <w:rsid w:val="00910BDC"/>
    <w:rsid w:val="00910C9A"/>
    <w:rsid w:val="00910EB6"/>
    <w:rsid w:val="009110EF"/>
    <w:rsid w:val="00911520"/>
    <w:rsid w:val="009116F2"/>
    <w:rsid w:val="00911708"/>
    <w:rsid w:val="00911888"/>
    <w:rsid w:val="009119B9"/>
    <w:rsid w:val="00911A95"/>
    <w:rsid w:val="00911B2A"/>
    <w:rsid w:val="00911FBF"/>
    <w:rsid w:val="00912020"/>
    <w:rsid w:val="0091206F"/>
    <w:rsid w:val="0091209D"/>
    <w:rsid w:val="009121A6"/>
    <w:rsid w:val="009122E5"/>
    <w:rsid w:val="009123BA"/>
    <w:rsid w:val="00912BFD"/>
    <w:rsid w:val="00912E1A"/>
    <w:rsid w:val="00912E5F"/>
    <w:rsid w:val="00912EE4"/>
    <w:rsid w:val="00912EED"/>
    <w:rsid w:val="00913222"/>
    <w:rsid w:val="009133E1"/>
    <w:rsid w:val="00913599"/>
    <w:rsid w:val="0091387F"/>
    <w:rsid w:val="00913916"/>
    <w:rsid w:val="00913F28"/>
    <w:rsid w:val="009144AB"/>
    <w:rsid w:val="009146AB"/>
    <w:rsid w:val="00914B89"/>
    <w:rsid w:val="00914D4D"/>
    <w:rsid w:val="00914DE0"/>
    <w:rsid w:val="009150DA"/>
    <w:rsid w:val="009154C2"/>
    <w:rsid w:val="0091563D"/>
    <w:rsid w:val="00915856"/>
    <w:rsid w:val="0091587A"/>
    <w:rsid w:val="00915C84"/>
    <w:rsid w:val="00915DED"/>
    <w:rsid w:val="009160E8"/>
    <w:rsid w:val="009165BF"/>
    <w:rsid w:val="009166E9"/>
    <w:rsid w:val="009167CB"/>
    <w:rsid w:val="00916B13"/>
    <w:rsid w:val="00916B8A"/>
    <w:rsid w:val="00916EFC"/>
    <w:rsid w:val="0091717C"/>
    <w:rsid w:val="009171F5"/>
    <w:rsid w:val="009172B8"/>
    <w:rsid w:val="009176A7"/>
    <w:rsid w:val="009176FC"/>
    <w:rsid w:val="00917791"/>
    <w:rsid w:val="0091782C"/>
    <w:rsid w:val="0091788C"/>
    <w:rsid w:val="0091789F"/>
    <w:rsid w:val="009178C0"/>
    <w:rsid w:val="0091791E"/>
    <w:rsid w:val="00917B43"/>
    <w:rsid w:val="009201C7"/>
    <w:rsid w:val="009201F7"/>
    <w:rsid w:val="0092039B"/>
    <w:rsid w:val="0092053C"/>
    <w:rsid w:val="00920677"/>
    <w:rsid w:val="00920B64"/>
    <w:rsid w:val="00920DC9"/>
    <w:rsid w:val="00920E29"/>
    <w:rsid w:val="00920E82"/>
    <w:rsid w:val="0092145E"/>
    <w:rsid w:val="00921513"/>
    <w:rsid w:val="00921532"/>
    <w:rsid w:val="00921638"/>
    <w:rsid w:val="009217FD"/>
    <w:rsid w:val="00921D3A"/>
    <w:rsid w:val="00921DF5"/>
    <w:rsid w:val="00921EEB"/>
    <w:rsid w:val="00921EF2"/>
    <w:rsid w:val="00921F8F"/>
    <w:rsid w:val="00922394"/>
    <w:rsid w:val="0092256F"/>
    <w:rsid w:val="009225D3"/>
    <w:rsid w:val="00922840"/>
    <w:rsid w:val="009228D6"/>
    <w:rsid w:val="0092291B"/>
    <w:rsid w:val="00922D6C"/>
    <w:rsid w:val="00923061"/>
    <w:rsid w:val="009231A9"/>
    <w:rsid w:val="00923942"/>
    <w:rsid w:val="00923A90"/>
    <w:rsid w:val="00923BAC"/>
    <w:rsid w:val="00923BFA"/>
    <w:rsid w:val="00923E38"/>
    <w:rsid w:val="00923F4B"/>
    <w:rsid w:val="0092412C"/>
    <w:rsid w:val="00924277"/>
    <w:rsid w:val="009242D5"/>
    <w:rsid w:val="00924388"/>
    <w:rsid w:val="009243E3"/>
    <w:rsid w:val="009245A2"/>
    <w:rsid w:val="0092474B"/>
    <w:rsid w:val="009248A0"/>
    <w:rsid w:val="00924951"/>
    <w:rsid w:val="00924BB6"/>
    <w:rsid w:val="00924C16"/>
    <w:rsid w:val="00924E54"/>
    <w:rsid w:val="009256AD"/>
    <w:rsid w:val="00925842"/>
    <w:rsid w:val="00925976"/>
    <w:rsid w:val="00925DEE"/>
    <w:rsid w:val="00925F6D"/>
    <w:rsid w:val="009260C4"/>
    <w:rsid w:val="00926454"/>
    <w:rsid w:val="009265D7"/>
    <w:rsid w:val="00926958"/>
    <w:rsid w:val="0092702A"/>
    <w:rsid w:val="00927049"/>
    <w:rsid w:val="009272F1"/>
    <w:rsid w:val="00927368"/>
    <w:rsid w:val="0092783F"/>
    <w:rsid w:val="00927EB9"/>
    <w:rsid w:val="00930032"/>
    <w:rsid w:val="009300D9"/>
    <w:rsid w:val="009302A0"/>
    <w:rsid w:val="009304C5"/>
    <w:rsid w:val="009304C9"/>
    <w:rsid w:val="0093065A"/>
    <w:rsid w:val="00930686"/>
    <w:rsid w:val="0093069C"/>
    <w:rsid w:val="00930989"/>
    <w:rsid w:val="009309B1"/>
    <w:rsid w:val="009309CB"/>
    <w:rsid w:val="00930A65"/>
    <w:rsid w:val="00930A9E"/>
    <w:rsid w:val="00930AC1"/>
    <w:rsid w:val="00930DB8"/>
    <w:rsid w:val="00930E95"/>
    <w:rsid w:val="00931337"/>
    <w:rsid w:val="0093141A"/>
    <w:rsid w:val="009316AD"/>
    <w:rsid w:val="0093172F"/>
    <w:rsid w:val="00931F6D"/>
    <w:rsid w:val="00932171"/>
    <w:rsid w:val="009323C1"/>
    <w:rsid w:val="00932412"/>
    <w:rsid w:val="00932917"/>
    <w:rsid w:val="00932A2A"/>
    <w:rsid w:val="00932CE1"/>
    <w:rsid w:val="0093309F"/>
    <w:rsid w:val="009331CA"/>
    <w:rsid w:val="009332B8"/>
    <w:rsid w:val="009332F7"/>
    <w:rsid w:val="009337A8"/>
    <w:rsid w:val="00933846"/>
    <w:rsid w:val="0093391C"/>
    <w:rsid w:val="00933B3C"/>
    <w:rsid w:val="00933BA5"/>
    <w:rsid w:val="00933C2D"/>
    <w:rsid w:val="00934169"/>
    <w:rsid w:val="009341CC"/>
    <w:rsid w:val="00934535"/>
    <w:rsid w:val="0093489A"/>
    <w:rsid w:val="00934995"/>
    <w:rsid w:val="00934B22"/>
    <w:rsid w:val="00934C0B"/>
    <w:rsid w:val="00934C32"/>
    <w:rsid w:val="00934E6A"/>
    <w:rsid w:val="00934F58"/>
    <w:rsid w:val="00935079"/>
    <w:rsid w:val="0093508C"/>
    <w:rsid w:val="0093545E"/>
    <w:rsid w:val="009356EF"/>
    <w:rsid w:val="009358C5"/>
    <w:rsid w:val="00935A39"/>
    <w:rsid w:val="00935B79"/>
    <w:rsid w:val="00935D94"/>
    <w:rsid w:val="00936249"/>
    <w:rsid w:val="009363A0"/>
    <w:rsid w:val="00936838"/>
    <w:rsid w:val="009368D9"/>
    <w:rsid w:val="009368F7"/>
    <w:rsid w:val="00936B4A"/>
    <w:rsid w:val="00936E30"/>
    <w:rsid w:val="00936FAB"/>
    <w:rsid w:val="0093772E"/>
    <w:rsid w:val="00937774"/>
    <w:rsid w:val="00937B85"/>
    <w:rsid w:val="00937FE3"/>
    <w:rsid w:val="009401EE"/>
    <w:rsid w:val="00940729"/>
    <w:rsid w:val="009407A4"/>
    <w:rsid w:val="009407C3"/>
    <w:rsid w:val="00940819"/>
    <w:rsid w:val="00940856"/>
    <w:rsid w:val="00940CC4"/>
    <w:rsid w:val="00940DD0"/>
    <w:rsid w:val="00940E83"/>
    <w:rsid w:val="00940E97"/>
    <w:rsid w:val="0094100A"/>
    <w:rsid w:val="00941026"/>
    <w:rsid w:val="00941203"/>
    <w:rsid w:val="009412EB"/>
    <w:rsid w:val="009413E3"/>
    <w:rsid w:val="009413F7"/>
    <w:rsid w:val="00941455"/>
    <w:rsid w:val="00941479"/>
    <w:rsid w:val="00941748"/>
    <w:rsid w:val="00941881"/>
    <w:rsid w:val="00941B26"/>
    <w:rsid w:val="00941BCD"/>
    <w:rsid w:val="00941E99"/>
    <w:rsid w:val="00941F28"/>
    <w:rsid w:val="009420DE"/>
    <w:rsid w:val="00942198"/>
    <w:rsid w:val="00942815"/>
    <w:rsid w:val="00942C4E"/>
    <w:rsid w:val="00942D51"/>
    <w:rsid w:val="00942D9C"/>
    <w:rsid w:val="00942EB0"/>
    <w:rsid w:val="00942ECD"/>
    <w:rsid w:val="00942F36"/>
    <w:rsid w:val="009435EB"/>
    <w:rsid w:val="0094386C"/>
    <w:rsid w:val="009438C8"/>
    <w:rsid w:val="009439F5"/>
    <w:rsid w:val="00943AB8"/>
    <w:rsid w:val="00943F24"/>
    <w:rsid w:val="009441F1"/>
    <w:rsid w:val="00944280"/>
    <w:rsid w:val="0094450C"/>
    <w:rsid w:val="009448EE"/>
    <w:rsid w:val="0094492D"/>
    <w:rsid w:val="0094492F"/>
    <w:rsid w:val="00944C8F"/>
    <w:rsid w:val="00944E6E"/>
    <w:rsid w:val="00945211"/>
    <w:rsid w:val="00945291"/>
    <w:rsid w:val="009452AB"/>
    <w:rsid w:val="009454BE"/>
    <w:rsid w:val="009459C2"/>
    <w:rsid w:val="00945F60"/>
    <w:rsid w:val="00945FA7"/>
    <w:rsid w:val="009467A2"/>
    <w:rsid w:val="009468E7"/>
    <w:rsid w:val="00946912"/>
    <w:rsid w:val="009469B6"/>
    <w:rsid w:val="00946A15"/>
    <w:rsid w:val="00946BEB"/>
    <w:rsid w:val="00946CF2"/>
    <w:rsid w:val="00946FEE"/>
    <w:rsid w:val="009471E2"/>
    <w:rsid w:val="00947703"/>
    <w:rsid w:val="0094772A"/>
    <w:rsid w:val="0094795F"/>
    <w:rsid w:val="00947A63"/>
    <w:rsid w:val="00947A66"/>
    <w:rsid w:val="00947CF4"/>
    <w:rsid w:val="0095061C"/>
    <w:rsid w:val="00950641"/>
    <w:rsid w:val="009509E4"/>
    <w:rsid w:val="00950A52"/>
    <w:rsid w:val="00950C25"/>
    <w:rsid w:val="00950D47"/>
    <w:rsid w:val="009513C2"/>
    <w:rsid w:val="00951956"/>
    <w:rsid w:val="00951A4B"/>
    <w:rsid w:val="00951CA9"/>
    <w:rsid w:val="00951CC4"/>
    <w:rsid w:val="00951FF0"/>
    <w:rsid w:val="0095252F"/>
    <w:rsid w:val="009527A5"/>
    <w:rsid w:val="0095282A"/>
    <w:rsid w:val="009528DB"/>
    <w:rsid w:val="009529B0"/>
    <w:rsid w:val="00952AC8"/>
    <w:rsid w:val="00952CD6"/>
    <w:rsid w:val="00952FBC"/>
    <w:rsid w:val="009533B4"/>
    <w:rsid w:val="00953436"/>
    <w:rsid w:val="009535AB"/>
    <w:rsid w:val="00953698"/>
    <w:rsid w:val="00953BC8"/>
    <w:rsid w:val="00953DEB"/>
    <w:rsid w:val="0095420E"/>
    <w:rsid w:val="0095439F"/>
    <w:rsid w:val="00954446"/>
    <w:rsid w:val="009544F1"/>
    <w:rsid w:val="00954729"/>
    <w:rsid w:val="00954809"/>
    <w:rsid w:val="00954883"/>
    <w:rsid w:val="00954935"/>
    <w:rsid w:val="0095499C"/>
    <w:rsid w:val="00954CA2"/>
    <w:rsid w:val="00954DB7"/>
    <w:rsid w:val="00954EAE"/>
    <w:rsid w:val="00954EF2"/>
    <w:rsid w:val="0095506F"/>
    <w:rsid w:val="009551DC"/>
    <w:rsid w:val="00955219"/>
    <w:rsid w:val="00955259"/>
    <w:rsid w:val="009552F5"/>
    <w:rsid w:val="009553B8"/>
    <w:rsid w:val="0095571B"/>
    <w:rsid w:val="00955BDE"/>
    <w:rsid w:val="00955C4A"/>
    <w:rsid w:val="00955D40"/>
    <w:rsid w:val="00955E0F"/>
    <w:rsid w:val="00955FC8"/>
    <w:rsid w:val="00956295"/>
    <w:rsid w:val="0095651F"/>
    <w:rsid w:val="00956796"/>
    <w:rsid w:val="009568D9"/>
    <w:rsid w:val="00956979"/>
    <w:rsid w:val="00956CFF"/>
    <w:rsid w:val="00956D16"/>
    <w:rsid w:val="00956E11"/>
    <w:rsid w:val="00957015"/>
    <w:rsid w:val="00957160"/>
    <w:rsid w:val="009578C2"/>
    <w:rsid w:val="009578F2"/>
    <w:rsid w:val="00957AEB"/>
    <w:rsid w:val="00957C2A"/>
    <w:rsid w:val="00957C75"/>
    <w:rsid w:val="009603C1"/>
    <w:rsid w:val="00960716"/>
    <w:rsid w:val="009609F5"/>
    <w:rsid w:val="00960B44"/>
    <w:rsid w:val="00960DC4"/>
    <w:rsid w:val="00961860"/>
    <w:rsid w:val="00961BBA"/>
    <w:rsid w:val="00961C7A"/>
    <w:rsid w:val="00961CB4"/>
    <w:rsid w:val="0096206B"/>
    <w:rsid w:val="00962129"/>
    <w:rsid w:val="0096233D"/>
    <w:rsid w:val="00962359"/>
    <w:rsid w:val="009623A2"/>
    <w:rsid w:val="00962430"/>
    <w:rsid w:val="0096255E"/>
    <w:rsid w:val="009627B1"/>
    <w:rsid w:val="009627B3"/>
    <w:rsid w:val="0096283A"/>
    <w:rsid w:val="009628E2"/>
    <w:rsid w:val="00962941"/>
    <w:rsid w:val="009632B5"/>
    <w:rsid w:val="009635CF"/>
    <w:rsid w:val="009636A4"/>
    <w:rsid w:val="009636DF"/>
    <w:rsid w:val="00963B7A"/>
    <w:rsid w:val="00963C90"/>
    <w:rsid w:val="00963DF8"/>
    <w:rsid w:val="00963DFC"/>
    <w:rsid w:val="00963E2E"/>
    <w:rsid w:val="00963E33"/>
    <w:rsid w:val="00963F63"/>
    <w:rsid w:val="009640E0"/>
    <w:rsid w:val="0096417D"/>
    <w:rsid w:val="009642CE"/>
    <w:rsid w:val="009643D7"/>
    <w:rsid w:val="0096449A"/>
    <w:rsid w:val="00964508"/>
    <w:rsid w:val="00964AC1"/>
    <w:rsid w:val="00964C71"/>
    <w:rsid w:val="00964E55"/>
    <w:rsid w:val="00964FA0"/>
    <w:rsid w:val="009650F3"/>
    <w:rsid w:val="00965179"/>
    <w:rsid w:val="00965313"/>
    <w:rsid w:val="009653EC"/>
    <w:rsid w:val="00965417"/>
    <w:rsid w:val="0096546B"/>
    <w:rsid w:val="009654A9"/>
    <w:rsid w:val="009656CD"/>
    <w:rsid w:val="00965996"/>
    <w:rsid w:val="00965B7A"/>
    <w:rsid w:val="00965E2C"/>
    <w:rsid w:val="00966164"/>
    <w:rsid w:val="009664B6"/>
    <w:rsid w:val="0096661C"/>
    <w:rsid w:val="0096670B"/>
    <w:rsid w:val="009669DE"/>
    <w:rsid w:val="00966A3C"/>
    <w:rsid w:val="00966ADF"/>
    <w:rsid w:val="00966D32"/>
    <w:rsid w:val="00966ED7"/>
    <w:rsid w:val="00966F4E"/>
    <w:rsid w:val="00967A81"/>
    <w:rsid w:val="00967B5A"/>
    <w:rsid w:val="00967B7E"/>
    <w:rsid w:val="00967D2C"/>
    <w:rsid w:val="00967D38"/>
    <w:rsid w:val="00967E2E"/>
    <w:rsid w:val="00967E54"/>
    <w:rsid w:val="009702CC"/>
    <w:rsid w:val="00970399"/>
    <w:rsid w:val="0097056C"/>
    <w:rsid w:val="00970588"/>
    <w:rsid w:val="00970651"/>
    <w:rsid w:val="00970A67"/>
    <w:rsid w:val="00970A6B"/>
    <w:rsid w:val="00970E31"/>
    <w:rsid w:val="00970E96"/>
    <w:rsid w:val="0097121A"/>
    <w:rsid w:val="00971650"/>
    <w:rsid w:val="009718D3"/>
    <w:rsid w:val="009719B2"/>
    <w:rsid w:val="00971BB5"/>
    <w:rsid w:val="00971C32"/>
    <w:rsid w:val="00971CE9"/>
    <w:rsid w:val="00971D33"/>
    <w:rsid w:val="009721C1"/>
    <w:rsid w:val="00972215"/>
    <w:rsid w:val="00972369"/>
    <w:rsid w:val="0097252C"/>
    <w:rsid w:val="00972651"/>
    <w:rsid w:val="00972A76"/>
    <w:rsid w:val="00972C04"/>
    <w:rsid w:val="00972D40"/>
    <w:rsid w:val="00972DDA"/>
    <w:rsid w:val="00973171"/>
    <w:rsid w:val="009737D8"/>
    <w:rsid w:val="009739F4"/>
    <w:rsid w:val="009744F8"/>
    <w:rsid w:val="00974518"/>
    <w:rsid w:val="009745CF"/>
    <w:rsid w:val="00974686"/>
    <w:rsid w:val="009747B0"/>
    <w:rsid w:val="009747F1"/>
    <w:rsid w:val="00974AEC"/>
    <w:rsid w:val="00974CAB"/>
    <w:rsid w:val="00974D5E"/>
    <w:rsid w:val="00974E71"/>
    <w:rsid w:val="00974EB3"/>
    <w:rsid w:val="00974F31"/>
    <w:rsid w:val="009751E5"/>
    <w:rsid w:val="00975234"/>
    <w:rsid w:val="00975482"/>
    <w:rsid w:val="009756A9"/>
    <w:rsid w:val="00976013"/>
    <w:rsid w:val="00976088"/>
    <w:rsid w:val="009765D0"/>
    <w:rsid w:val="009767B1"/>
    <w:rsid w:val="009768CC"/>
    <w:rsid w:val="009769EA"/>
    <w:rsid w:val="00976D37"/>
    <w:rsid w:val="00976FCA"/>
    <w:rsid w:val="0097728F"/>
    <w:rsid w:val="00977357"/>
    <w:rsid w:val="00977662"/>
    <w:rsid w:val="00977DF5"/>
    <w:rsid w:val="00977E17"/>
    <w:rsid w:val="00977E6D"/>
    <w:rsid w:val="00977EEA"/>
    <w:rsid w:val="00980067"/>
    <w:rsid w:val="00980125"/>
    <w:rsid w:val="0098027E"/>
    <w:rsid w:val="009807DC"/>
    <w:rsid w:val="00980C48"/>
    <w:rsid w:val="00980D28"/>
    <w:rsid w:val="00981274"/>
    <w:rsid w:val="0098130D"/>
    <w:rsid w:val="009817C6"/>
    <w:rsid w:val="00981B68"/>
    <w:rsid w:val="00981F02"/>
    <w:rsid w:val="00982147"/>
    <w:rsid w:val="009826DA"/>
    <w:rsid w:val="009827FA"/>
    <w:rsid w:val="009829E9"/>
    <w:rsid w:val="00982D1A"/>
    <w:rsid w:val="009831FA"/>
    <w:rsid w:val="00983306"/>
    <w:rsid w:val="009833F5"/>
    <w:rsid w:val="009834F5"/>
    <w:rsid w:val="00983500"/>
    <w:rsid w:val="0098372F"/>
    <w:rsid w:val="00983830"/>
    <w:rsid w:val="009839B1"/>
    <w:rsid w:val="00983DBC"/>
    <w:rsid w:val="009841F7"/>
    <w:rsid w:val="00984553"/>
    <w:rsid w:val="009847B5"/>
    <w:rsid w:val="0098498F"/>
    <w:rsid w:val="00985136"/>
    <w:rsid w:val="00985231"/>
    <w:rsid w:val="009852AB"/>
    <w:rsid w:val="009857DF"/>
    <w:rsid w:val="00985825"/>
    <w:rsid w:val="0098599C"/>
    <w:rsid w:val="00985E10"/>
    <w:rsid w:val="00985F4D"/>
    <w:rsid w:val="00986013"/>
    <w:rsid w:val="009866D8"/>
    <w:rsid w:val="00986844"/>
    <w:rsid w:val="00986A0F"/>
    <w:rsid w:val="00986B84"/>
    <w:rsid w:val="00986B91"/>
    <w:rsid w:val="00986EC8"/>
    <w:rsid w:val="009870EA"/>
    <w:rsid w:val="00987108"/>
    <w:rsid w:val="00987160"/>
    <w:rsid w:val="009871B6"/>
    <w:rsid w:val="009871DA"/>
    <w:rsid w:val="009872CB"/>
    <w:rsid w:val="009872DA"/>
    <w:rsid w:val="009872F3"/>
    <w:rsid w:val="009873AF"/>
    <w:rsid w:val="00987403"/>
    <w:rsid w:val="00987643"/>
    <w:rsid w:val="0098776C"/>
    <w:rsid w:val="00987D6C"/>
    <w:rsid w:val="009900BE"/>
    <w:rsid w:val="0099011A"/>
    <w:rsid w:val="0099032A"/>
    <w:rsid w:val="009903EF"/>
    <w:rsid w:val="00990471"/>
    <w:rsid w:val="00990765"/>
    <w:rsid w:val="009907A2"/>
    <w:rsid w:val="00990F40"/>
    <w:rsid w:val="00990FEE"/>
    <w:rsid w:val="00990FFB"/>
    <w:rsid w:val="0099109D"/>
    <w:rsid w:val="0099162F"/>
    <w:rsid w:val="009918F2"/>
    <w:rsid w:val="00991ADF"/>
    <w:rsid w:val="00991BB6"/>
    <w:rsid w:val="00992022"/>
    <w:rsid w:val="00992059"/>
    <w:rsid w:val="009922DF"/>
    <w:rsid w:val="00992345"/>
    <w:rsid w:val="0099295F"/>
    <w:rsid w:val="00992D57"/>
    <w:rsid w:val="00992E39"/>
    <w:rsid w:val="00992EA9"/>
    <w:rsid w:val="00993071"/>
    <w:rsid w:val="00993178"/>
    <w:rsid w:val="00993212"/>
    <w:rsid w:val="0099326C"/>
    <w:rsid w:val="009932D9"/>
    <w:rsid w:val="009933EC"/>
    <w:rsid w:val="009934B2"/>
    <w:rsid w:val="00993993"/>
    <w:rsid w:val="009939F0"/>
    <w:rsid w:val="00993BB2"/>
    <w:rsid w:val="00993C4C"/>
    <w:rsid w:val="00993FE8"/>
    <w:rsid w:val="00994180"/>
    <w:rsid w:val="00994632"/>
    <w:rsid w:val="00994659"/>
    <w:rsid w:val="009946DE"/>
    <w:rsid w:val="00994831"/>
    <w:rsid w:val="009948B3"/>
    <w:rsid w:val="009948F4"/>
    <w:rsid w:val="00994D0B"/>
    <w:rsid w:val="00994DBE"/>
    <w:rsid w:val="00994F3B"/>
    <w:rsid w:val="00995048"/>
    <w:rsid w:val="00995506"/>
    <w:rsid w:val="00995596"/>
    <w:rsid w:val="00995646"/>
    <w:rsid w:val="009956B4"/>
    <w:rsid w:val="00995712"/>
    <w:rsid w:val="009958A0"/>
    <w:rsid w:val="009958CE"/>
    <w:rsid w:val="00995A29"/>
    <w:rsid w:val="00995B97"/>
    <w:rsid w:val="00995C2F"/>
    <w:rsid w:val="00995E47"/>
    <w:rsid w:val="009960FB"/>
    <w:rsid w:val="00996292"/>
    <w:rsid w:val="0099678D"/>
    <w:rsid w:val="009969E3"/>
    <w:rsid w:val="00996A49"/>
    <w:rsid w:val="00996C49"/>
    <w:rsid w:val="00996D2A"/>
    <w:rsid w:val="00996EEB"/>
    <w:rsid w:val="00997467"/>
    <w:rsid w:val="009974CD"/>
    <w:rsid w:val="009976FC"/>
    <w:rsid w:val="00997726"/>
    <w:rsid w:val="009977FC"/>
    <w:rsid w:val="00997D99"/>
    <w:rsid w:val="009A041B"/>
    <w:rsid w:val="009A048F"/>
    <w:rsid w:val="009A06C7"/>
    <w:rsid w:val="009A0BB2"/>
    <w:rsid w:val="009A1088"/>
    <w:rsid w:val="009A1092"/>
    <w:rsid w:val="009A1095"/>
    <w:rsid w:val="009A16A5"/>
    <w:rsid w:val="009A16A8"/>
    <w:rsid w:val="009A179D"/>
    <w:rsid w:val="009A1A47"/>
    <w:rsid w:val="009A1A96"/>
    <w:rsid w:val="009A1B4B"/>
    <w:rsid w:val="009A1C50"/>
    <w:rsid w:val="009A1C90"/>
    <w:rsid w:val="009A1D93"/>
    <w:rsid w:val="009A1E93"/>
    <w:rsid w:val="009A1FF9"/>
    <w:rsid w:val="009A238B"/>
    <w:rsid w:val="009A23BE"/>
    <w:rsid w:val="009A26FB"/>
    <w:rsid w:val="009A2834"/>
    <w:rsid w:val="009A288D"/>
    <w:rsid w:val="009A2ED2"/>
    <w:rsid w:val="009A2F97"/>
    <w:rsid w:val="009A2FED"/>
    <w:rsid w:val="009A3788"/>
    <w:rsid w:val="009A3C69"/>
    <w:rsid w:val="009A3C89"/>
    <w:rsid w:val="009A3C8D"/>
    <w:rsid w:val="009A3CF1"/>
    <w:rsid w:val="009A3D00"/>
    <w:rsid w:val="009A3D9C"/>
    <w:rsid w:val="009A3EF3"/>
    <w:rsid w:val="009A4043"/>
    <w:rsid w:val="009A4134"/>
    <w:rsid w:val="009A4273"/>
    <w:rsid w:val="009A42E9"/>
    <w:rsid w:val="009A4A1C"/>
    <w:rsid w:val="009A4A1D"/>
    <w:rsid w:val="009A4BBF"/>
    <w:rsid w:val="009A4C98"/>
    <w:rsid w:val="009A5062"/>
    <w:rsid w:val="009A51F3"/>
    <w:rsid w:val="009A5631"/>
    <w:rsid w:val="009A5B24"/>
    <w:rsid w:val="009A5B3E"/>
    <w:rsid w:val="009A5BFE"/>
    <w:rsid w:val="009A5CD3"/>
    <w:rsid w:val="009A5DDD"/>
    <w:rsid w:val="009A5ECE"/>
    <w:rsid w:val="009A5FBA"/>
    <w:rsid w:val="009A602A"/>
    <w:rsid w:val="009A6660"/>
    <w:rsid w:val="009A6674"/>
    <w:rsid w:val="009A670D"/>
    <w:rsid w:val="009A6784"/>
    <w:rsid w:val="009A6872"/>
    <w:rsid w:val="009A6913"/>
    <w:rsid w:val="009A6B8A"/>
    <w:rsid w:val="009A6BFA"/>
    <w:rsid w:val="009A6C1F"/>
    <w:rsid w:val="009A6C6A"/>
    <w:rsid w:val="009A6FBD"/>
    <w:rsid w:val="009A7335"/>
    <w:rsid w:val="009A7595"/>
    <w:rsid w:val="009A7714"/>
    <w:rsid w:val="009A7794"/>
    <w:rsid w:val="009A77FF"/>
    <w:rsid w:val="009A7945"/>
    <w:rsid w:val="009A7B2C"/>
    <w:rsid w:val="009A7BC4"/>
    <w:rsid w:val="009A7F1C"/>
    <w:rsid w:val="009B0043"/>
    <w:rsid w:val="009B024F"/>
    <w:rsid w:val="009B0378"/>
    <w:rsid w:val="009B03D3"/>
    <w:rsid w:val="009B03EA"/>
    <w:rsid w:val="009B04E0"/>
    <w:rsid w:val="009B05B8"/>
    <w:rsid w:val="009B0802"/>
    <w:rsid w:val="009B0863"/>
    <w:rsid w:val="009B0951"/>
    <w:rsid w:val="009B0DB0"/>
    <w:rsid w:val="009B0FE7"/>
    <w:rsid w:val="009B1134"/>
    <w:rsid w:val="009B124D"/>
    <w:rsid w:val="009B12DB"/>
    <w:rsid w:val="009B1445"/>
    <w:rsid w:val="009B1931"/>
    <w:rsid w:val="009B199A"/>
    <w:rsid w:val="009B19EF"/>
    <w:rsid w:val="009B1A2B"/>
    <w:rsid w:val="009B1B00"/>
    <w:rsid w:val="009B1E36"/>
    <w:rsid w:val="009B1E85"/>
    <w:rsid w:val="009B1E8F"/>
    <w:rsid w:val="009B1F61"/>
    <w:rsid w:val="009B2545"/>
    <w:rsid w:val="009B2669"/>
    <w:rsid w:val="009B29CA"/>
    <w:rsid w:val="009B2A8A"/>
    <w:rsid w:val="009B2D92"/>
    <w:rsid w:val="009B2DAC"/>
    <w:rsid w:val="009B2DDB"/>
    <w:rsid w:val="009B2E62"/>
    <w:rsid w:val="009B2F3B"/>
    <w:rsid w:val="009B3018"/>
    <w:rsid w:val="009B3153"/>
    <w:rsid w:val="009B33ED"/>
    <w:rsid w:val="009B340A"/>
    <w:rsid w:val="009B35A2"/>
    <w:rsid w:val="009B370E"/>
    <w:rsid w:val="009B3997"/>
    <w:rsid w:val="009B3C96"/>
    <w:rsid w:val="009B3ECD"/>
    <w:rsid w:val="009B417D"/>
    <w:rsid w:val="009B41A5"/>
    <w:rsid w:val="009B41DD"/>
    <w:rsid w:val="009B4229"/>
    <w:rsid w:val="009B431F"/>
    <w:rsid w:val="009B43D2"/>
    <w:rsid w:val="009B4404"/>
    <w:rsid w:val="009B468B"/>
    <w:rsid w:val="009B46A8"/>
    <w:rsid w:val="009B480F"/>
    <w:rsid w:val="009B4818"/>
    <w:rsid w:val="009B48B4"/>
    <w:rsid w:val="009B4928"/>
    <w:rsid w:val="009B4B4E"/>
    <w:rsid w:val="009B4B8A"/>
    <w:rsid w:val="009B5022"/>
    <w:rsid w:val="009B5035"/>
    <w:rsid w:val="009B512C"/>
    <w:rsid w:val="009B518F"/>
    <w:rsid w:val="009B52D5"/>
    <w:rsid w:val="009B53BE"/>
    <w:rsid w:val="009B55A0"/>
    <w:rsid w:val="009B55CE"/>
    <w:rsid w:val="009B55D3"/>
    <w:rsid w:val="009B560F"/>
    <w:rsid w:val="009B59E3"/>
    <w:rsid w:val="009B5A27"/>
    <w:rsid w:val="009B5B81"/>
    <w:rsid w:val="009B5FB7"/>
    <w:rsid w:val="009B602E"/>
    <w:rsid w:val="009B6252"/>
    <w:rsid w:val="009B6313"/>
    <w:rsid w:val="009B6464"/>
    <w:rsid w:val="009B681E"/>
    <w:rsid w:val="009B6AC1"/>
    <w:rsid w:val="009B709A"/>
    <w:rsid w:val="009B709D"/>
    <w:rsid w:val="009B73F6"/>
    <w:rsid w:val="009B74B9"/>
    <w:rsid w:val="009B74DE"/>
    <w:rsid w:val="009B7676"/>
    <w:rsid w:val="009B7716"/>
    <w:rsid w:val="009B7A04"/>
    <w:rsid w:val="009B7B12"/>
    <w:rsid w:val="009B7C01"/>
    <w:rsid w:val="009C01EF"/>
    <w:rsid w:val="009C023D"/>
    <w:rsid w:val="009C0244"/>
    <w:rsid w:val="009C02C9"/>
    <w:rsid w:val="009C0621"/>
    <w:rsid w:val="009C0BF1"/>
    <w:rsid w:val="009C0C7F"/>
    <w:rsid w:val="009C11A6"/>
    <w:rsid w:val="009C157C"/>
    <w:rsid w:val="009C15B2"/>
    <w:rsid w:val="009C161B"/>
    <w:rsid w:val="009C1795"/>
    <w:rsid w:val="009C1C10"/>
    <w:rsid w:val="009C1CF1"/>
    <w:rsid w:val="009C1E33"/>
    <w:rsid w:val="009C1E75"/>
    <w:rsid w:val="009C2261"/>
    <w:rsid w:val="009C2507"/>
    <w:rsid w:val="009C261A"/>
    <w:rsid w:val="009C2992"/>
    <w:rsid w:val="009C2B00"/>
    <w:rsid w:val="009C2E66"/>
    <w:rsid w:val="009C3021"/>
    <w:rsid w:val="009C311D"/>
    <w:rsid w:val="009C3128"/>
    <w:rsid w:val="009C3270"/>
    <w:rsid w:val="009C32C0"/>
    <w:rsid w:val="009C33A1"/>
    <w:rsid w:val="009C365A"/>
    <w:rsid w:val="009C3752"/>
    <w:rsid w:val="009C3758"/>
    <w:rsid w:val="009C38E9"/>
    <w:rsid w:val="009C3901"/>
    <w:rsid w:val="009C3BCB"/>
    <w:rsid w:val="009C3DAE"/>
    <w:rsid w:val="009C3E68"/>
    <w:rsid w:val="009C41D9"/>
    <w:rsid w:val="009C45FE"/>
    <w:rsid w:val="009C4B2E"/>
    <w:rsid w:val="009C4B36"/>
    <w:rsid w:val="009C4B9F"/>
    <w:rsid w:val="009C4C9B"/>
    <w:rsid w:val="009C4CF2"/>
    <w:rsid w:val="009C4FF2"/>
    <w:rsid w:val="009C5262"/>
    <w:rsid w:val="009C5E75"/>
    <w:rsid w:val="009C5EBA"/>
    <w:rsid w:val="009C6120"/>
    <w:rsid w:val="009C6258"/>
    <w:rsid w:val="009C62A1"/>
    <w:rsid w:val="009C6649"/>
    <w:rsid w:val="009C6690"/>
    <w:rsid w:val="009C6B3B"/>
    <w:rsid w:val="009C6C3A"/>
    <w:rsid w:val="009C6D3E"/>
    <w:rsid w:val="009C6E5E"/>
    <w:rsid w:val="009C701F"/>
    <w:rsid w:val="009C7324"/>
    <w:rsid w:val="009C7562"/>
    <w:rsid w:val="009C762F"/>
    <w:rsid w:val="009C7720"/>
    <w:rsid w:val="009C773B"/>
    <w:rsid w:val="009C7AAA"/>
    <w:rsid w:val="009D00A0"/>
    <w:rsid w:val="009D04DF"/>
    <w:rsid w:val="009D0712"/>
    <w:rsid w:val="009D099E"/>
    <w:rsid w:val="009D0A2A"/>
    <w:rsid w:val="009D0B47"/>
    <w:rsid w:val="009D0B5E"/>
    <w:rsid w:val="009D0B9C"/>
    <w:rsid w:val="009D0D42"/>
    <w:rsid w:val="009D0EFD"/>
    <w:rsid w:val="009D0FA8"/>
    <w:rsid w:val="009D1102"/>
    <w:rsid w:val="009D1267"/>
    <w:rsid w:val="009D12E2"/>
    <w:rsid w:val="009D1428"/>
    <w:rsid w:val="009D148E"/>
    <w:rsid w:val="009D14C4"/>
    <w:rsid w:val="009D1510"/>
    <w:rsid w:val="009D16F2"/>
    <w:rsid w:val="009D1744"/>
    <w:rsid w:val="009D180D"/>
    <w:rsid w:val="009D1854"/>
    <w:rsid w:val="009D1A78"/>
    <w:rsid w:val="009D1C63"/>
    <w:rsid w:val="009D1F21"/>
    <w:rsid w:val="009D22F7"/>
    <w:rsid w:val="009D243D"/>
    <w:rsid w:val="009D2448"/>
    <w:rsid w:val="009D24F3"/>
    <w:rsid w:val="009D25E2"/>
    <w:rsid w:val="009D279C"/>
    <w:rsid w:val="009D2AAF"/>
    <w:rsid w:val="009D2B6F"/>
    <w:rsid w:val="009D2C64"/>
    <w:rsid w:val="009D3138"/>
    <w:rsid w:val="009D3149"/>
    <w:rsid w:val="009D34F3"/>
    <w:rsid w:val="009D3733"/>
    <w:rsid w:val="009D3A3E"/>
    <w:rsid w:val="009D3BE5"/>
    <w:rsid w:val="009D3D8C"/>
    <w:rsid w:val="009D400A"/>
    <w:rsid w:val="009D4085"/>
    <w:rsid w:val="009D43BC"/>
    <w:rsid w:val="009D441F"/>
    <w:rsid w:val="009D446B"/>
    <w:rsid w:val="009D4ACB"/>
    <w:rsid w:val="009D4B21"/>
    <w:rsid w:val="009D4CC6"/>
    <w:rsid w:val="009D4DC7"/>
    <w:rsid w:val="009D4E75"/>
    <w:rsid w:val="009D4F67"/>
    <w:rsid w:val="009D50E4"/>
    <w:rsid w:val="009D530C"/>
    <w:rsid w:val="009D5769"/>
    <w:rsid w:val="009D5824"/>
    <w:rsid w:val="009D596E"/>
    <w:rsid w:val="009D59B5"/>
    <w:rsid w:val="009D5BBC"/>
    <w:rsid w:val="009D5D62"/>
    <w:rsid w:val="009D5ED1"/>
    <w:rsid w:val="009D64FC"/>
    <w:rsid w:val="009D69DF"/>
    <w:rsid w:val="009D6ADF"/>
    <w:rsid w:val="009D6B84"/>
    <w:rsid w:val="009D6DDF"/>
    <w:rsid w:val="009D7073"/>
    <w:rsid w:val="009D7375"/>
    <w:rsid w:val="009D738D"/>
    <w:rsid w:val="009D75C7"/>
    <w:rsid w:val="009D7BEB"/>
    <w:rsid w:val="009D7DC5"/>
    <w:rsid w:val="009D7FAB"/>
    <w:rsid w:val="009E0023"/>
    <w:rsid w:val="009E0170"/>
    <w:rsid w:val="009E054F"/>
    <w:rsid w:val="009E06E8"/>
    <w:rsid w:val="009E09CF"/>
    <w:rsid w:val="009E0B28"/>
    <w:rsid w:val="009E0F1E"/>
    <w:rsid w:val="009E1079"/>
    <w:rsid w:val="009E1130"/>
    <w:rsid w:val="009E1628"/>
    <w:rsid w:val="009E1753"/>
    <w:rsid w:val="009E1764"/>
    <w:rsid w:val="009E177E"/>
    <w:rsid w:val="009E1AD0"/>
    <w:rsid w:val="009E2387"/>
    <w:rsid w:val="009E23EC"/>
    <w:rsid w:val="009E2988"/>
    <w:rsid w:val="009E2D3E"/>
    <w:rsid w:val="009E2E9F"/>
    <w:rsid w:val="009E32F6"/>
    <w:rsid w:val="009E35B1"/>
    <w:rsid w:val="009E36C4"/>
    <w:rsid w:val="009E39B3"/>
    <w:rsid w:val="009E3E27"/>
    <w:rsid w:val="009E3EF3"/>
    <w:rsid w:val="009E3F2A"/>
    <w:rsid w:val="009E40C3"/>
    <w:rsid w:val="009E4145"/>
    <w:rsid w:val="009E4368"/>
    <w:rsid w:val="009E4647"/>
    <w:rsid w:val="009E46D0"/>
    <w:rsid w:val="009E4961"/>
    <w:rsid w:val="009E4AC6"/>
    <w:rsid w:val="009E4DFE"/>
    <w:rsid w:val="009E4E8C"/>
    <w:rsid w:val="009E4FE0"/>
    <w:rsid w:val="009E5014"/>
    <w:rsid w:val="009E507A"/>
    <w:rsid w:val="009E51A1"/>
    <w:rsid w:val="009E5342"/>
    <w:rsid w:val="009E561B"/>
    <w:rsid w:val="009E582A"/>
    <w:rsid w:val="009E5935"/>
    <w:rsid w:val="009E599B"/>
    <w:rsid w:val="009E5EA7"/>
    <w:rsid w:val="009E5F93"/>
    <w:rsid w:val="009E6306"/>
    <w:rsid w:val="009E640D"/>
    <w:rsid w:val="009E64FA"/>
    <w:rsid w:val="009E6703"/>
    <w:rsid w:val="009E688B"/>
    <w:rsid w:val="009E6AFE"/>
    <w:rsid w:val="009E6D90"/>
    <w:rsid w:val="009E6E15"/>
    <w:rsid w:val="009E700B"/>
    <w:rsid w:val="009E7022"/>
    <w:rsid w:val="009E70A2"/>
    <w:rsid w:val="009E7269"/>
    <w:rsid w:val="009E7312"/>
    <w:rsid w:val="009E73A8"/>
    <w:rsid w:val="009E7A01"/>
    <w:rsid w:val="009F0250"/>
    <w:rsid w:val="009F0437"/>
    <w:rsid w:val="009F04BB"/>
    <w:rsid w:val="009F0587"/>
    <w:rsid w:val="009F07DD"/>
    <w:rsid w:val="009F09F3"/>
    <w:rsid w:val="009F0AF8"/>
    <w:rsid w:val="009F0B9C"/>
    <w:rsid w:val="009F0C18"/>
    <w:rsid w:val="009F102E"/>
    <w:rsid w:val="009F10FF"/>
    <w:rsid w:val="009F11B5"/>
    <w:rsid w:val="009F138C"/>
    <w:rsid w:val="009F165C"/>
    <w:rsid w:val="009F16E8"/>
    <w:rsid w:val="009F1716"/>
    <w:rsid w:val="009F1831"/>
    <w:rsid w:val="009F1839"/>
    <w:rsid w:val="009F18EC"/>
    <w:rsid w:val="009F1960"/>
    <w:rsid w:val="009F1968"/>
    <w:rsid w:val="009F1AAA"/>
    <w:rsid w:val="009F1C67"/>
    <w:rsid w:val="009F1C71"/>
    <w:rsid w:val="009F1E35"/>
    <w:rsid w:val="009F1E7C"/>
    <w:rsid w:val="009F1F46"/>
    <w:rsid w:val="009F2074"/>
    <w:rsid w:val="009F2151"/>
    <w:rsid w:val="009F2314"/>
    <w:rsid w:val="009F2695"/>
    <w:rsid w:val="009F275F"/>
    <w:rsid w:val="009F28C3"/>
    <w:rsid w:val="009F29B9"/>
    <w:rsid w:val="009F2B33"/>
    <w:rsid w:val="009F2B56"/>
    <w:rsid w:val="009F2B80"/>
    <w:rsid w:val="009F2CA2"/>
    <w:rsid w:val="009F2D0D"/>
    <w:rsid w:val="009F2F2A"/>
    <w:rsid w:val="009F31CE"/>
    <w:rsid w:val="009F340E"/>
    <w:rsid w:val="009F3539"/>
    <w:rsid w:val="009F3A72"/>
    <w:rsid w:val="009F3CD1"/>
    <w:rsid w:val="009F410B"/>
    <w:rsid w:val="009F43CB"/>
    <w:rsid w:val="009F4434"/>
    <w:rsid w:val="009F488C"/>
    <w:rsid w:val="009F4A09"/>
    <w:rsid w:val="009F4AEF"/>
    <w:rsid w:val="009F4DCD"/>
    <w:rsid w:val="009F5128"/>
    <w:rsid w:val="009F51B2"/>
    <w:rsid w:val="009F51DA"/>
    <w:rsid w:val="009F5348"/>
    <w:rsid w:val="009F5562"/>
    <w:rsid w:val="009F5672"/>
    <w:rsid w:val="009F581A"/>
    <w:rsid w:val="009F5A0B"/>
    <w:rsid w:val="009F5A30"/>
    <w:rsid w:val="009F5AE7"/>
    <w:rsid w:val="009F5B41"/>
    <w:rsid w:val="009F5B56"/>
    <w:rsid w:val="009F5E6D"/>
    <w:rsid w:val="009F6029"/>
    <w:rsid w:val="009F60CE"/>
    <w:rsid w:val="009F625D"/>
    <w:rsid w:val="009F649A"/>
    <w:rsid w:val="009F6503"/>
    <w:rsid w:val="009F650C"/>
    <w:rsid w:val="009F6956"/>
    <w:rsid w:val="009F69EA"/>
    <w:rsid w:val="009F6A01"/>
    <w:rsid w:val="009F6C2C"/>
    <w:rsid w:val="009F6F30"/>
    <w:rsid w:val="009F7285"/>
    <w:rsid w:val="009F7323"/>
    <w:rsid w:val="009F76E5"/>
    <w:rsid w:val="009F7989"/>
    <w:rsid w:val="009F79B7"/>
    <w:rsid w:val="009F7C8F"/>
    <w:rsid w:val="009F7F22"/>
    <w:rsid w:val="00A0038D"/>
    <w:rsid w:val="00A0044B"/>
    <w:rsid w:val="00A00530"/>
    <w:rsid w:val="00A0080B"/>
    <w:rsid w:val="00A008E4"/>
    <w:rsid w:val="00A009FB"/>
    <w:rsid w:val="00A00B5A"/>
    <w:rsid w:val="00A00D32"/>
    <w:rsid w:val="00A00D47"/>
    <w:rsid w:val="00A00F65"/>
    <w:rsid w:val="00A0115A"/>
    <w:rsid w:val="00A0126F"/>
    <w:rsid w:val="00A01664"/>
    <w:rsid w:val="00A01807"/>
    <w:rsid w:val="00A019EC"/>
    <w:rsid w:val="00A01B0F"/>
    <w:rsid w:val="00A01D28"/>
    <w:rsid w:val="00A01D83"/>
    <w:rsid w:val="00A01E79"/>
    <w:rsid w:val="00A01F40"/>
    <w:rsid w:val="00A020FE"/>
    <w:rsid w:val="00A0220E"/>
    <w:rsid w:val="00A0224F"/>
    <w:rsid w:val="00A02302"/>
    <w:rsid w:val="00A023A7"/>
    <w:rsid w:val="00A024E6"/>
    <w:rsid w:val="00A0288E"/>
    <w:rsid w:val="00A02A66"/>
    <w:rsid w:val="00A0304D"/>
    <w:rsid w:val="00A0308C"/>
    <w:rsid w:val="00A03434"/>
    <w:rsid w:val="00A0353F"/>
    <w:rsid w:val="00A037A7"/>
    <w:rsid w:val="00A03A27"/>
    <w:rsid w:val="00A03A53"/>
    <w:rsid w:val="00A03A5C"/>
    <w:rsid w:val="00A03CDB"/>
    <w:rsid w:val="00A03CF0"/>
    <w:rsid w:val="00A03E8C"/>
    <w:rsid w:val="00A04071"/>
    <w:rsid w:val="00A048A1"/>
    <w:rsid w:val="00A048E1"/>
    <w:rsid w:val="00A04A2F"/>
    <w:rsid w:val="00A04A39"/>
    <w:rsid w:val="00A0557D"/>
    <w:rsid w:val="00A05607"/>
    <w:rsid w:val="00A058E4"/>
    <w:rsid w:val="00A06472"/>
    <w:rsid w:val="00A06507"/>
    <w:rsid w:val="00A0652E"/>
    <w:rsid w:val="00A06572"/>
    <w:rsid w:val="00A066A5"/>
    <w:rsid w:val="00A0687B"/>
    <w:rsid w:val="00A06936"/>
    <w:rsid w:val="00A06977"/>
    <w:rsid w:val="00A06B51"/>
    <w:rsid w:val="00A06D5E"/>
    <w:rsid w:val="00A06E68"/>
    <w:rsid w:val="00A06ED2"/>
    <w:rsid w:val="00A06F04"/>
    <w:rsid w:val="00A06FE6"/>
    <w:rsid w:val="00A07097"/>
    <w:rsid w:val="00A072F8"/>
    <w:rsid w:val="00A074DC"/>
    <w:rsid w:val="00A07626"/>
    <w:rsid w:val="00A079AF"/>
    <w:rsid w:val="00A07AD0"/>
    <w:rsid w:val="00A07AD7"/>
    <w:rsid w:val="00A07D2A"/>
    <w:rsid w:val="00A07F53"/>
    <w:rsid w:val="00A100B6"/>
    <w:rsid w:val="00A10235"/>
    <w:rsid w:val="00A105A1"/>
    <w:rsid w:val="00A10BD1"/>
    <w:rsid w:val="00A10E48"/>
    <w:rsid w:val="00A10EFF"/>
    <w:rsid w:val="00A11042"/>
    <w:rsid w:val="00A11104"/>
    <w:rsid w:val="00A115EB"/>
    <w:rsid w:val="00A11702"/>
    <w:rsid w:val="00A117D3"/>
    <w:rsid w:val="00A11CA2"/>
    <w:rsid w:val="00A1219B"/>
    <w:rsid w:val="00A122A7"/>
    <w:rsid w:val="00A12314"/>
    <w:rsid w:val="00A12368"/>
    <w:rsid w:val="00A12440"/>
    <w:rsid w:val="00A12549"/>
    <w:rsid w:val="00A125A8"/>
    <w:rsid w:val="00A126A2"/>
    <w:rsid w:val="00A127D1"/>
    <w:rsid w:val="00A1291E"/>
    <w:rsid w:val="00A12A27"/>
    <w:rsid w:val="00A12B60"/>
    <w:rsid w:val="00A12BE8"/>
    <w:rsid w:val="00A12F3D"/>
    <w:rsid w:val="00A1305B"/>
    <w:rsid w:val="00A13095"/>
    <w:rsid w:val="00A132B4"/>
    <w:rsid w:val="00A1335F"/>
    <w:rsid w:val="00A135C2"/>
    <w:rsid w:val="00A13790"/>
    <w:rsid w:val="00A13BD9"/>
    <w:rsid w:val="00A13D25"/>
    <w:rsid w:val="00A13E1D"/>
    <w:rsid w:val="00A13EC0"/>
    <w:rsid w:val="00A140C6"/>
    <w:rsid w:val="00A145F8"/>
    <w:rsid w:val="00A1462D"/>
    <w:rsid w:val="00A14869"/>
    <w:rsid w:val="00A14A2F"/>
    <w:rsid w:val="00A14D13"/>
    <w:rsid w:val="00A14FEE"/>
    <w:rsid w:val="00A15024"/>
    <w:rsid w:val="00A157ED"/>
    <w:rsid w:val="00A15A1C"/>
    <w:rsid w:val="00A15EDE"/>
    <w:rsid w:val="00A1607D"/>
    <w:rsid w:val="00A16234"/>
    <w:rsid w:val="00A168B8"/>
    <w:rsid w:val="00A16C0D"/>
    <w:rsid w:val="00A16C21"/>
    <w:rsid w:val="00A16D75"/>
    <w:rsid w:val="00A16DDC"/>
    <w:rsid w:val="00A17132"/>
    <w:rsid w:val="00A171AF"/>
    <w:rsid w:val="00A172C0"/>
    <w:rsid w:val="00A17304"/>
    <w:rsid w:val="00A1748D"/>
    <w:rsid w:val="00A17595"/>
    <w:rsid w:val="00A17918"/>
    <w:rsid w:val="00A17CE8"/>
    <w:rsid w:val="00A17D20"/>
    <w:rsid w:val="00A17D7E"/>
    <w:rsid w:val="00A20342"/>
    <w:rsid w:val="00A207CF"/>
    <w:rsid w:val="00A20BC4"/>
    <w:rsid w:val="00A20DA3"/>
    <w:rsid w:val="00A20F01"/>
    <w:rsid w:val="00A20F26"/>
    <w:rsid w:val="00A2127A"/>
    <w:rsid w:val="00A21337"/>
    <w:rsid w:val="00A213A6"/>
    <w:rsid w:val="00A217CF"/>
    <w:rsid w:val="00A21B87"/>
    <w:rsid w:val="00A21BE8"/>
    <w:rsid w:val="00A21C5F"/>
    <w:rsid w:val="00A21F52"/>
    <w:rsid w:val="00A22606"/>
    <w:rsid w:val="00A226AE"/>
    <w:rsid w:val="00A2289A"/>
    <w:rsid w:val="00A22AEA"/>
    <w:rsid w:val="00A22EE9"/>
    <w:rsid w:val="00A22FE7"/>
    <w:rsid w:val="00A230B2"/>
    <w:rsid w:val="00A2356D"/>
    <w:rsid w:val="00A23702"/>
    <w:rsid w:val="00A2384F"/>
    <w:rsid w:val="00A2390D"/>
    <w:rsid w:val="00A23A89"/>
    <w:rsid w:val="00A23B83"/>
    <w:rsid w:val="00A23BAF"/>
    <w:rsid w:val="00A23CD5"/>
    <w:rsid w:val="00A23D7B"/>
    <w:rsid w:val="00A23FF0"/>
    <w:rsid w:val="00A24360"/>
    <w:rsid w:val="00A2472D"/>
    <w:rsid w:val="00A24833"/>
    <w:rsid w:val="00A24CA2"/>
    <w:rsid w:val="00A24FA8"/>
    <w:rsid w:val="00A24FBB"/>
    <w:rsid w:val="00A25249"/>
    <w:rsid w:val="00A25282"/>
    <w:rsid w:val="00A2537F"/>
    <w:rsid w:val="00A256C0"/>
    <w:rsid w:val="00A25798"/>
    <w:rsid w:val="00A259E6"/>
    <w:rsid w:val="00A25A42"/>
    <w:rsid w:val="00A25DEF"/>
    <w:rsid w:val="00A25F14"/>
    <w:rsid w:val="00A266A1"/>
    <w:rsid w:val="00A26709"/>
    <w:rsid w:val="00A26A8C"/>
    <w:rsid w:val="00A26BFF"/>
    <w:rsid w:val="00A26D50"/>
    <w:rsid w:val="00A27019"/>
    <w:rsid w:val="00A27358"/>
    <w:rsid w:val="00A27475"/>
    <w:rsid w:val="00A2774D"/>
    <w:rsid w:val="00A27BF9"/>
    <w:rsid w:val="00A27F50"/>
    <w:rsid w:val="00A3019A"/>
    <w:rsid w:val="00A302B8"/>
    <w:rsid w:val="00A3037E"/>
    <w:rsid w:val="00A304D0"/>
    <w:rsid w:val="00A30529"/>
    <w:rsid w:val="00A305CD"/>
    <w:rsid w:val="00A30753"/>
    <w:rsid w:val="00A309B4"/>
    <w:rsid w:val="00A30D0B"/>
    <w:rsid w:val="00A30E64"/>
    <w:rsid w:val="00A31034"/>
    <w:rsid w:val="00A31175"/>
    <w:rsid w:val="00A3166B"/>
    <w:rsid w:val="00A3173B"/>
    <w:rsid w:val="00A3183A"/>
    <w:rsid w:val="00A31EDD"/>
    <w:rsid w:val="00A320AF"/>
    <w:rsid w:val="00A32282"/>
    <w:rsid w:val="00A3230D"/>
    <w:rsid w:val="00A32629"/>
    <w:rsid w:val="00A327F3"/>
    <w:rsid w:val="00A32A31"/>
    <w:rsid w:val="00A32A9D"/>
    <w:rsid w:val="00A32BDC"/>
    <w:rsid w:val="00A32E07"/>
    <w:rsid w:val="00A32FCC"/>
    <w:rsid w:val="00A33167"/>
    <w:rsid w:val="00A333D6"/>
    <w:rsid w:val="00A33738"/>
    <w:rsid w:val="00A33957"/>
    <w:rsid w:val="00A339E3"/>
    <w:rsid w:val="00A33A1E"/>
    <w:rsid w:val="00A33BDC"/>
    <w:rsid w:val="00A33D8C"/>
    <w:rsid w:val="00A33FC8"/>
    <w:rsid w:val="00A340BF"/>
    <w:rsid w:val="00A3420E"/>
    <w:rsid w:val="00A342B0"/>
    <w:rsid w:val="00A34342"/>
    <w:rsid w:val="00A34388"/>
    <w:rsid w:val="00A34654"/>
    <w:rsid w:val="00A34960"/>
    <w:rsid w:val="00A349A0"/>
    <w:rsid w:val="00A34A01"/>
    <w:rsid w:val="00A34A7A"/>
    <w:rsid w:val="00A34AC6"/>
    <w:rsid w:val="00A34B68"/>
    <w:rsid w:val="00A34C35"/>
    <w:rsid w:val="00A35039"/>
    <w:rsid w:val="00A350ED"/>
    <w:rsid w:val="00A353E5"/>
    <w:rsid w:val="00A35482"/>
    <w:rsid w:val="00A35968"/>
    <w:rsid w:val="00A35A49"/>
    <w:rsid w:val="00A35A97"/>
    <w:rsid w:val="00A361C4"/>
    <w:rsid w:val="00A365C5"/>
    <w:rsid w:val="00A36972"/>
    <w:rsid w:val="00A36F91"/>
    <w:rsid w:val="00A37195"/>
    <w:rsid w:val="00A3735C"/>
    <w:rsid w:val="00A3751F"/>
    <w:rsid w:val="00A375D9"/>
    <w:rsid w:val="00A377D5"/>
    <w:rsid w:val="00A37890"/>
    <w:rsid w:val="00A37950"/>
    <w:rsid w:val="00A37A01"/>
    <w:rsid w:val="00A37C4E"/>
    <w:rsid w:val="00A37CE5"/>
    <w:rsid w:val="00A37EA0"/>
    <w:rsid w:val="00A37EDC"/>
    <w:rsid w:val="00A402C4"/>
    <w:rsid w:val="00A403FB"/>
    <w:rsid w:val="00A40580"/>
    <w:rsid w:val="00A4066B"/>
    <w:rsid w:val="00A40745"/>
    <w:rsid w:val="00A40B4C"/>
    <w:rsid w:val="00A41441"/>
    <w:rsid w:val="00A416C2"/>
    <w:rsid w:val="00A41BBE"/>
    <w:rsid w:val="00A41EFA"/>
    <w:rsid w:val="00A41F57"/>
    <w:rsid w:val="00A41FDA"/>
    <w:rsid w:val="00A4200B"/>
    <w:rsid w:val="00A4227D"/>
    <w:rsid w:val="00A426E7"/>
    <w:rsid w:val="00A428B4"/>
    <w:rsid w:val="00A42ABC"/>
    <w:rsid w:val="00A42D53"/>
    <w:rsid w:val="00A42D59"/>
    <w:rsid w:val="00A430FD"/>
    <w:rsid w:val="00A434F8"/>
    <w:rsid w:val="00A4364D"/>
    <w:rsid w:val="00A437F5"/>
    <w:rsid w:val="00A43A4E"/>
    <w:rsid w:val="00A43AFB"/>
    <w:rsid w:val="00A43B50"/>
    <w:rsid w:val="00A43D3D"/>
    <w:rsid w:val="00A43EA8"/>
    <w:rsid w:val="00A4400E"/>
    <w:rsid w:val="00A44055"/>
    <w:rsid w:val="00A44124"/>
    <w:rsid w:val="00A4413A"/>
    <w:rsid w:val="00A44655"/>
    <w:rsid w:val="00A44723"/>
    <w:rsid w:val="00A4492A"/>
    <w:rsid w:val="00A44BD9"/>
    <w:rsid w:val="00A44C8B"/>
    <w:rsid w:val="00A44F33"/>
    <w:rsid w:val="00A450BB"/>
    <w:rsid w:val="00A451BD"/>
    <w:rsid w:val="00A454EC"/>
    <w:rsid w:val="00A4551C"/>
    <w:rsid w:val="00A45557"/>
    <w:rsid w:val="00A45653"/>
    <w:rsid w:val="00A456A0"/>
    <w:rsid w:val="00A45955"/>
    <w:rsid w:val="00A45C41"/>
    <w:rsid w:val="00A45CAA"/>
    <w:rsid w:val="00A461EB"/>
    <w:rsid w:val="00A46940"/>
    <w:rsid w:val="00A469C5"/>
    <w:rsid w:val="00A46AA5"/>
    <w:rsid w:val="00A46CD5"/>
    <w:rsid w:val="00A46EFE"/>
    <w:rsid w:val="00A472FF"/>
    <w:rsid w:val="00A473D6"/>
    <w:rsid w:val="00A475D0"/>
    <w:rsid w:val="00A47695"/>
    <w:rsid w:val="00A4781E"/>
    <w:rsid w:val="00A47881"/>
    <w:rsid w:val="00A479F7"/>
    <w:rsid w:val="00A47C6D"/>
    <w:rsid w:val="00A47CFF"/>
    <w:rsid w:val="00A47E43"/>
    <w:rsid w:val="00A47ECB"/>
    <w:rsid w:val="00A505B1"/>
    <w:rsid w:val="00A505F4"/>
    <w:rsid w:val="00A508D2"/>
    <w:rsid w:val="00A5097C"/>
    <w:rsid w:val="00A509BA"/>
    <w:rsid w:val="00A50DB2"/>
    <w:rsid w:val="00A50DB7"/>
    <w:rsid w:val="00A50E71"/>
    <w:rsid w:val="00A50F9D"/>
    <w:rsid w:val="00A51199"/>
    <w:rsid w:val="00A51283"/>
    <w:rsid w:val="00A512A0"/>
    <w:rsid w:val="00A512E1"/>
    <w:rsid w:val="00A512F3"/>
    <w:rsid w:val="00A51609"/>
    <w:rsid w:val="00A51678"/>
    <w:rsid w:val="00A5176F"/>
    <w:rsid w:val="00A518DA"/>
    <w:rsid w:val="00A5195F"/>
    <w:rsid w:val="00A52123"/>
    <w:rsid w:val="00A52751"/>
    <w:rsid w:val="00A527E7"/>
    <w:rsid w:val="00A52806"/>
    <w:rsid w:val="00A528A6"/>
    <w:rsid w:val="00A52C69"/>
    <w:rsid w:val="00A52F4B"/>
    <w:rsid w:val="00A531B6"/>
    <w:rsid w:val="00A53234"/>
    <w:rsid w:val="00A534FF"/>
    <w:rsid w:val="00A53672"/>
    <w:rsid w:val="00A53BDC"/>
    <w:rsid w:val="00A53FD5"/>
    <w:rsid w:val="00A540C3"/>
    <w:rsid w:val="00A540C6"/>
    <w:rsid w:val="00A54313"/>
    <w:rsid w:val="00A54760"/>
    <w:rsid w:val="00A55102"/>
    <w:rsid w:val="00A552B5"/>
    <w:rsid w:val="00A5547A"/>
    <w:rsid w:val="00A5557A"/>
    <w:rsid w:val="00A557B4"/>
    <w:rsid w:val="00A55834"/>
    <w:rsid w:val="00A558B4"/>
    <w:rsid w:val="00A55A21"/>
    <w:rsid w:val="00A55B12"/>
    <w:rsid w:val="00A55DCD"/>
    <w:rsid w:val="00A56029"/>
    <w:rsid w:val="00A560E0"/>
    <w:rsid w:val="00A5671A"/>
    <w:rsid w:val="00A56B6A"/>
    <w:rsid w:val="00A56E37"/>
    <w:rsid w:val="00A56EFD"/>
    <w:rsid w:val="00A56F44"/>
    <w:rsid w:val="00A56F4D"/>
    <w:rsid w:val="00A57003"/>
    <w:rsid w:val="00A57195"/>
    <w:rsid w:val="00A5722E"/>
    <w:rsid w:val="00A5730B"/>
    <w:rsid w:val="00A57680"/>
    <w:rsid w:val="00A5785F"/>
    <w:rsid w:val="00A57933"/>
    <w:rsid w:val="00A57E1E"/>
    <w:rsid w:val="00A60061"/>
    <w:rsid w:val="00A6045C"/>
    <w:rsid w:val="00A606DC"/>
    <w:rsid w:val="00A60792"/>
    <w:rsid w:val="00A60799"/>
    <w:rsid w:val="00A60CDD"/>
    <w:rsid w:val="00A61056"/>
    <w:rsid w:val="00A61275"/>
    <w:rsid w:val="00A6139C"/>
    <w:rsid w:val="00A6157C"/>
    <w:rsid w:val="00A618E9"/>
    <w:rsid w:val="00A61964"/>
    <w:rsid w:val="00A619FD"/>
    <w:rsid w:val="00A61A29"/>
    <w:rsid w:val="00A61DDC"/>
    <w:rsid w:val="00A61E95"/>
    <w:rsid w:val="00A61FB4"/>
    <w:rsid w:val="00A620C5"/>
    <w:rsid w:val="00A6237D"/>
    <w:rsid w:val="00A623FC"/>
    <w:rsid w:val="00A627A4"/>
    <w:rsid w:val="00A6284E"/>
    <w:rsid w:val="00A62CE1"/>
    <w:rsid w:val="00A62F95"/>
    <w:rsid w:val="00A63078"/>
    <w:rsid w:val="00A6335C"/>
    <w:rsid w:val="00A63712"/>
    <w:rsid w:val="00A6384C"/>
    <w:rsid w:val="00A63852"/>
    <w:rsid w:val="00A6394C"/>
    <w:rsid w:val="00A63A07"/>
    <w:rsid w:val="00A63B9F"/>
    <w:rsid w:val="00A64076"/>
    <w:rsid w:val="00A64210"/>
    <w:rsid w:val="00A6423A"/>
    <w:rsid w:val="00A64533"/>
    <w:rsid w:val="00A64613"/>
    <w:rsid w:val="00A647FF"/>
    <w:rsid w:val="00A648E0"/>
    <w:rsid w:val="00A64936"/>
    <w:rsid w:val="00A64BD6"/>
    <w:rsid w:val="00A64E10"/>
    <w:rsid w:val="00A64E15"/>
    <w:rsid w:val="00A64E6E"/>
    <w:rsid w:val="00A650B0"/>
    <w:rsid w:val="00A650DB"/>
    <w:rsid w:val="00A65265"/>
    <w:rsid w:val="00A6527F"/>
    <w:rsid w:val="00A65355"/>
    <w:rsid w:val="00A6543F"/>
    <w:rsid w:val="00A65658"/>
    <w:rsid w:val="00A65E65"/>
    <w:rsid w:val="00A65EE3"/>
    <w:rsid w:val="00A65F6D"/>
    <w:rsid w:val="00A65F72"/>
    <w:rsid w:val="00A6603A"/>
    <w:rsid w:val="00A66070"/>
    <w:rsid w:val="00A6637E"/>
    <w:rsid w:val="00A6651D"/>
    <w:rsid w:val="00A665DD"/>
    <w:rsid w:val="00A666B5"/>
    <w:rsid w:val="00A66FDF"/>
    <w:rsid w:val="00A670F5"/>
    <w:rsid w:val="00A674B4"/>
    <w:rsid w:val="00A674BC"/>
    <w:rsid w:val="00A6778F"/>
    <w:rsid w:val="00A6785D"/>
    <w:rsid w:val="00A67C59"/>
    <w:rsid w:val="00A67C71"/>
    <w:rsid w:val="00A67CB4"/>
    <w:rsid w:val="00A67D7B"/>
    <w:rsid w:val="00A67E49"/>
    <w:rsid w:val="00A70093"/>
    <w:rsid w:val="00A7010B"/>
    <w:rsid w:val="00A7013E"/>
    <w:rsid w:val="00A701DF"/>
    <w:rsid w:val="00A70796"/>
    <w:rsid w:val="00A70831"/>
    <w:rsid w:val="00A70AAF"/>
    <w:rsid w:val="00A70B0E"/>
    <w:rsid w:val="00A70DEC"/>
    <w:rsid w:val="00A713E9"/>
    <w:rsid w:val="00A71941"/>
    <w:rsid w:val="00A71A36"/>
    <w:rsid w:val="00A71B0B"/>
    <w:rsid w:val="00A71B29"/>
    <w:rsid w:val="00A71D4D"/>
    <w:rsid w:val="00A71E83"/>
    <w:rsid w:val="00A720E8"/>
    <w:rsid w:val="00A7256E"/>
    <w:rsid w:val="00A72645"/>
    <w:rsid w:val="00A72935"/>
    <w:rsid w:val="00A729D4"/>
    <w:rsid w:val="00A72A28"/>
    <w:rsid w:val="00A72CB0"/>
    <w:rsid w:val="00A73008"/>
    <w:rsid w:val="00A7302B"/>
    <w:rsid w:val="00A730AB"/>
    <w:rsid w:val="00A73198"/>
    <w:rsid w:val="00A731FF"/>
    <w:rsid w:val="00A73203"/>
    <w:rsid w:val="00A7346C"/>
    <w:rsid w:val="00A736C0"/>
    <w:rsid w:val="00A736D8"/>
    <w:rsid w:val="00A73AAC"/>
    <w:rsid w:val="00A73B1A"/>
    <w:rsid w:val="00A73D0C"/>
    <w:rsid w:val="00A73E65"/>
    <w:rsid w:val="00A73F05"/>
    <w:rsid w:val="00A742DB"/>
    <w:rsid w:val="00A74622"/>
    <w:rsid w:val="00A7483E"/>
    <w:rsid w:val="00A74A07"/>
    <w:rsid w:val="00A74B8C"/>
    <w:rsid w:val="00A74EF1"/>
    <w:rsid w:val="00A7556D"/>
    <w:rsid w:val="00A75662"/>
    <w:rsid w:val="00A75781"/>
    <w:rsid w:val="00A75996"/>
    <w:rsid w:val="00A759E6"/>
    <w:rsid w:val="00A75D8E"/>
    <w:rsid w:val="00A75E3A"/>
    <w:rsid w:val="00A75E6C"/>
    <w:rsid w:val="00A75ED0"/>
    <w:rsid w:val="00A7633A"/>
    <w:rsid w:val="00A76471"/>
    <w:rsid w:val="00A76494"/>
    <w:rsid w:val="00A7667E"/>
    <w:rsid w:val="00A76692"/>
    <w:rsid w:val="00A7683C"/>
    <w:rsid w:val="00A76944"/>
    <w:rsid w:val="00A76B12"/>
    <w:rsid w:val="00A76B52"/>
    <w:rsid w:val="00A76BE5"/>
    <w:rsid w:val="00A76C21"/>
    <w:rsid w:val="00A76D14"/>
    <w:rsid w:val="00A76D86"/>
    <w:rsid w:val="00A771CC"/>
    <w:rsid w:val="00A7727E"/>
    <w:rsid w:val="00A77351"/>
    <w:rsid w:val="00A775B9"/>
    <w:rsid w:val="00A776E1"/>
    <w:rsid w:val="00A77724"/>
    <w:rsid w:val="00A777B1"/>
    <w:rsid w:val="00A77958"/>
    <w:rsid w:val="00A77C79"/>
    <w:rsid w:val="00A77DB8"/>
    <w:rsid w:val="00A77EA0"/>
    <w:rsid w:val="00A77F42"/>
    <w:rsid w:val="00A800B0"/>
    <w:rsid w:val="00A800BC"/>
    <w:rsid w:val="00A800F8"/>
    <w:rsid w:val="00A80163"/>
    <w:rsid w:val="00A804D8"/>
    <w:rsid w:val="00A80B19"/>
    <w:rsid w:val="00A80DA7"/>
    <w:rsid w:val="00A81091"/>
    <w:rsid w:val="00A81594"/>
    <w:rsid w:val="00A81599"/>
    <w:rsid w:val="00A81A7D"/>
    <w:rsid w:val="00A81B9C"/>
    <w:rsid w:val="00A81F3F"/>
    <w:rsid w:val="00A820F6"/>
    <w:rsid w:val="00A8218D"/>
    <w:rsid w:val="00A821C5"/>
    <w:rsid w:val="00A82522"/>
    <w:rsid w:val="00A82A14"/>
    <w:rsid w:val="00A82C2F"/>
    <w:rsid w:val="00A82E02"/>
    <w:rsid w:val="00A8300C"/>
    <w:rsid w:val="00A831D3"/>
    <w:rsid w:val="00A833D6"/>
    <w:rsid w:val="00A8353B"/>
    <w:rsid w:val="00A8395C"/>
    <w:rsid w:val="00A839F6"/>
    <w:rsid w:val="00A83A06"/>
    <w:rsid w:val="00A83AB6"/>
    <w:rsid w:val="00A83B18"/>
    <w:rsid w:val="00A83EE2"/>
    <w:rsid w:val="00A84101"/>
    <w:rsid w:val="00A842D1"/>
    <w:rsid w:val="00A84491"/>
    <w:rsid w:val="00A845D0"/>
    <w:rsid w:val="00A8488B"/>
    <w:rsid w:val="00A84895"/>
    <w:rsid w:val="00A84AB7"/>
    <w:rsid w:val="00A84BEF"/>
    <w:rsid w:val="00A84C97"/>
    <w:rsid w:val="00A84CC6"/>
    <w:rsid w:val="00A84CCE"/>
    <w:rsid w:val="00A84DAB"/>
    <w:rsid w:val="00A84FCD"/>
    <w:rsid w:val="00A854C1"/>
    <w:rsid w:val="00A859F4"/>
    <w:rsid w:val="00A85B43"/>
    <w:rsid w:val="00A85E19"/>
    <w:rsid w:val="00A8677E"/>
    <w:rsid w:val="00A86783"/>
    <w:rsid w:val="00A8696C"/>
    <w:rsid w:val="00A869DA"/>
    <w:rsid w:val="00A86C86"/>
    <w:rsid w:val="00A86E85"/>
    <w:rsid w:val="00A87367"/>
    <w:rsid w:val="00A87409"/>
    <w:rsid w:val="00A878B1"/>
    <w:rsid w:val="00A8797C"/>
    <w:rsid w:val="00A87B4F"/>
    <w:rsid w:val="00A87CFA"/>
    <w:rsid w:val="00A87D8D"/>
    <w:rsid w:val="00A87DC3"/>
    <w:rsid w:val="00A87F06"/>
    <w:rsid w:val="00A900D1"/>
    <w:rsid w:val="00A904B0"/>
    <w:rsid w:val="00A90562"/>
    <w:rsid w:val="00A906EF"/>
    <w:rsid w:val="00A90C25"/>
    <w:rsid w:val="00A90CC2"/>
    <w:rsid w:val="00A917E6"/>
    <w:rsid w:val="00A91B74"/>
    <w:rsid w:val="00A921E9"/>
    <w:rsid w:val="00A92569"/>
    <w:rsid w:val="00A9269F"/>
    <w:rsid w:val="00A92836"/>
    <w:rsid w:val="00A92920"/>
    <w:rsid w:val="00A929CE"/>
    <w:rsid w:val="00A92A04"/>
    <w:rsid w:val="00A92E7D"/>
    <w:rsid w:val="00A92EBE"/>
    <w:rsid w:val="00A92EF9"/>
    <w:rsid w:val="00A930A6"/>
    <w:rsid w:val="00A930AF"/>
    <w:rsid w:val="00A939EA"/>
    <w:rsid w:val="00A93EC6"/>
    <w:rsid w:val="00A93FE8"/>
    <w:rsid w:val="00A940FA"/>
    <w:rsid w:val="00A94379"/>
    <w:rsid w:val="00A949BF"/>
    <w:rsid w:val="00A94A56"/>
    <w:rsid w:val="00A94BA0"/>
    <w:rsid w:val="00A94F19"/>
    <w:rsid w:val="00A95427"/>
    <w:rsid w:val="00A9570F"/>
    <w:rsid w:val="00A95920"/>
    <w:rsid w:val="00A95E8B"/>
    <w:rsid w:val="00A960E7"/>
    <w:rsid w:val="00A96142"/>
    <w:rsid w:val="00A96222"/>
    <w:rsid w:val="00A96230"/>
    <w:rsid w:val="00A964AC"/>
    <w:rsid w:val="00A9686F"/>
    <w:rsid w:val="00A96C31"/>
    <w:rsid w:val="00A96CE1"/>
    <w:rsid w:val="00A9709A"/>
    <w:rsid w:val="00A973A8"/>
    <w:rsid w:val="00A97563"/>
    <w:rsid w:val="00A97596"/>
    <w:rsid w:val="00A97732"/>
    <w:rsid w:val="00A97790"/>
    <w:rsid w:val="00A978B6"/>
    <w:rsid w:val="00A9791B"/>
    <w:rsid w:val="00A97A59"/>
    <w:rsid w:val="00A97D70"/>
    <w:rsid w:val="00A97DE4"/>
    <w:rsid w:val="00A97FAC"/>
    <w:rsid w:val="00AA0078"/>
    <w:rsid w:val="00AA02C5"/>
    <w:rsid w:val="00AA0342"/>
    <w:rsid w:val="00AA04E1"/>
    <w:rsid w:val="00AA066A"/>
    <w:rsid w:val="00AA0881"/>
    <w:rsid w:val="00AA09F3"/>
    <w:rsid w:val="00AA0DE3"/>
    <w:rsid w:val="00AA0FDC"/>
    <w:rsid w:val="00AA1038"/>
    <w:rsid w:val="00AA1237"/>
    <w:rsid w:val="00AA1591"/>
    <w:rsid w:val="00AA1638"/>
    <w:rsid w:val="00AA16C5"/>
    <w:rsid w:val="00AA1791"/>
    <w:rsid w:val="00AA1A6D"/>
    <w:rsid w:val="00AA1E18"/>
    <w:rsid w:val="00AA2082"/>
    <w:rsid w:val="00AA22EC"/>
    <w:rsid w:val="00AA22F5"/>
    <w:rsid w:val="00AA2496"/>
    <w:rsid w:val="00AA24D4"/>
    <w:rsid w:val="00AA2566"/>
    <w:rsid w:val="00AA2617"/>
    <w:rsid w:val="00AA265D"/>
    <w:rsid w:val="00AA266A"/>
    <w:rsid w:val="00AA2EE3"/>
    <w:rsid w:val="00AA3048"/>
    <w:rsid w:val="00AA320F"/>
    <w:rsid w:val="00AA322C"/>
    <w:rsid w:val="00AA32A9"/>
    <w:rsid w:val="00AA3638"/>
    <w:rsid w:val="00AA3772"/>
    <w:rsid w:val="00AA39BF"/>
    <w:rsid w:val="00AA3AFC"/>
    <w:rsid w:val="00AA3B0F"/>
    <w:rsid w:val="00AA3B55"/>
    <w:rsid w:val="00AA3D47"/>
    <w:rsid w:val="00AA3D7A"/>
    <w:rsid w:val="00AA4265"/>
    <w:rsid w:val="00AA4400"/>
    <w:rsid w:val="00AA44FF"/>
    <w:rsid w:val="00AA452D"/>
    <w:rsid w:val="00AA461B"/>
    <w:rsid w:val="00AA47C4"/>
    <w:rsid w:val="00AA4895"/>
    <w:rsid w:val="00AA48F1"/>
    <w:rsid w:val="00AA497D"/>
    <w:rsid w:val="00AA4A66"/>
    <w:rsid w:val="00AA4D0D"/>
    <w:rsid w:val="00AA4DCB"/>
    <w:rsid w:val="00AA4FDC"/>
    <w:rsid w:val="00AA5693"/>
    <w:rsid w:val="00AA5978"/>
    <w:rsid w:val="00AA6103"/>
    <w:rsid w:val="00AA6227"/>
    <w:rsid w:val="00AA630D"/>
    <w:rsid w:val="00AA6386"/>
    <w:rsid w:val="00AA645A"/>
    <w:rsid w:val="00AA6797"/>
    <w:rsid w:val="00AA6887"/>
    <w:rsid w:val="00AA69E3"/>
    <w:rsid w:val="00AA6CB8"/>
    <w:rsid w:val="00AA7037"/>
    <w:rsid w:val="00AA7474"/>
    <w:rsid w:val="00AA75D2"/>
    <w:rsid w:val="00AA7B99"/>
    <w:rsid w:val="00AA7D1F"/>
    <w:rsid w:val="00AA7FCA"/>
    <w:rsid w:val="00AB0032"/>
    <w:rsid w:val="00AB007A"/>
    <w:rsid w:val="00AB02E7"/>
    <w:rsid w:val="00AB0748"/>
    <w:rsid w:val="00AB08CE"/>
    <w:rsid w:val="00AB0E63"/>
    <w:rsid w:val="00AB12E6"/>
    <w:rsid w:val="00AB1493"/>
    <w:rsid w:val="00AB1B29"/>
    <w:rsid w:val="00AB1CA6"/>
    <w:rsid w:val="00AB1FB5"/>
    <w:rsid w:val="00AB20D6"/>
    <w:rsid w:val="00AB20F2"/>
    <w:rsid w:val="00AB236C"/>
    <w:rsid w:val="00AB25C7"/>
    <w:rsid w:val="00AB2795"/>
    <w:rsid w:val="00AB27E2"/>
    <w:rsid w:val="00AB2974"/>
    <w:rsid w:val="00AB2C00"/>
    <w:rsid w:val="00AB300A"/>
    <w:rsid w:val="00AB3012"/>
    <w:rsid w:val="00AB32C1"/>
    <w:rsid w:val="00AB34C7"/>
    <w:rsid w:val="00AB359C"/>
    <w:rsid w:val="00AB3698"/>
    <w:rsid w:val="00AB3A2D"/>
    <w:rsid w:val="00AB3F4C"/>
    <w:rsid w:val="00AB3FE6"/>
    <w:rsid w:val="00AB437F"/>
    <w:rsid w:val="00AB479A"/>
    <w:rsid w:val="00AB48DF"/>
    <w:rsid w:val="00AB4BF4"/>
    <w:rsid w:val="00AB4C12"/>
    <w:rsid w:val="00AB4D87"/>
    <w:rsid w:val="00AB4E4E"/>
    <w:rsid w:val="00AB4FB0"/>
    <w:rsid w:val="00AB50CD"/>
    <w:rsid w:val="00AB52FE"/>
    <w:rsid w:val="00AB55AB"/>
    <w:rsid w:val="00AB571D"/>
    <w:rsid w:val="00AB59DB"/>
    <w:rsid w:val="00AB60B5"/>
    <w:rsid w:val="00AB6900"/>
    <w:rsid w:val="00AB6A66"/>
    <w:rsid w:val="00AB6CBA"/>
    <w:rsid w:val="00AB6D19"/>
    <w:rsid w:val="00AB6D23"/>
    <w:rsid w:val="00AB6DA8"/>
    <w:rsid w:val="00AB6E28"/>
    <w:rsid w:val="00AB71D0"/>
    <w:rsid w:val="00AB7858"/>
    <w:rsid w:val="00AB7AC8"/>
    <w:rsid w:val="00AB7D0F"/>
    <w:rsid w:val="00AB7E2B"/>
    <w:rsid w:val="00AB7E71"/>
    <w:rsid w:val="00AC008D"/>
    <w:rsid w:val="00AC01F3"/>
    <w:rsid w:val="00AC039C"/>
    <w:rsid w:val="00AC050B"/>
    <w:rsid w:val="00AC053F"/>
    <w:rsid w:val="00AC0590"/>
    <w:rsid w:val="00AC05B2"/>
    <w:rsid w:val="00AC06BE"/>
    <w:rsid w:val="00AC075C"/>
    <w:rsid w:val="00AC0865"/>
    <w:rsid w:val="00AC09AE"/>
    <w:rsid w:val="00AC0AE1"/>
    <w:rsid w:val="00AC10B8"/>
    <w:rsid w:val="00AC10C2"/>
    <w:rsid w:val="00AC1182"/>
    <w:rsid w:val="00AC15F0"/>
    <w:rsid w:val="00AC16CF"/>
    <w:rsid w:val="00AC1812"/>
    <w:rsid w:val="00AC2022"/>
    <w:rsid w:val="00AC20D8"/>
    <w:rsid w:val="00AC2403"/>
    <w:rsid w:val="00AC2802"/>
    <w:rsid w:val="00AC2BA5"/>
    <w:rsid w:val="00AC2E27"/>
    <w:rsid w:val="00AC309A"/>
    <w:rsid w:val="00AC313F"/>
    <w:rsid w:val="00AC323C"/>
    <w:rsid w:val="00AC3358"/>
    <w:rsid w:val="00AC34E2"/>
    <w:rsid w:val="00AC351F"/>
    <w:rsid w:val="00AC35CC"/>
    <w:rsid w:val="00AC371B"/>
    <w:rsid w:val="00AC3B16"/>
    <w:rsid w:val="00AC3D5F"/>
    <w:rsid w:val="00AC42F8"/>
    <w:rsid w:val="00AC48D8"/>
    <w:rsid w:val="00AC4CC4"/>
    <w:rsid w:val="00AC4EF1"/>
    <w:rsid w:val="00AC50B6"/>
    <w:rsid w:val="00AC5279"/>
    <w:rsid w:val="00AC536E"/>
    <w:rsid w:val="00AC59B6"/>
    <w:rsid w:val="00AC5B94"/>
    <w:rsid w:val="00AC5C7D"/>
    <w:rsid w:val="00AC5F9F"/>
    <w:rsid w:val="00AC63A2"/>
    <w:rsid w:val="00AC63D8"/>
    <w:rsid w:val="00AC643D"/>
    <w:rsid w:val="00AC68F0"/>
    <w:rsid w:val="00AC692B"/>
    <w:rsid w:val="00AC6A9A"/>
    <w:rsid w:val="00AC6D9A"/>
    <w:rsid w:val="00AC6F92"/>
    <w:rsid w:val="00AC71FC"/>
    <w:rsid w:val="00AC735B"/>
    <w:rsid w:val="00AC7715"/>
    <w:rsid w:val="00AC7987"/>
    <w:rsid w:val="00AC79AD"/>
    <w:rsid w:val="00AC7BA5"/>
    <w:rsid w:val="00AC7BB0"/>
    <w:rsid w:val="00AD002A"/>
    <w:rsid w:val="00AD0284"/>
    <w:rsid w:val="00AD04BD"/>
    <w:rsid w:val="00AD0A37"/>
    <w:rsid w:val="00AD0D25"/>
    <w:rsid w:val="00AD1023"/>
    <w:rsid w:val="00AD105D"/>
    <w:rsid w:val="00AD1084"/>
    <w:rsid w:val="00AD1163"/>
    <w:rsid w:val="00AD11B5"/>
    <w:rsid w:val="00AD12F9"/>
    <w:rsid w:val="00AD160C"/>
    <w:rsid w:val="00AD16DD"/>
    <w:rsid w:val="00AD1924"/>
    <w:rsid w:val="00AD1A07"/>
    <w:rsid w:val="00AD1BC3"/>
    <w:rsid w:val="00AD1EED"/>
    <w:rsid w:val="00AD1EF7"/>
    <w:rsid w:val="00AD209E"/>
    <w:rsid w:val="00AD2328"/>
    <w:rsid w:val="00AD23BA"/>
    <w:rsid w:val="00AD2455"/>
    <w:rsid w:val="00AD28BB"/>
    <w:rsid w:val="00AD29F8"/>
    <w:rsid w:val="00AD2BB7"/>
    <w:rsid w:val="00AD2D0A"/>
    <w:rsid w:val="00AD2D7F"/>
    <w:rsid w:val="00AD2E3D"/>
    <w:rsid w:val="00AD2EFE"/>
    <w:rsid w:val="00AD300B"/>
    <w:rsid w:val="00AD321B"/>
    <w:rsid w:val="00AD3721"/>
    <w:rsid w:val="00AD397D"/>
    <w:rsid w:val="00AD3AC6"/>
    <w:rsid w:val="00AD4482"/>
    <w:rsid w:val="00AD47C0"/>
    <w:rsid w:val="00AD47D3"/>
    <w:rsid w:val="00AD4B61"/>
    <w:rsid w:val="00AD4E11"/>
    <w:rsid w:val="00AD4FCC"/>
    <w:rsid w:val="00AD55A4"/>
    <w:rsid w:val="00AD5852"/>
    <w:rsid w:val="00AD5855"/>
    <w:rsid w:val="00AD5BD5"/>
    <w:rsid w:val="00AD5D68"/>
    <w:rsid w:val="00AD5D69"/>
    <w:rsid w:val="00AD616D"/>
    <w:rsid w:val="00AD6185"/>
    <w:rsid w:val="00AD64DD"/>
    <w:rsid w:val="00AD6708"/>
    <w:rsid w:val="00AD67B7"/>
    <w:rsid w:val="00AD6833"/>
    <w:rsid w:val="00AD6AA4"/>
    <w:rsid w:val="00AD6E61"/>
    <w:rsid w:val="00AD6FF7"/>
    <w:rsid w:val="00AD716F"/>
    <w:rsid w:val="00AD71A8"/>
    <w:rsid w:val="00AD73D4"/>
    <w:rsid w:val="00AD74F3"/>
    <w:rsid w:val="00AD7A9F"/>
    <w:rsid w:val="00AD7ACF"/>
    <w:rsid w:val="00AE00A2"/>
    <w:rsid w:val="00AE00B6"/>
    <w:rsid w:val="00AE0276"/>
    <w:rsid w:val="00AE04A0"/>
    <w:rsid w:val="00AE073E"/>
    <w:rsid w:val="00AE078F"/>
    <w:rsid w:val="00AE07AD"/>
    <w:rsid w:val="00AE085E"/>
    <w:rsid w:val="00AE09AA"/>
    <w:rsid w:val="00AE0D15"/>
    <w:rsid w:val="00AE10F6"/>
    <w:rsid w:val="00AE13AD"/>
    <w:rsid w:val="00AE143D"/>
    <w:rsid w:val="00AE1A99"/>
    <w:rsid w:val="00AE1CCF"/>
    <w:rsid w:val="00AE1D99"/>
    <w:rsid w:val="00AE1DB6"/>
    <w:rsid w:val="00AE220D"/>
    <w:rsid w:val="00AE23F6"/>
    <w:rsid w:val="00AE2663"/>
    <w:rsid w:val="00AE266C"/>
    <w:rsid w:val="00AE28A6"/>
    <w:rsid w:val="00AE28AB"/>
    <w:rsid w:val="00AE290D"/>
    <w:rsid w:val="00AE2926"/>
    <w:rsid w:val="00AE2BF9"/>
    <w:rsid w:val="00AE2C44"/>
    <w:rsid w:val="00AE2C60"/>
    <w:rsid w:val="00AE2D68"/>
    <w:rsid w:val="00AE2E13"/>
    <w:rsid w:val="00AE340B"/>
    <w:rsid w:val="00AE368E"/>
    <w:rsid w:val="00AE36E9"/>
    <w:rsid w:val="00AE38B6"/>
    <w:rsid w:val="00AE3AA4"/>
    <w:rsid w:val="00AE3B1B"/>
    <w:rsid w:val="00AE40BB"/>
    <w:rsid w:val="00AE4121"/>
    <w:rsid w:val="00AE44FA"/>
    <w:rsid w:val="00AE46FD"/>
    <w:rsid w:val="00AE4931"/>
    <w:rsid w:val="00AE5232"/>
    <w:rsid w:val="00AE553A"/>
    <w:rsid w:val="00AE5834"/>
    <w:rsid w:val="00AE5981"/>
    <w:rsid w:val="00AE59EF"/>
    <w:rsid w:val="00AE5B4E"/>
    <w:rsid w:val="00AE5C32"/>
    <w:rsid w:val="00AE5D07"/>
    <w:rsid w:val="00AE5EB8"/>
    <w:rsid w:val="00AE5EE0"/>
    <w:rsid w:val="00AE6104"/>
    <w:rsid w:val="00AE615B"/>
    <w:rsid w:val="00AE63E7"/>
    <w:rsid w:val="00AE6487"/>
    <w:rsid w:val="00AE681E"/>
    <w:rsid w:val="00AE6953"/>
    <w:rsid w:val="00AE6B3C"/>
    <w:rsid w:val="00AE6E54"/>
    <w:rsid w:val="00AE6F18"/>
    <w:rsid w:val="00AE6F23"/>
    <w:rsid w:val="00AE6FA8"/>
    <w:rsid w:val="00AE70A1"/>
    <w:rsid w:val="00AE713C"/>
    <w:rsid w:val="00AE725D"/>
    <w:rsid w:val="00AE74A8"/>
    <w:rsid w:val="00AE7511"/>
    <w:rsid w:val="00AE7543"/>
    <w:rsid w:val="00AE75A1"/>
    <w:rsid w:val="00AE75D2"/>
    <w:rsid w:val="00AE75E7"/>
    <w:rsid w:val="00AE76B5"/>
    <w:rsid w:val="00AE76C4"/>
    <w:rsid w:val="00AE78BA"/>
    <w:rsid w:val="00AE7A92"/>
    <w:rsid w:val="00AE7D14"/>
    <w:rsid w:val="00AE7E26"/>
    <w:rsid w:val="00AE7E84"/>
    <w:rsid w:val="00AE7F26"/>
    <w:rsid w:val="00AF0132"/>
    <w:rsid w:val="00AF0456"/>
    <w:rsid w:val="00AF0494"/>
    <w:rsid w:val="00AF0524"/>
    <w:rsid w:val="00AF08AC"/>
    <w:rsid w:val="00AF0945"/>
    <w:rsid w:val="00AF0DA0"/>
    <w:rsid w:val="00AF0E47"/>
    <w:rsid w:val="00AF1030"/>
    <w:rsid w:val="00AF11F1"/>
    <w:rsid w:val="00AF1588"/>
    <w:rsid w:val="00AF167D"/>
    <w:rsid w:val="00AF17F2"/>
    <w:rsid w:val="00AF1A03"/>
    <w:rsid w:val="00AF1A46"/>
    <w:rsid w:val="00AF1B92"/>
    <w:rsid w:val="00AF2087"/>
    <w:rsid w:val="00AF2172"/>
    <w:rsid w:val="00AF223F"/>
    <w:rsid w:val="00AF2338"/>
    <w:rsid w:val="00AF236C"/>
    <w:rsid w:val="00AF23AB"/>
    <w:rsid w:val="00AF26C8"/>
    <w:rsid w:val="00AF2A24"/>
    <w:rsid w:val="00AF2A99"/>
    <w:rsid w:val="00AF2EBB"/>
    <w:rsid w:val="00AF2F39"/>
    <w:rsid w:val="00AF305A"/>
    <w:rsid w:val="00AF32F1"/>
    <w:rsid w:val="00AF3474"/>
    <w:rsid w:val="00AF34BB"/>
    <w:rsid w:val="00AF363E"/>
    <w:rsid w:val="00AF3747"/>
    <w:rsid w:val="00AF382F"/>
    <w:rsid w:val="00AF38D2"/>
    <w:rsid w:val="00AF3B51"/>
    <w:rsid w:val="00AF3BD7"/>
    <w:rsid w:val="00AF41B9"/>
    <w:rsid w:val="00AF435B"/>
    <w:rsid w:val="00AF4428"/>
    <w:rsid w:val="00AF4709"/>
    <w:rsid w:val="00AF484C"/>
    <w:rsid w:val="00AF4AE5"/>
    <w:rsid w:val="00AF4CCE"/>
    <w:rsid w:val="00AF4EEE"/>
    <w:rsid w:val="00AF5107"/>
    <w:rsid w:val="00AF54A9"/>
    <w:rsid w:val="00AF56DF"/>
    <w:rsid w:val="00AF6131"/>
    <w:rsid w:val="00AF62F2"/>
    <w:rsid w:val="00AF63CD"/>
    <w:rsid w:val="00AF6671"/>
    <w:rsid w:val="00AF6681"/>
    <w:rsid w:val="00AF6905"/>
    <w:rsid w:val="00AF69C9"/>
    <w:rsid w:val="00AF6AED"/>
    <w:rsid w:val="00AF6CED"/>
    <w:rsid w:val="00AF6D2E"/>
    <w:rsid w:val="00AF6E0D"/>
    <w:rsid w:val="00AF70F3"/>
    <w:rsid w:val="00AF71BB"/>
    <w:rsid w:val="00AF71FD"/>
    <w:rsid w:val="00AF7B19"/>
    <w:rsid w:val="00B001BB"/>
    <w:rsid w:val="00B0039F"/>
    <w:rsid w:val="00B003B0"/>
    <w:rsid w:val="00B004CE"/>
    <w:rsid w:val="00B00699"/>
    <w:rsid w:val="00B009D3"/>
    <w:rsid w:val="00B00AC4"/>
    <w:rsid w:val="00B00D50"/>
    <w:rsid w:val="00B00D96"/>
    <w:rsid w:val="00B00DC6"/>
    <w:rsid w:val="00B01349"/>
    <w:rsid w:val="00B0147D"/>
    <w:rsid w:val="00B0151F"/>
    <w:rsid w:val="00B01C3F"/>
    <w:rsid w:val="00B01C54"/>
    <w:rsid w:val="00B01DC9"/>
    <w:rsid w:val="00B0218D"/>
    <w:rsid w:val="00B02443"/>
    <w:rsid w:val="00B02A15"/>
    <w:rsid w:val="00B02B59"/>
    <w:rsid w:val="00B02C65"/>
    <w:rsid w:val="00B02CCF"/>
    <w:rsid w:val="00B02DDD"/>
    <w:rsid w:val="00B03002"/>
    <w:rsid w:val="00B0301F"/>
    <w:rsid w:val="00B03027"/>
    <w:rsid w:val="00B0307C"/>
    <w:rsid w:val="00B0389B"/>
    <w:rsid w:val="00B03A78"/>
    <w:rsid w:val="00B03CD0"/>
    <w:rsid w:val="00B03FF4"/>
    <w:rsid w:val="00B040CD"/>
    <w:rsid w:val="00B0429F"/>
    <w:rsid w:val="00B042C9"/>
    <w:rsid w:val="00B04434"/>
    <w:rsid w:val="00B044D5"/>
    <w:rsid w:val="00B04790"/>
    <w:rsid w:val="00B04A5B"/>
    <w:rsid w:val="00B04AE9"/>
    <w:rsid w:val="00B04B0B"/>
    <w:rsid w:val="00B04DD2"/>
    <w:rsid w:val="00B04DD9"/>
    <w:rsid w:val="00B04E36"/>
    <w:rsid w:val="00B04E9C"/>
    <w:rsid w:val="00B04FAA"/>
    <w:rsid w:val="00B058B4"/>
    <w:rsid w:val="00B05957"/>
    <w:rsid w:val="00B05A2E"/>
    <w:rsid w:val="00B05BC2"/>
    <w:rsid w:val="00B05C75"/>
    <w:rsid w:val="00B060A9"/>
    <w:rsid w:val="00B0621D"/>
    <w:rsid w:val="00B0648C"/>
    <w:rsid w:val="00B06521"/>
    <w:rsid w:val="00B0678D"/>
    <w:rsid w:val="00B069AA"/>
    <w:rsid w:val="00B06B36"/>
    <w:rsid w:val="00B06C1A"/>
    <w:rsid w:val="00B06D60"/>
    <w:rsid w:val="00B06F36"/>
    <w:rsid w:val="00B07184"/>
    <w:rsid w:val="00B071D2"/>
    <w:rsid w:val="00B074AE"/>
    <w:rsid w:val="00B07BB5"/>
    <w:rsid w:val="00B07BBA"/>
    <w:rsid w:val="00B07EA8"/>
    <w:rsid w:val="00B10207"/>
    <w:rsid w:val="00B10458"/>
    <w:rsid w:val="00B106D4"/>
    <w:rsid w:val="00B107DD"/>
    <w:rsid w:val="00B10897"/>
    <w:rsid w:val="00B10AA1"/>
    <w:rsid w:val="00B10B23"/>
    <w:rsid w:val="00B10B3B"/>
    <w:rsid w:val="00B10C30"/>
    <w:rsid w:val="00B10F8A"/>
    <w:rsid w:val="00B112B5"/>
    <w:rsid w:val="00B114F9"/>
    <w:rsid w:val="00B11801"/>
    <w:rsid w:val="00B118F3"/>
    <w:rsid w:val="00B11F94"/>
    <w:rsid w:val="00B120C7"/>
    <w:rsid w:val="00B12291"/>
    <w:rsid w:val="00B12617"/>
    <w:rsid w:val="00B126C3"/>
    <w:rsid w:val="00B12709"/>
    <w:rsid w:val="00B1283E"/>
    <w:rsid w:val="00B12986"/>
    <w:rsid w:val="00B12D1A"/>
    <w:rsid w:val="00B1306C"/>
    <w:rsid w:val="00B1322B"/>
    <w:rsid w:val="00B134D1"/>
    <w:rsid w:val="00B1350B"/>
    <w:rsid w:val="00B1356D"/>
    <w:rsid w:val="00B13577"/>
    <w:rsid w:val="00B13869"/>
    <w:rsid w:val="00B139C3"/>
    <w:rsid w:val="00B139FF"/>
    <w:rsid w:val="00B13D3A"/>
    <w:rsid w:val="00B13DCD"/>
    <w:rsid w:val="00B14443"/>
    <w:rsid w:val="00B14469"/>
    <w:rsid w:val="00B1475D"/>
    <w:rsid w:val="00B147C5"/>
    <w:rsid w:val="00B147CA"/>
    <w:rsid w:val="00B14AC8"/>
    <w:rsid w:val="00B14B89"/>
    <w:rsid w:val="00B14C1F"/>
    <w:rsid w:val="00B14C97"/>
    <w:rsid w:val="00B14D88"/>
    <w:rsid w:val="00B14E4E"/>
    <w:rsid w:val="00B14FF0"/>
    <w:rsid w:val="00B1517E"/>
    <w:rsid w:val="00B15197"/>
    <w:rsid w:val="00B152FC"/>
    <w:rsid w:val="00B1542D"/>
    <w:rsid w:val="00B15821"/>
    <w:rsid w:val="00B15869"/>
    <w:rsid w:val="00B15C67"/>
    <w:rsid w:val="00B15D06"/>
    <w:rsid w:val="00B15D0A"/>
    <w:rsid w:val="00B15E2D"/>
    <w:rsid w:val="00B162C2"/>
    <w:rsid w:val="00B168E2"/>
    <w:rsid w:val="00B16954"/>
    <w:rsid w:val="00B1695C"/>
    <w:rsid w:val="00B16BB7"/>
    <w:rsid w:val="00B16CAA"/>
    <w:rsid w:val="00B16DE5"/>
    <w:rsid w:val="00B16E3C"/>
    <w:rsid w:val="00B16F60"/>
    <w:rsid w:val="00B17113"/>
    <w:rsid w:val="00B1722A"/>
    <w:rsid w:val="00B17267"/>
    <w:rsid w:val="00B172C9"/>
    <w:rsid w:val="00B1734E"/>
    <w:rsid w:val="00B173C1"/>
    <w:rsid w:val="00B1740A"/>
    <w:rsid w:val="00B174A0"/>
    <w:rsid w:val="00B17591"/>
    <w:rsid w:val="00B1762C"/>
    <w:rsid w:val="00B17C89"/>
    <w:rsid w:val="00B17F10"/>
    <w:rsid w:val="00B17F6A"/>
    <w:rsid w:val="00B201BC"/>
    <w:rsid w:val="00B203C8"/>
    <w:rsid w:val="00B20572"/>
    <w:rsid w:val="00B2079B"/>
    <w:rsid w:val="00B20987"/>
    <w:rsid w:val="00B20C11"/>
    <w:rsid w:val="00B20C6A"/>
    <w:rsid w:val="00B20D00"/>
    <w:rsid w:val="00B20EC0"/>
    <w:rsid w:val="00B20FE5"/>
    <w:rsid w:val="00B21288"/>
    <w:rsid w:val="00B216DD"/>
    <w:rsid w:val="00B217A2"/>
    <w:rsid w:val="00B2185C"/>
    <w:rsid w:val="00B21A70"/>
    <w:rsid w:val="00B21B12"/>
    <w:rsid w:val="00B21B59"/>
    <w:rsid w:val="00B21C63"/>
    <w:rsid w:val="00B223C3"/>
    <w:rsid w:val="00B22558"/>
    <w:rsid w:val="00B22A9A"/>
    <w:rsid w:val="00B22B32"/>
    <w:rsid w:val="00B22B5B"/>
    <w:rsid w:val="00B22BB6"/>
    <w:rsid w:val="00B23082"/>
    <w:rsid w:val="00B2323D"/>
    <w:rsid w:val="00B232D9"/>
    <w:rsid w:val="00B234BC"/>
    <w:rsid w:val="00B2355A"/>
    <w:rsid w:val="00B23562"/>
    <w:rsid w:val="00B2381B"/>
    <w:rsid w:val="00B241E0"/>
    <w:rsid w:val="00B24228"/>
    <w:rsid w:val="00B242E7"/>
    <w:rsid w:val="00B2475B"/>
    <w:rsid w:val="00B247CC"/>
    <w:rsid w:val="00B24B69"/>
    <w:rsid w:val="00B24CA9"/>
    <w:rsid w:val="00B24FAF"/>
    <w:rsid w:val="00B25212"/>
    <w:rsid w:val="00B2583F"/>
    <w:rsid w:val="00B259C1"/>
    <w:rsid w:val="00B25A7A"/>
    <w:rsid w:val="00B25AEE"/>
    <w:rsid w:val="00B25CEA"/>
    <w:rsid w:val="00B25F28"/>
    <w:rsid w:val="00B2607B"/>
    <w:rsid w:val="00B264D7"/>
    <w:rsid w:val="00B264F3"/>
    <w:rsid w:val="00B26537"/>
    <w:rsid w:val="00B26605"/>
    <w:rsid w:val="00B26A98"/>
    <w:rsid w:val="00B26BBD"/>
    <w:rsid w:val="00B26F93"/>
    <w:rsid w:val="00B27155"/>
    <w:rsid w:val="00B271A1"/>
    <w:rsid w:val="00B27515"/>
    <w:rsid w:val="00B27584"/>
    <w:rsid w:val="00B275EA"/>
    <w:rsid w:val="00B27894"/>
    <w:rsid w:val="00B27C8C"/>
    <w:rsid w:val="00B27CFC"/>
    <w:rsid w:val="00B27E27"/>
    <w:rsid w:val="00B27E96"/>
    <w:rsid w:val="00B3005D"/>
    <w:rsid w:val="00B300DC"/>
    <w:rsid w:val="00B30585"/>
    <w:rsid w:val="00B30950"/>
    <w:rsid w:val="00B30AEC"/>
    <w:rsid w:val="00B30B67"/>
    <w:rsid w:val="00B30E26"/>
    <w:rsid w:val="00B310A9"/>
    <w:rsid w:val="00B31128"/>
    <w:rsid w:val="00B3135D"/>
    <w:rsid w:val="00B31668"/>
    <w:rsid w:val="00B31965"/>
    <w:rsid w:val="00B31B10"/>
    <w:rsid w:val="00B31DD3"/>
    <w:rsid w:val="00B32162"/>
    <w:rsid w:val="00B321F7"/>
    <w:rsid w:val="00B32605"/>
    <w:rsid w:val="00B3276A"/>
    <w:rsid w:val="00B327F2"/>
    <w:rsid w:val="00B328F2"/>
    <w:rsid w:val="00B32A8B"/>
    <w:rsid w:val="00B33092"/>
    <w:rsid w:val="00B3376D"/>
    <w:rsid w:val="00B33781"/>
    <w:rsid w:val="00B3378A"/>
    <w:rsid w:val="00B33C66"/>
    <w:rsid w:val="00B34D97"/>
    <w:rsid w:val="00B353D3"/>
    <w:rsid w:val="00B354A9"/>
    <w:rsid w:val="00B35671"/>
    <w:rsid w:val="00B3583B"/>
    <w:rsid w:val="00B359CA"/>
    <w:rsid w:val="00B35C6B"/>
    <w:rsid w:val="00B35C96"/>
    <w:rsid w:val="00B362D5"/>
    <w:rsid w:val="00B363C8"/>
    <w:rsid w:val="00B364F5"/>
    <w:rsid w:val="00B36548"/>
    <w:rsid w:val="00B36577"/>
    <w:rsid w:val="00B3685A"/>
    <w:rsid w:val="00B368E5"/>
    <w:rsid w:val="00B369A1"/>
    <w:rsid w:val="00B36A3D"/>
    <w:rsid w:val="00B36A9A"/>
    <w:rsid w:val="00B36D1F"/>
    <w:rsid w:val="00B36D8E"/>
    <w:rsid w:val="00B36E49"/>
    <w:rsid w:val="00B36EE1"/>
    <w:rsid w:val="00B36F4B"/>
    <w:rsid w:val="00B372D4"/>
    <w:rsid w:val="00B37368"/>
    <w:rsid w:val="00B375B9"/>
    <w:rsid w:val="00B377C4"/>
    <w:rsid w:val="00B377EF"/>
    <w:rsid w:val="00B37C9B"/>
    <w:rsid w:val="00B40391"/>
    <w:rsid w:val="00B4042E"/>
    <w:rsid w:val="00B4060A"/>
    <w:rsid w:val="00B40778"/>
    <w:rsid w:val="00B407D7"/>
    <w:rsid w:val="00B408A5"/>
    <w:rsid w:val="00B40CE2"/>
    <w:rsid w:val="00B40E4B"/>
    <w:rsid w:val="00B40F6D"/>
    <w:rsid w:val="00B41504"/>
    <w:rsid w:val="00B415C3"/>
    <w:rsid w:val="00B41786"/>
    <w:rsid w:val="00B4179C"/>
    <w:rsid w:val="00B417FC"/>
    <w:rsid w:val="00B41902"/>
    <w:rsid w:val="00B41981"/>
    <w:rsid w:val="00B419BB"/>
    <w:rsid w:val="00B41ED8"/>
    <w:rsid w:val="00B422F9"/>
    <w:rsid w:val="00B4235B"/>
    <w:rsid w:val="00B42435"/>
    <w:rsid w:val="00B4264B"/>
    <w:rsid w:val="00B42782"/>
    <w:rsid w:val="00B42B10"/>
    <w:rsid w:val="00B42D72"/>
    <w:rsid w:val="00B42FB8"/>
    <w:rsid w:val="00B43012"/>
    <w:rsid w:val="00B4311F"/>
    <w:rsid w:val="00B4313E"/>
    <w:rsid w:val="00B434C2"/>
    <w:rsid w:val="00B43604"/>
    <w:rsid w:val="00B43734"/>
    <w:rsid w:val="00B43CAC"/>
    <w:rsid w:val="00B43D50"/>
    <w:rsid w:val="00B44087"/>
    <w:rsid w:val="00B44234"/>
    <w:rsid w:val="00B444E4"/>
    <w:rsid w:val="00B44933"/>
    <w:rsid w:val="00B44BB7"/>
    <w:rsid w:val="00B44D43"/>
    <w:rsid w:val="00B44F4B"/>
    <w:rsid w:val="00B44FA0"/>
    <w:rsid w:val="00B45496"/>
    <w:rsid w:val="00B45782"/>
    <w:rsid w:val="00B457B5"/>
    <w:rsid w:val="00B457F2"/>
    <w:rsid w:val="00B4589D"/>
    <w:rsid w:val="00B4596C"/>
    <w:rsid w:val="00B45AF5"/>
    <w:rsid w:val="00B45D52"/>
    <w:rsid w:val="00B45DCB"/>
    <w:rsid w:val="00B45F06"/>
    <w:rsid w:val="00B46014"/>
    <w:rsid w:val="00B460C9"/>
    <w:rsid w:val="00B46207"/>
    <w:rsid w:val="00B462D2"/>
    <w:rsid w:val="00B462FB"/>
    <w:rsid w:val="00B46385"/>
    <w:rsid w:val="00B4645E"/>
    <w:rsid w:val="00B46720"/>
    <w:rsid w:val="00B46AD7"/>
    <w:rsid w:val="00B46EEA"/>
    <w:rsid w:val="00B47288"/>
    <w:rsid w:val="00B47327"/>
    <w:rsid w:val="00B474A2"/>
    <w:rsid w:val="00B477E3"/>
    <w:rsid w:val="00B47905"/>
    <w:rsid w:val="00B47973"/>
    <w:rsid w:val="00B47A17"/>
    <w:rsid w:val="00B47DC3"/>
    <w:rsid w:val="00B47E75"/>
    <w:rsid w:val="00B50047"/>
    <w:rsid w:val="00B50AD5"/>
    <w:rsid w:val="00B50B55"/>
    <w:rsid w:val="00B50E57"/>
    <w:rsid w:val="00B50E5D"/>
    <w:rsid w:val="00B5109B"/>
    <w:rsid w:val="00B514A8"/>
    <w:rsid w:val="00B51901"/>
    <w:rsid w:val="00B51A30"/>
    <w:rsid w:val="00B51A9C"/>
    <w:rsid w:val="00B51BE7"/>
    <w:rsid w:val="00B51DF3"/>
    <w:rsid w:val="00B51EF5"/>
    <w:rsid w:val="00B5204D"/>
    <w:rsid w:val="00B52189"/>
    <w:rsid w:val="00B52432"/>
    <w:rsid w:val="00B5251C"/>
    <w:rsid w:val="00B526BE"/>
    <w:rsid w:val="00B5272A"/>
    <w:rsid w:val="00B527EC"/>
    <w:rsid w:val="00B52AB5"/>
    <w:rsid w:val="00B52F0F"/>
    <w:rsid w:val="00B530BB"/>
    <w:rsid w:val="00B53115"/>
    <w:rsid w:val="00B53145"/>
    <w:rsid w:val="00B532C6"/>
    <w:rsid w:val="00B53925"/>
    <w:rsid w:val="00B53A93"/>
    <w:rsid w:val="00B53CCA"/>
    <w:rsid w:val="00B53CCB"/>
    <w:rsid w:val="00B53D12"/>
    <w:rsid w:val="00B53DFE"/>
    <w:rsid w:val="00B54051"/>
    <w:rsid w:val="00B542B3"/>
    <w:rsid w:val="00B542D2"/>
    <w:rsid w:val="00B542E8"/>
    <w:rsid w:val="00B54463"/>
    <w:rsid w:val="00B5454A"/>
    <w:rsid w:val="00B54691"/>
    <w:rsid w:val="00B548D0"/>
    <w:rsid w:val="00B5499E"/>
    <w:rsid w:val="00B54A52"/>
    <w:rsid w:val="00B54E31"/>
    <w:rsid w:val="00B54FFA"/>
    <w:rsid w:val="00B5507B"/>
    <w:rsid w:val="00B551DC"/>
    <w:rsid w:val="00B5526C"/>
    <w:rsid w:val="00B55A21"/>
    <w:rsid w:val="00B56149"/>
    <w:rsid w:val="00B56379"/>
    <w:rsid w:val="00B564B8"/>
    <w:rsid w:val="00B565D3"/>
    <w:rsid w:val="00B5695B"/>
    <w:rsid w:val="00B56A18"/>
    <w:rsid w:val="00B56A27"/>
    <w:rsid w:val="00B56D2E"/>
    <w:rsid w:val="00B572E9"/>
    <w:rsid w:val="00B575A8"/>
    <w:rsid w:val="00B5773B"/>
    <w:rsid w:val="00B577B5"/>
    <w:rsid w:val="00B57873"/>
    <w:rsid w:val="00B57903"/>
    <w:rsid w:val="00B5791D"/>
    <w:rsid w:val="00B579E9"/>
    <w:rsid w:val="00B57B79"/>
    <w:rsid w:val="00B57C43"/>
    <w:rsid w:val="00B57DFF"/>
    <w:rsid w:val="00B57E7A"/>
    <w:rsid w:val="00B57E93"/>
    <w:rsid w:val="00B60034"/>
    <w:rsid w:val="00B604B1"/>
    <w:rsid w:val="00B604F4"/>
    <w:rsid w:val="00B60735"/>
    <w:rsid w:val="00B60AE5"/>
    <w:rsid w:val="00B60DD0"/>
    <w:rsid w:val="00B61047"/>
    <w:rsid w:val="00B610C8"/>
    <w:rsid w:val="00B611C3"/>
    <w:rsid w:val="00B61470"/>
    <w:rsid w:val="00B614BF"/>
    <w:rsid w:val="00B61B7C"/>
    <w:rsid w:val="00B61B7E"/>
    <w:rsid w:val="00B61D7C"/>
    <w:rsid w:val="00B61DAB"/>
    <w:rsid w:val="00B62297"/>
    <w:rsid w:val="00B6275B"/>
    <w:rsid w:val="00B628A7"/>
    <w:rsid w:val="00B62ACA"/>
    <w:rsid w:val="00B62AF8"/>
    <w:rsid w:val="00B62D2C"/>
    <w:rsid w:val="00B63011"/>
    <w:rsid w:val="00B631FA"/>
    <w:rsid w:val="00B633EC"/>
    <w:rsid w:val="00B63BBC"/>
    <w:rsid w:val="00B63BE6"/>
    <w:rsid w:val="00B63D70"/>
    <w:rsid w:val="00B63F92"/>
    <w:rsid w:val="00B6403F"/>
    <w:rsid w:val="00B6426C"/>
    <w:rsid w:val="00B64454"/>
    <w:rsid w:val="00B64ABB"/>
    <w:rsid w:val="00B64B6D"/>
    <w:rsid w:val="00B64C34"/>
    <w:rsid w:val="00B64F62"/>
    <w:rsid w:val="00B650E9"/>
    <w:rsid w:val="00B651AD"/>
    <w:rsid w:val="00B653BD"/>
    <w:rsid w:val="00B65401"/>
    <w:rsid w:val="00B65480"/>
    <w:rsid w:val="00B65752"/>
    <w:rsid w:val="00B65774"/>
    <w:rsid w:val="00B65794"/>
    <w:rsid w:val="00B6593F"/>
    <w:rsid w:val="00B659E5"/>
    <w:rsid w:val="00B66031"/>
    <w:rsid w:val="00B660D4"/>
    <w:rsid w:val="00B6660D"/>
    <w:rsid w:val="00B66B58"/>
    <w:rsid w:val="00B66F2B"/>
    <w:rsid w:val="00B67135"/>
    <w:rsid w:val="00B673F1"/>
    <w:rsid w:val="00B67819"/>
    <w:rsid w:val="00B67868"/>
    <w:rsid w:val="00B678DF"/>
    <w:rsid w:val="00B67CD5"/>
    <w:rsid w:val="00B67E33"/>
    <w:rsid w:val="00B70168"/>
    <w:rsid w:val="00B7037E"/>
    <w:rsid w:val="00B70648"/>
    <w:rsid w:val="00B70682"/>
    <w:rsid w:val="00B70B56"/>
    <w:rsid w:val="00B70D67"/>
    <w:rsid w:val="00B70DC4"/>
    <w:rsid w:val="00B70DD8"/>
    <w:rsid w:val="00B70E68"/>
    <w:rsid w:val="00B70F0B"/>
    <w:rsid w:val="00B714ED"/>
    <w:rsid w:val="00B71643"/>
    <w:rsid w:val="00B716EC"/>
    <w:rsid w:val="00B716F5"/>
    <w:rsid w:val="00B7174F"/>
    <w:rsid w:val="00B718A1"/>
    <w:rsid w:val="00B71AE0"/>
    <w:rsid w:val="00B71D95"/>
    <w:rsid w:val="00B71F0B"/>
    <w:rsid w:val="00B7207D"/>
    <w:rsid w:val="00B724BA"/>
    <w:rsid w:val="00B72873"/>
    <w:rsid w:val="00B72BA1"/>
    <w:rsid w:val="00B72C94"/>
    <w:rsid w:val="00B72EE7"/>
    <w:rsid w:val="00B72F75"/>
    <w:rsid w:val="00B73193"/>
    <w:rsid w:val="00B73299"/>
    <w:rsid w:val="00B7338F"/>
    <w:rsid w:val="00B7369D"/>
    <w:rsid w:val="00B73AF4"/>
    <w:rsid w:val="00B73C20"/>
    <w:rsid w:val="00B73D4C"/>
    <w:rsid w:val="00B73DA1"/>
    <w:rsid w:val="00B73DAE"/>
    <w:rsid w:val="00B73DDD"/>
    <w:rsid w:val="00B74175"/>
    <w:rsid w:val="00B74324"/>
    <w:rsid w:val="00B7437A"/>
    <w:rsid w:val="00B745B5"/>
    <w:rsid w:val="00B74C83"/>
    <w:rsid w:val="00B74D5B"/>
    <w:rsid w:val="00B74D6F"/>
    <w:rsid w:val="00B74EF1"/>
    <w:rsid w:val="00B75456"/>
    <w:rsid w:val="00B754C5"/>
    <w:rsid w:val="00B754E9"/>
    <w:rsid w:val="00B7554A"/>
    <w:rsid w:val="00B7567E"/>
    <w:rsid w:val="00B75759"/>
    <w:rsid w:val="00B75902"/>
    <w:rsid w:val="00B7592E"/>
    <w:rsid w:val="00B75BD1"/>
    <w:rsid w:val="00B75D03"/>
    <w:rsid w:val="00B76728"/>
    <w:rsid w:val="00B767F4"/>
    <w:rsid w:val="00B76910"/>
    <w:rsid w:val="00B76A16"/>
    <w:rsid w:val="00B76C4B"/>
    <w:rsid w:val="00B77068"/>
    <w:rsid w:val="00B77082"/>
    <w:rsid w:val="00B77422"/>
    <w:rsid w:val="00B774F7"/>
    <w:rsid w:val="00B77856"/>
    <w:rsid w:val="00B778E0"/>
    <w:rsid w:val="00B77CF1"/>
    <w:rsid w:val="00B77D79"/>
    <w:rsid w:val="00B77F20"/>
    <w:rsid w:val="00B77FA3"/>
    <w:rsid w:val="00B8007A"/>
    <w:rsid w:val="00B801E5"/>
    <w:rsid w:val="00B802BC"/>
    <w:rsid w:val="00B8040A"/>
    <w:rsid w:val="00B80425"/>
    <w:rsid w:val="00B808B0"/>
    <w:rsid w:val="00B8092A"/>
    <w:rsid w:val="00B80BA6"/>
    <w:rsid w:val="00B80BB5"/>
    <w:rsid w:val="00B80E06"/>
    <w:rsid w:val="00B80EAE"/>
    <w:rsid w:val="00B81016"/>
    <w:rsid w:val="00B811E3"/>
    <w:rsid w:val="00B81562"/>
    <w:rsid w:val="00B8188B"/>
    <w:rsid w:val="00B818BE"/>
    <w:rsid w:val="00B81904"/>
    <w:rsid w:val="00B8198B"/>
    <w:rsid w:val="00B81BE1"/>
    <w:rsid w:val="00B81E6E"/>
    <w:rsid w:val="00B81FF8"/>
    <w:rsid w:val="00B820F5"/>
    <w:rsid w:val="00B82165"/>
    <w:rsid w:val="00B827B7"/>
    <w:rsid w:val="00B8283E"/>
    <w:rsid w:val="00B82896"/>
    <w:rsid w:val="00B828EA"/>
    <w:rsid w:val="00B82BFA"/>
    <w:rsid w:val="00B82D06"/>
    <w:rsid w:val="00B82D61"/>
    <w:rsid w:val="00B8305F"/>
    <w:rsid w:val="00B830A3"/>
    <w:rsid w:val="00B830BF"/>
    <w:rsid w:val="00B8327B"/>
    <w:rsid w:val="00B83317"/>
    <w:rsid w:val="00B8338D"/>
    <w:rsid w:val="00B833B4"/>
    <w:rsid w:val="00B83753"/>
    <w:rsid w:val="00B838F7"/>
    <w:rsid w:val="00B83C3D"/>
    <w:rsid w:val="00B83C7E"/>
    <w:rsid w:val="00B83D02"/>
    <w:rsid w:val="00B83D47"/>
    <w:rsid w:val="00B83E40"/>
    <w:rsid w:val="00B84146"/>
    <w:rsid w:val="00B84222"/>
    <w:rsid w:val="00B84ADF"/>
    <w:rsid w:val="00B84C94"/>
    <w:rsid w:val="00B85153"/>
    <w:rsid w:val="00B85176"/>
    <w:rsid w:val="00B853CD"/>
    <w:rsid w:val="00B854ED"/>
    <w:rsid w:val="00B8582A"/>
    <w:rsid w:val="00B858AB"/>
    <w:rsid w:val="00B858BA"/>
    <w:rsid w:val="00B85978"/>
    <w:rsid w:val="00B85A41"/>
    <w:rsid w:val="00B85CD2"/>
    <w:rsid w:val="00B85E1C"/>
    <w:rsid w:val="00B85E62"/>
    <w:rsid w:val="00B85E80"/>
    <w:rsid w:val="00B85F65"/>
    <w:rsid w:val="00B85F96"/>
    <w:rsid w:val="00B861EA"/>
    <w:rsid w:val="00B86762"/>
    <w:rsid w:val="00B86937"/>
    <w:rsid w:val="00B869EC"/>
    <w:rsid w:val="00B86B48"/>
    <w:rsid w:val="00B86CC2"/>
    <w:rsid w:val="00B86E33"/>
    <w:rsid w:val="00B87092"/>
    <w:rsid w:val="00B870B4"/>
    <w:rsid w:val="00B87326"/>
    <w:rsid w:val="00B8735D"/>
    <w:rsid w:val="00B875B5"/>
    <w:rsid w:val="00B9015D"/>
    <w:rsid w:val="00B9065C"/>
    <w:rsid w:val="00B90712"/>
    <w:rsid w:val="00B908A2"/>
    <w:rsid w:val="00B90961"/>
    <w:rsid w:val="00B90994"/>
    <w:rsid w:val="00B90A80"/>
    <w:rsid w:val="00B90F3D"/>
    <w:rsid w:val="00B91433"/>
    <w:rsid w:val="00B9149D"/>
    <w:rsid w:val="00B914F5"/>
    <w:rsid w:val="00B91911"/>
    <w:rsid w:val="00B9193A"/>
    <w:rsid w:val="00B91BB6"/>
    <w:rsid w:val="00B92110"/>
    <w:rsid w:val="00B925C0"/>
    <w:rsid w:val="00B928DE"/>
    <w:rsid w:val="00B928E0"/>
    <w:rsid w:val="00B929B6"/>
    <w:rsid w:val="00B92E09"/>
    <w:rsid w:val="00B92E57"/>
    <w:rsid w:val="00B92F33"/>
    <w:rsid w:val="00B9301A"/>
    <w:rsid w:val="00B930D3"/>
    <w:rsid w:val="00B9314B"/>
    <w:rsid w:val="00B932E9"/>
    <w:rsid w:val="00B93310"/>
    <w:rsid w:val="00B93B04"/>
    <w:rsid w:val="00B93B07"/>
    <w:rsid w:val="00B93BD8"/>
    <w:rsid w:val="00B93CDC"/>
    <w:rsid w:val="00B93CE9"/>
    <w:rsid w:val="00B93D85"/>
    <w:rsid w:val="00B93E22"/>
    <w:rsid w:val="00B93EF0"/>
    <w:rsid w:val="00B940A3"/>
    <w:rsid w:val="00B940F4"/>
    <w:rsid w:val="00B941A5"/>
    <w:rsid w:val="00B942F2"/>
    <w:rsid w:val="00B94393"/>
    <w:rsid w:val="00B945B2"/>
    <w:rsid w:val="00B94890"/>
    <w:rsid w:val="00B9490A"/>
    <w:rsid w:val="00B94BC7"/>
    <w:rsid w:val="00B94C84"/>
    <w:rsid w:val="00B94F6D"/>
    <w:rsid w:val="00B95203"/>
    <w:rsid w:val="00B953DC"/>
    <w:rsid w:val="00B95430"/>
    <w:rsid w:val="00B955CA"/>
    <w:rsid w:val="00B955E7"/>
    <w:rsid w:val="00B956E5"/>
    <w:rsid w:val="00B958F6"/>
    <w:rsid w:val="00B95C9E"/>
    <w:rsid w:val="00B95D0D"/>
    <w:rsid w:val="00B95FBB"/>
    <w:rsid w:val="00B96027"/>
    <w:rsid w:val="00B962CF"/>
    <w:rsid w:val="00B963D5"/>
    <w:rsid w:val="00B9641F"/>
    <w:rsid w:val="00B96481"/>
    <w:rsid w:val="00B964D0"/>
    <w:rsid w:val="00B96524"/>
    <w:rsid w:val="00B9679D"/>
    <w:rsid w:val="00B96B11"/>
    <w:rsid w:val="00B96E88"/>
    <w:rsid w:val="00B96F1B"/>
    <w:rsid w:val="00B9714A"/>
    <w:rsid w:val="00B97536"/>
    <w:rsid w:val="00B97582"/>
    <w:rsid w:val="00B97651"/>
    <w:rsid w:val="00B97779"/>
    <w:rsid w:val="00B97880"/>
    <w:rsid w:val="00B9794C"/>
    <w:rsid w:val="00B97983"/>
    <w:rsid w:val="00B97AD2"/>
    <w:rsid w:val="00B97D8F"/>
    <w:rsid w:val="00B97E5E"/>
    <w:rsid w:val="00B97EB2"/>
    <w:rsid w:val="00BA007A"/>
    <w:rsid w:val="00BA0105"/>
    <w:rsid w:val="00BA0186"/>
    <w:rsid w:val="00BA03B4"/>
    <w:rsid w:val="00BA0549"/>
    <w:rsid w:val="00BA06F5"/>
    <w:rsid w:val="00BA0A70"/>
    <w:rsid w:val="00BA0B45"/>
    <w:rsid w:val="00BA0B86"/>
    <w:rsid w:val="00BA108E"/>
    <w:rsid w:val="00BA1174"/>
    <w:rsid w:val="00BA120D"/>
    <w:rsid w:val="00BA133A"/>
    <w:rsid w:val="00BA14DA"/>
    <w:rsid w:val="00BA15A7"/>
    <w:rsid w:val="00BA178F"/>
    <w:rsid w:val="00BA1953"/>
    <w:rsid w:val="00BA1DAC"/>
    <w:rsid w:val="00BA1F48"/>
    <w:rsid w:val="00BA236B"/>
    <w:rsid w:val="00BA2868"/>
    <w:rsid w:val="00BA2A6A"/>
    <w:rsid w:val="00BA2AD3"/>
    <w:rsid w:val="00BA2B00"/>
    <w:rsid w:val="00BA2BAE"/>
    <w:rsid w:val="00BA2CBC"/>
    <w:rsid w:val="00BA2DD2"/>
    <w:rsid w:val="00BA3313"/>
    <w:rsid w:val="00BA33FD"/>
    <w:rsid w:val="00BA35FD"/>
    <w:rsid w:val="00BA37EA"/>
    <w:rsid w:val="00BA3AC9"/>
    <w:rsid w:val="00BA3BF3"/>
    <w:rsid w:val="00BA3D58"/>
    <w:rsid w:val="00BA3DAF"/>
    <w:rsid w:val="00BA3FD7"/>
    <w:rsid w:val="00BA446E"/>
    <w:rsid w:val="00BA449C"/>
    <w:rsid w:val="00BA4549"/>
    <w:rsid w:val="00BA4843"/>
    <w:rsid w:val="00BA4B71"/>
    <w:rsid w:val="00BA4BCE"/>
    <w:rsid w:val="00BA4C5A"/>
    <w:rsid w:val="00BA4D22"/>
    <w:rsid w:val="00BA51CC"/>
    <w:rsid w:val="00BA532E"/>
    <w:rsid w:val="00BA53F9"/>
    <w:rsid w:val="00BA542C"/>
    <w:rsid w:val="00BA5589"/>
    <w:rsid w:val="00BA588A"/>
    <w:rsid w:val="00BA5C1C"/>
    <w:rsid w:val="00BA5D46"/>
    <w:rsid w:val="00BA5E27"/>
    <w:rsid w:val="00BA603B"/>
    <w:rsid w:val="00BA62DF"/>
    <w:rsid w:val="00BA6407"/>
    <w:rsid w:val="00BA6518"/>
    <w:rsid w:val="00BA6596"/>
    <w:rsid w:val="00BA65AE"/>
    <w:rsid w:val="00BA65FF"/>
    <w:rsid w:val="00BA6874"/>
    <w:rsid w:val="00BA6888"/>
    <w:rsid w:val="00BA68FB"/>
    <w:rsid w:val="00BA6CBE"/>
    <w:rsid w:val="00BA6FF3"/>
    <w:rsid w:val="00BA70FD"/>
    <w:rsid w:val="00BA733F"/>
    <w:rsid w:val="00BA7399"/>
    <w:rsid w:val="00BA7507"/>
    <w:rsid w:val="00BA7765"/>
    <w:rsid w:val="00BA7899"/>
    <w:rsid w:val="00BA796B"/>
    <w:rsid w:val="00BA7AB5"/>
    <w:rsid w:val="00BA7B1E"/>
    <w:rsid w:val="00BA7BC3"/>
    <w:rsid w:val="00BA7DC7"/>
    <w:rsid w:val="00BA7F98"/>
    <w:rsid w:val="00BA7FDE"/>
    <w:rsid w:val="00BB0027"/>
    <w:rsid w:val="00BB01DB"/>
    <w:rsid w:val="00BB03B1"/>
    <w:rsid w:val="00BB03E4"/>
    <w:rsid w:val="00BB0414"/>
    <w:rsid w:val="00BB0666"/>
    <w:rsid w:val="00BB06A2"/>
    <w:rsid w:val="00BB07A2"/>
    <w:rsid w:val="00BB07CD"/>
    <w:rsid w:val="00BB09A5"/>
    <w:rsid w:val="00BB139A"/>
    <w:rsid w:val="00BB14BC"/>
    <w:rsid w:val="00BB1534"/>
    <w:rsid w:val="00BB19B5"/>
    <w:rsid w:val="00BB1EA3"/>
    <w:rsid w:val="00BB1FE7"/>
    <w:rsid w:val="00BB23A1"/>
    <w:rsid w:val="00BB2633"/>
    <w:rsid w:val="00BB27DA"/>
    <w:rsid w:val="00BB2842"/>
    <w:rsid w:val="00BB29B2"/>
    <w:rsid w:val="00BB2D77"/>
    <w:rsid w:val="00BB2D9B"/>
    <w:rsid w:val="00BB2EBF"/>
    <w:rsid w:val="00BB3509"/>
    <w:rsid w:val="00BB3541"/>
    <w:rsid w:val="00BB35C0"/>
    <w:rsid w:val="00BB3642"/>
    <w:rsid w:val="00BB3952"/>
    <w:rsid w:val="00BB3DA4"/>
    <w:rsid w:val="00BB3DDB"/>
    <w:rsid w:val="00BB3ED5"/>
    <w:rsid w:val="00BB3F9D"/>
    <w:rsid w:val="00BB421F"/>
    <w:rsid w:val="00BB4335"/>
    <w:rsid w:val="00BB43B3"/>
    <w:rsid w:val="00BB44FD"/>
    <w:rsid w:val="00BB4660"/>
    <w:rsid w:val="00BB485F"/>
    <w:rsid w:val="00BB489F"/>
    <w:rsid w:val="00BB4938"/>
    <w:rsid w:val="00BB496B"/>
    <w:rsid w:val="00BB4A08"/>
    <w:rsid w:val="00BB4A1F"/>
    <w:rsid w:val="00BB4BD1"/>
    <w:rsid w:val="00BB4DA0"/>
    <w:rsid w:val="00BB5056"/>
    <w:rsid w:val="00BB50B2"/>
    <w:rsid w:val="00BB50CA"/>
    <w:rsid w:val="00BB53E7"/>
    <w:rsid w:val="00BB5524"/>
    <w:rsid w:val="00BB555C"/>
    <w:rsid w:val="00BB5821"/>
    <w:rsid w:val="00BB58C8"/>
    <w:rsid w:val="00BB5B6E"/>
    <w:rsid w:val="00BB5D59"/>
    <w:rsid w:val="00BB5E24"/>
    <w:rsid w:val="00BB5E59"/>
    <w:rsid w:val="00BB6120"/>
    <w:rsid w:val="00BB61F2"/>
    <w:rsid w:val="00BB655E"/>
    <w:rsid w:val="00BB682F"/>
    <w:rsid w:val="00BB6835"/>
    <w:rsid w:val="00BB6C90"/>
    <w:rsid w:val="00BB6D69"/>
    <w:rsid w:val="00BB6F13"/>
    <w:rsid w:val="00BB722A"/>
    <w:rsid w:val="00BB72CB"/>
    <w:rsid w:val="00BB72E8"/>
    <w:rsid w:val="00BB7312"/>
    <w:rsid w:val="00BB76F3"/>
    <w:rsid w:val="00BB778E"/>
    <w:rsid w:val="00BB7792"/>
    <w:rsid w:val="00BB78B7"/>
    <w:rsid w:val="00BB79C7"/>
    <w:rsid w:val="00BB7AE2"/>
    <w:rsid w:val="00BB7B4E"/>
    <w:rsid w:val="00BB7C42"/>
    <w:rsid w:val="00BC004A"/>
    <w:rsid w:val="00BC02AA"/>
    <w:rsid w:val="00BC03C3"/>
    <w:rsid w:val="00BC0473"/>
    <w:rsid w:val="00BC083C"/>
    <w:rsid w:val="00BC09DA"/>
    <w:rsid w:val="00BC0E86"/>
    <w:rsid w:val="00BC1144"/>
    <w:rsid w:val="00BC1402"/>
    <w:rsid w:val="00BC1404"/>
    <w:rsid w:val="00BC1676"/>
    <w:rsid w:val="00BC1956"/>
    <w:rsid w:val="00BC1B4D"/>
    <w:rsid w:val="00BC1BDB"/>
    <w:rsid w:val="00BC1DDB"/>
    <w:rsid w:val="00BC1DE5"/>
    <w:rsid w:val="00BC1E24"/>
    <w:rsid w:val="00BC287F"/>
    <w:rsid w:val="00BC289A"/>
    <w:rsid w:val="00BC2EB2"/>
    <w:rsid w:val="00BC2EBA"/>
    <w:rsid w:val="00BC2F80"/>
    <w:rsid w:val="00BC31C6"/>
    <w:rsid w:val="00BC32B6"/>
    <w:rsid w:val="00BC3397"/>
    <w:rsid w:val="00BC33DF"/>
    <w:rsid w:val="00BC3923"/>
    <w:rsid w:val="00BC3C3C"/>
    <w:rsid w:val="00BC4773"/>
    <w:rsid w:val="00BC4949"/>
    <w:rsid w:val="00BC4EB2"/>
    <w:rsid w:val="00BC4FAA"/>
    <w:rsid w:val="00BC510B"/>
    <w:rsid w:val="00BC5120"/>
    <w:rsid w:val="00BC5218"/>
    <w:rsid w:val="00BC54B2"/>
    <w:rsid w:val="00BC5756"/>
    <w:rsid w:val="00BC581E"/>
    <w:rsid w:val="00BC58E8"/>
    <w:rsid w:val="00BC5902"/>
    <w:rsid w:val="00BC5C93"/>
    <w:rsid w:val="00BC5EC1"/>
    <w:rsid w:val="00BC5FC3"/>
    <w:rsid w:val="00BC603C"/>
    <w:rsid w:val="00BC6080"/>
    <w:rsid w:val="00BC61BC"/>
    <w:rsid w:val="00BC62CD"/>
    <w:rsid w:val="00BC62D5"/>
    <w:rsid w:val="00BC6507"/>
    <w:rsid w:val="00BC6530"/>
    <w:rsid w:val="00BC6DB1"/>
    <w:rsid w:val="00BC6F80"/>
    <w:rsid w:val="00BC6FAF"/>
    <w:rsid w:val="00BC703B"/>
    <w:rsid w:val="00BC7044"/>
    <w:rsid w:val="00BC73AA"/>
    <w:rsid w:val="00BC74C9"/>
    <w:rsid w:val="00BC79EE"/>
    <w:rsid w:val="00BC7A37"/>
    <w:rsid w:val="00BD0252"/>
    <w:rsid w:val="00BD031C"/>
    <w:rsid w:val="00BD03BC"/>
    <w:rsid w:val="00BD075A"/>
    <w:rsid w:val="00BD0761"/>
    <w:rsid w:val="00BD07B5"/>
    <w:rsid w:val="00BD0A66"/>
    <w:rsid w:val="00BD0D79"/>
    <w:rsid w:val="00BD0E09"/>
    <w:rsid w:val="00BD10BD"/>
    <w:rsid w:val="00BD1189"/>
    <w:rsid w:val="00BD1667"/>
    <w:rsid w:val="00BD1703"/>
    <w:rsid w:val="00BD17BA"/>
    <w:rsid w:val="00BD1822"/>
    <w:rsid w:val="00BD1876"/>
    <w:rsid w:val="00BD1AF1"/>
    <w:rsid w:val="00BD1CFB"/>
    <w:rsid w:val="00BD1DFD"/>
    <w:rsid w:val="00BD1E70"/>
    <w:rsid w:val="00BD23C2"/>
    <w:rsid w:val="00BD24C1"/>
    <w:rsid w:val="00BD281E"/>
    <w:rsid w:val="00BD2961"/>
    <w:rsid w:val="00BD2B0C"/>
    <w:rsid w:val="00BD2B4C"/>
    <w:rsid w:val="00BD2CA7"/>
    <w:rsid w:val="00BD2D84"/>
    <w:rsid w:val="00BD2D92"/>
    <w:rsid w:val="00BD2FD5"/>
    <w:rsid w:val="00BD32AA"/>
    <w:rsid w:val="00BD33CB"/>
    <w:rsid w:val="00BD34A3"/>
    <w:rsid w:val="00BD358C"/>
    <w:rsid w:val="00BD35F2"/>
    <w:rsid w:val="00BD368E"/>
    <w:rsid w:val="00BD389F"/>
    <w:rsid w:val="00BD39A7"/>
    <w:rsid w:val="00BD39F3"/>
    <w:rsid w:val="00BD3A57"/>
    <w:rsid w:val="00BD3AB6"/>
    <w:rsid w:val="00BD3AE0"/>
    <w:rsid w:val="00BD404E"/>
    <w:rsid w:val="00BD443F"/>
    <w:rsid w:val="00BD44AB"/>
    <w:rsid w:val="00BD4647"/>
    <w:rsid w:val="00BD46F6"/>
    <w:rsid w:val="00BD47B0"/>
    <w:rsid w:val="00BD4B02"/>
    <w:rsid w:val="00BD4B58"/>
    <w:rsid w:val="00BD4C57"/>
    <w:rsid w:val="00BD4D4D"/>
    <w:rsid w:val="00BD4DF3"/>
    <w:rsid w:val="00BD4E6A"/>
    <w:rsid w:val="00BD513C"/>
    <w:rsid w:val="00BD5390"/>
    <w:rsid w:val="00BD5598"/>
    <w:rsid w:val="00BD56AB"/>
    <w:rsid w:val="00BD5957"/>
    <w:rsid w:val="00BD5A8B"/>
    <w:rsid w:val="00BD5BB4"/>
    <w:rsid w:val="00BD5BC4"/>
    <w:rsid w:val="00BD5D9B"/>
    <w:rsid w:val="00BD5E60"/>
    <w:rsid w:val="00BD5F00"/>
    <w:rsid w:val="00BD60A8"/>
    <w:rsid w:val="00BD61F1"/>
    <w:rsid w:val="00BD6303"/>
    <w:rsid w:val="00BD63DE"/>
    <w:rsid w:val="00BD6408"/>
    <w:rsid w:val="00BD674D"/>
    <w:rsid w:val="00BD678B"/>
    <w:rsid w:val="00BD6806"/>
    <w:rsid w:val="00BD681D"/>
    <w:rsid w:val="00BD6845"/>
    <w:rsid w:val="00BD6916"/>
    <w:rsid w:val="00BD6C19"/>
    <w:rsid w:val="00BD6C2B"/>
    <w:rsid w:val="00BD6C8F"/>
    <w:rsid w:val="00BD701D"/>
    <w:rsid w:val="00BD711B"/>
    <w:rsid w:val="00BD7496"/>
    <w:rsid w:val="00BD760C"/>
    <w:rsid w:val="00BD77C4"/>
    <w:rsid w:val="00BD7905"/>
    <w:rsid w:val="00BD7996"/>
    <w:rsid w:val="00BD7A11"/>
    <w:rsid w:val="00BD7C77"/>
    <w:rsid w:val="00BD7DB1"/>
    <w:rsid w:val="00BD7FB7"/>
    <w:rsid w:val="00BE0091"/>
    <w:rsid w:val="00BE020E"/>
    <w:rsid w:val="00BE0382"/>
    <w:rsid w:val="00BE03BB"/>
    <w:rsid w:val="00BE0460"/>
    <w:rsid w:val="00BE05E1"/>
    <w:rsid w:val="00BE065A"/>
    <w:rsid w:val="00BE07A9"/>
    <w:rsid w:val="00BE07BD"/>
    <w:rsid w:val="00BE07C8"/>
    <w:rsid w:val="00BE08AE"/>
    <w:rsid w:val="00BE08C5"/>
    <w:rsid w:val="00BE0960"/>
    <w:rsid w:val="00BE09A9"/>
    <w:rsid w:val="00BE0B7A"/>
    <w:rsid w:val="00BE0C98"/>
    <w:rsid w:val="00BE0CC5"/>
    <w:rsid w:val="00BE0D26"/>
    <w:rsid w:val="00BE10AE"/>
    <w:rsid w:val="00BE1123"/>
    <w:rsid w:val="00BE1A91"/>
    <w:rsid w:val="00BE1C1A"/>
    <w:rsid w:val="00BE1F0F"/>
    <w:rsid w:val="00BE1F66"/>
    <w:rsid w:val="00BE2183"/>
    <w:rsid w:val="00BE2303"/>
    <w:rsid w:val="00BE2432"/>
    <w:rsid w:val="00BE24D5"/>
    <w:rsid w:val="00BE24EE"/>
    <w:rsid w:val="00BE2526"/>
    <w:rsid w:val="00BE2562"/>
    <w:rsid w:val="00BE2581"/>
    <w:rsid w:val="00BE263C"/>
    <w:rsid w:val="00BE270E"/>
    <w:rsid w:val="00BE2728"/>
    <w:rsid w:val="00BE2B68"/>
    <w:rsid w:val="00BE2F95"/>
    <w:rsid w:val="00BE3570"/>
    <w:rsid w:val="00BE366D"/>
    <w:rsid w:val="00BE374E"/>
    <w:rsid w:val="00BE37EE"/>
    <w:rsid w:val="00BE3FAB"/>
    <w:rsid w:val="00BE4022"/>
    <w:rsid w:val="00BE429D"/>
    <w:rsid w:val="00BE43D4"/>
    <w:rsid w:val="00BE4477"/>
    <w:rsid w:val="00BE44DA"/>
    <w:rsid w:val="00BE4996"/>
    <w:rsid w:val="00BE4A81"/>
    <w:rsid w:val="00BE4ABA"/>
    <w:rsid w:val="00BE4B9F"/>
    <w:rsid w:val="00BE4C03"/>
    <w:rsid w:val="00BE5214"/>
    <w:rsid w:val="00BE5622"/>
    <w:rsid w:val="00BE5C64"/>
    <w:rsid w:val="00BE6109"/>
    <w:rsid w:val="00BE63E3"/>
    <w:rsid w:val="00BE64E4"/>
    <w:rsid w:val="00BE6F2E"/>
    <w:rsid w:val="00BE700B"/>
    <w:rsid w:val="00BE76D5"/>
    <w:rsid w:val="00BE772C"/>
    <w:rsid w:val="00BE7BF8"/>
    <w:rsid w:val="00BE7F10"/>
    <w:rsid w:val="00BE7FBF"/>
    <w:rsid w:val="00BF0210"/>
    <w:rsid w:val="00BF03BF"/>
    <w:rsid w:val="00BF03C6"/>
    <w:rsid w:val="00BF04B4"/>
    <w:rsid w:val="00BF04E7"/>
    <w:rsid w:val="00BF053E"/>
    <w:rsid w:val="00BF05BA"/>
    <w:rsid w:val="00BF05C4"/>
    <w:rsid w:val="00BF06B2"/>
    <w:rsid w:val="00BF08B6"/>
    <w:rsid w:val="00BF08C8"/>
    <w:rsid w:val="00BF0A8B"/>
    <w:rsid w:val="00BF0BEC"/>
    <w:rsid w:val="00BF0C25"/>
    <w:rsid w:val="00BF1408"/>
    <w:rsid w:val="00BF1471"/>
    <w:rsid w:val="00BF1740"/>
    <w:rsid w:val="00BF1895"/>
    <w:rsid w:val="00BF1979"/>
    <w:rsid w:val="00BF1B85"/>
    <w:rsid w:val="00BF1D00"/>
    <w:rsid w:val="00BF1D48"/>
    <w:rsid w:val="00BF1DF4"/>
    <w:rsid w:val="00BF1EC6"/>
    <w:rsid w:val="00BF204C"/>
    <w:rsid w:val="00BF20C6"/>
    <w:rsid w:val="00BF27C6"/>
    <w:rsid w:val="00BF2C52"/>
    <w:rsid w:val="00BF2F9F"/>
    <w:rsid w:val="00BF3077"/>
    <w:rsid w:val="00BF31FF"/>
    <w:rsid w:val="00BF332F"/>
    <w:rsid w:val="00BF349F"/>
    <w:rsid w:val="00BF36F8"/>
    <w:rsid w:val="00BF3A6B"/>
    <w:rsid w:val="00BF3AF1"/>
    <w:rsid w:val="00BF3C29"/>
    <w:rsid w:val="00BF407C"/>
    <w:rsid w:val="00BF417D"/>
    <w:rsid w:val="00BF43FF"/>
    <w:rsid w:val="00BF458A"/>
    <w:rsid w:val="00BF45D3"/>
    <w:rsid w:val="00BF45E8"/>
    <w:rsid w:val="00BF4656"/>
    <w:rsid w:val="00BF485E"/>
    <w:rsid w:val="00BF495F"/>
    <w:rsid w:val="00BF4B4F"/>
    <w:rsid w:val="00BF4D79"/>
    <w:rsid w:val="00BF4EF6"/>
    <w:rsid w:val="00BF5065"/>
    <w:rsid w:val="00BF512C"/>
    <w:rsid w:val="00BF532E"/>
    <w:rsid w:val="00BF534D"/>
    <w:rsid w:val="00BF5488"/>
    <w:rsid w:val="00BF5A25"/>
    <w:rsid w:val="00BF5BAB"/>
    <w:rsid w:val="00BF5BFB"/>
    <w:rsid w:val="00BF5D47"/>
    <w:rsid w:val="00BF5E29"/>
    <w:rsid w:val="00BF5E45"/>
    <w:rsid w:val="00BF5F39"/>
    <w:rsid w:val="00BF5F47"/>
    <w:rsid w:val="00BF6092"/>
    <w:rsid w:val="00BF6219"/>
    <w:rsid w:val="00BF6390"/>
    <w:rsid w:val="00BF68D4"/>
    <w:rsid w:val="00BF69F9"/>
    <w:rsid w:val="00BF6C8D"/>
    <w:rsid w:val="00BF6DC6"/>
    <w:rsid w:val="00BF6E62"/>
    <w:rsid w:val="00BF6EA3"/>
    <w:rsid w:val="00BF71F7"/>
    <w:rsid w:val="00BF7598"/>
    <w:rsid w:val="00BF76F1"/>
    <w:rsid w:val="00BF7986"/>
    <w:rsid w:val="00BF7A9A"/>
    <w:rsid w:val="00BF7AA8"/>
    <w:rsid w:val="00BF7AEA"/>
    <w:rsid w:val="00BF7F9B"/>
    <w:rsid w:val="00C002EB"/>
    <w:rsid w:val="00C005F8"/>
    <w:rsid w:val="00C006F7"/>
    <w:rsid w:val="00C00AFC"/>
    <w:rsid w:val="00C00B0E"/>
    <w:rsid w:val="00C00C81"/>
    <w:rsid w:val="00C01142"/>
    <w:rsid w:val="00C01231"/>
    <w:rsid w:val="00C01415"/>
    <w:rsid w:val="00C01439"/>
    <w:rsid w:val="00C014E0"/>
    <w:rsid w:val="00C0156D"/>
    <w:rsid w:val="00C01627"/>
    <w:rsid w:val="00C01C6F"/>
    <w:rsid w:val="00C01DB5"/>
    <w:rsid w:val="00C01E7A"/>
    <w:rsid w:val="00C020BA"/>
    <w:rsid w:val="00C02616"/>
    <w:rsid w:val="00C02823"/>
    <w:rsid w:val="00C02A12"/>
    <w:rsid w:val="00C02E0A"/>
    <w:rsid w:val="00C035DA"/>
    <w:rsid w:val="00C03691"/>
    <w:rsid w:val="00C03843"/>
    <w:rsid w:val="00C038BA"/>
    <w:rsid w:val="00C03AAF"/>
    <w:rsid w:val="00C03F4D"/>
    <w:rsid w:val="00C041D8"/>
    <w:rsid w:val="00C04375"/>
    <w:rsid w:val="00C044DC"/>
    <w:rsid w:val="00C05278"/>
    <w:rsid w:val="00C052E9"/>
    <w:rsid w:val="00C0539A"/>
    <w:rsid w:val="00C053D1"/>
    <w:rsid w:val="00C055F3"/>
    <w:rsid w:val="00C05783"/>
    <w:rsid w:val="00C058FA"/>
    <w:rsid w:val="00C05CA9"/>
    <w:rsid w:val="00C05E4C"/>
    <w:rsid w:val="00C05F61"/>
    <w:rsid w:val="00C06233"/>
    <w:rsid w:val="00C06556"/>
    <w:rsid w:val="00C06633"/>
    <w:rsid w:val="00C0689E"/>
    <w:rsid w:val="00C068CF"/>
    <w:rsid w:val="00C06C3B"/>
    <w:rsid w:val="00C07064"/>
    <w:rsid w:val="00C070A5"/>
    <w:rsid w:val="00C0728F"/>
    <w:rsid w:val="00C07316"/>
    <w:rsid w:val="00C07626"/>
    <w:rsid w:val="00C07861"/>
    <w:rsid w:val="00C078B8"/>
    <w:rsid w:val="00C079EA"/>
    <w:rsid w:val="00C07A3C"/>
    <w:rsid w:val="00C07A60"/>
    <w:rsid w:val="00C07ABD"/>
    <w:rsid w:val="00C07BAF"/>
    <w:rsid w:val="00C07C63"/>
    <w:rsid w:val="00C07F02"/>
    <w:rsid w:val="00C10063"/>
    <w:rsid w:val="00C10187"/>
    <w:rsid w:val="00C10188"/>
    <w:rsid w:val="00C10298"/>
    <w:rsid w:val="00C10417"/>
    <w:rsid w:val="00C10796"/>
    <w:rsid w:val="00C10B7A"/>
    <w:rsid w:val="00C10C24"/>
    <w:rsid w:val="00C11049"/>
    <w:rsid w:val="00C11349"/>
    <w:rsid w:val="00C113F1"/>
    <w:rsid w:val="00C113FE"/>
    <w:rsid w:val="00C1147C"/>
    <w:rsid w:val="00C11B40"/>
    <w:rsid w:val="00C120F6"/>
    <w:rsid w:val="00C12122"/>
    <w:rsid w:val="00C1213E"/>
    <w:rsid w:val="00C1216A"/>
    <w:rsid w:val="00C12BD3"/>
    <w:rsid w:val="00C12D81"/>
    <w:rsid w:val="00C13085"/>
    <w:rsid w:val="00C13162"/>
    <w:rsid w:val="00C1320A"/>
    <w:rsid w:val="00C133D9"/>
    <w:rsid w:val="00C137E6"/>
    <w:rsid w:val="00C138E2"/>
    <w:rsid w:val="00C13940"/>
    <w:rsid w:val="00C139B0"/>
    <w:rsid w:val="00C13A4A"/>
    <w:rsid w:val="00C13A4B"/>
    <w:rsid w:val="00C13AAC"/>
    <w:rsid w:val="00C13D6E"/>
    <w:rsid w:val="00C13F2A"/>
    <w:rsid w:val="00C1445D"/>
    <w:rsid w:val="00C1458B"/>
    <w:rsid w:val="00C145F5"/>
    <w:rsid w:val="00C145FF"/>
    <w:rsid w:val="00C146E8"/>
    <w:rsid w:val="00C14754"/>
    <w:rsid w:val="00C14ADA"/>
    <w:rsid w:val="00C14C88"/>
    <w:rsid w:val="00C14CAD"/>
    <w:rsid w:val="00C14D8E"/>
    <w:rsid w:val="00C15725"/>
    <w:rsid w:val="00C15830"/>
    <w:rsid w:val="00C159E4"/>
    <w:rsid w:val="00C16094"/>
    <w:rsid w:val="00C1652C"/>
    <w:rsid w:val="00C16697"/>
    <w:rsid w:val="00C167E7"/>
    <w:rsid w:val="00C169CA"/>
    <w:rsid w:val="00C16A98"/>
    <w:rsid w:val="00C16BA5"/>
    <w:rsid w:val="00C16BD9"/>
    <w:rsid w:val="00C16CD3"/>
    <w:rsid w:val="00C16E6F"/>
    <w:rsid w:val="00C1701F"/>
    <w:rsid w:val="00C171EA"/>
    <w:rsid w:val="00C1721A"/>
    <w:rsid w:val="00C17685"/>
    <w:rsid w:val="00C17C22"/>
    <w:rsid w:val="00C17C36"/>
    <w:rsid w:val="00C17FE4"/>
    <w:rsid w:val="00C20040"/>
    <w:rsid w:val="00C20142"/>
    <w:rsid w:val="00C20200"/>
    <w:rsid w:val="00C20213"/>
    <w:rsid w:val="00C204BC"/>
    <w:rsid w:val="00C206E5"/>
    <w:rsid w:val="00C2077C"/>
    <w:rsid w:val="00C2084A"/>
    <w:rsid w:val="00C20DB9"/>
    <w:rsid w:val="00C20FED"/>
    <w:rsid w:val="00C211BC"/>
    <w:rsid w:val="00C21753"/>
    <w:rsid w:val="00C217AF"/>
    <w:rsid w:val="00C2187D"/>
    <w:rsid w:val="00C21BD2"/>
    <w:rsid w:val="00C21C27"/>
    <w:rsid w:val="00C21E4F"/>
    <w:rsid w:val="00C21E61"/>
    <w:rsid w:val="00C2225D"/>
    <w:rsid w:val="00C222AC"/>
    <w:rsid w:val="00C22627"/>
    <w:rsid w:val="00C22865"/>
    <w:rsid w:val="00C22AA7"/>
    <w:rsid w:val="00C22D68"/>
    <w:rsid w:val="00C22EB4"/>
    <w:rsid w:val="00C22F5C"/>
    <w:rsid w:val="00C22F9A"/>
    <w:rsid w:val="00C23160"/>
    <w:rsid w:val="00C2329D"/>
    <w:rsid w:val="00C2330C"/>
    <w:rsid w:val="00C233DE"/>
    <w:rsid w:val="00C23B01"/>
    <w:rsid w:val="00C23B22"/>
    <w:rsid w:val="00C23E35"/>
    <w:rsid w:val="00C23E38"/>
    <w:rsid w:val="00C241E5"/>
    <w:rsid w:val="00C24242"/>
    <w:rsid w:val="00C243B2"/>
    <w:rsid w:val="00C24509"/>
    <w:rsid w:val="00C24517"/>
    <w:rsid w:val="00C24836"/>
    <w:rsid w:val="00C2488F"/>
    <w:rsid w:val="00C249CE"/>
    <w:rsid w:val="00C24BD0"/>
    <w:rsid w:val="00C25076"/>
    <w:rsid w:val="00C2507E"/>
    <w:rsid w:val="00C25082"/>
    <w:rsid w:val="00C25296"/>
    <w:rsid w:val="00C25389"/>
    <w:rsid w:val="00C253A3"/>
    <w:rsid w:val="00C2562D"/>
    <w:rsid w:val="00C25A32"/>
    <w:rsid w:val="00C25B1B"/>
    <w:rsid w:val="00C25BA5"/>
    <w:rsid w:val="00C25BE2"/>
    <w:rsid w:val="00C25F77"/>
    <w:rsid w:val="00C260C3"/>
    <w:rsid w:val="00C2623D"/>
    <w:rsid w:val="00C26619"/>
    <w:rsid w:val="00C26DFE"/>
    <w:rsid w:val="00C270C4"/>
    <w:rsid w:val="00C275A7"/>
    <w:rsid w:val="00C277C1"/>
    <w:rsid w:val="00C277E4"/>
    <w:rsid w:val="00C27DF2"/>
    <w:rsid w:val="00C30336"/>
    <w:rsid w:val="00C30421"/>
    <w:rsid w:val="00C306FA"/>
    <w:rsid w:val="00C30BD4"/>
    <w:rsid w:val="00C30BF5"/>
    <w:rsid w:val="00C30EE8"/>
    <w:rsid w:val="00C31051"/>
    <w:rsid w:val="00C31068"/>
    <w:rsid w:val="00C317A2"/>
    <w:rsid w:val="00C31A60"/>
    <w:rsid w:val="00C31AAA"/>
    <w:rsid w:val="00C31AF5"/>
    <w:rsid w:val="00C31C57"/>
    <w:rsid w:val="00C31FC8"/>
    <w:rsid w:val="00C32046"/>
    <w:rsid w:val="00C3205A"/>
    <w:rsid w:val="00C320BE"/>
    <w:rsid w:val="00C32460"/>
    <w:rsid w:val="00C32670"/>
    <w:rsid w:val="00C327BC"/>
    <w:rsid w:val="00C3283A"/>
    <w:rsid w:val="00C329F0"/>
    <w:rsid w:val="00C32B6D"/>
    <w:rsid w:val="00C32F5A"/>
    <w:rsid w:val="00C331A9"/>
    <w:rsid w:val="00C33445"/>
    <w:rsid w:val="00C335A0"/>
    <w:rsid w:val="00C336A5"/>
    <w:rsid w:val="00C336B1"/>
    <w:rsid w:val="00C337B0"/>
    <w:rsid w:val="00C33897"/>
    <w:rsid w:val="00C34612"/>
    <w:rsid w:val="00C3486E"/>
    <w:rsid w:val="00C34914"/>
    <w:rsid w:val="00C3497A"/>
    <w:rsid w:val="00C34B77"/>
    <w:rsid w:val="00C34BAD"/>
    <w:rsid w:val="00C34C9D"/>
    <w:rsid w:val="00C34D21"/>
    <w:rsid w:val="00C34DF2"/>
    <w:rsid w:val="00C352DA"/>
    <w:rsid w:val="00C353CC"/>
    <w:rsid w:val="00C35749"/>
    <w:rsid w:val="00C35881"/>
    <w:rsid w:val="00C358D4"/>
    <w:rsid w:val="00C35A88"/>
    <w:rsid w:val="00C35B2F"/>
    <w:rsid w:val="00C35B4D"/>
    <w:rsid w:val="00C35BDC"/>
    <w:rsid w:val="00C35E90"/>
    <w:rsid w:val="00C35EEE"/>
    <w:rsid w:val="00C36491"/>
    <w:rsid w:val="00C36731"/>
    <w:rsid w:val="00C36ABC"/>
    <w:rsid w:val="00C37065"/>
    <w:rsid w:val="00C37392"/>
    <w:rsid w:val="00C375FC"/>
    <w:rsid w:val="00C3767E"/>
    <w:rsid w:val="00C37727"/>
    <w:rsid w:val="00C37BD3"/>
    <w:rsid w:val="00C403AB"/>
    <w:rsid w:val="00C406C7"/>
    <w:rsid w:val="00C4071E"/>
    <w:rsid w:val="00C40D12"/>
    <w:rsid w:val="00C40D7E"/>
    <w:rsid w:val="00C40DEB"/>
    <w:rsid w:val="00C40FDC"/>
    <w:rsid w:val="00C41247"/>
    <w:rsid w:val="00C414CE"/>
    <w:rsid w:val="00C41713"/>
    <w:rsid w:val="00C41A76"/>
    <w:rsid w:val="00C41D81"/>
    <w:rsid w:val="00C41EFA"/>
    <w:rsid w:val="00C41F86"/>
    <w:rsid w:val="00C41FB1"/>
    <w:rsid w:val="00C420AC"/>
    <w:rsid w:val="00C4221A"/>
    <w:rsid w:val="00C42409"/>
    <w:rsid w:val="00C42495"/>
    <w:rsid w:val="00C42499"/>
    <w:rsid w:val="00C42628"/>
    <w:rsid w:val="00C427A0"/>
    <w:rsid w:val="00C42CC0"/>
    <w:rsid w:val="00C42D4D"/>
    <w:rsid w:val="00C42DA3"/>
    <w:rsid w:val="00C42EB3"/>
    <w:rsid w:val="00C42F58"/>
    <w:rsid w:val="00C42F8F"/>
    <w:rsid w:val="00C42FA9"/>
    <w:rsid w:val="00C4358F"/>
    <w:rsid w:val="00C435C9"/>
    <w:rsid w:val="00C43634"/>
    <w:rsid w:val="00C437F5"/>
    <w:rsid w:val="00C43A2C"/>
    <w:rsid w:val="00C43C4B"/>
    <w:rsid w:val="00C43F3B"/>
    <w:rsid w:val="00C44031"/>
    <w:rsid w:val="00C444D1"/>
    <w:rsid w:val="00C445EF"/>
    <w:rsid w:val="00C44630"/>
    <w:rsid w:val="00C44715"/>
    <w:rsid w:val="00C44BFE"/>
    <w:rsid w:val="00C44C9E"/>
    <w:rsid w:val="00C44D79"/>
    <w:rsid w:val="00C45022"/>
    <w:rsid w:val="00C4504E"/>
    <w:rsid w:val="00C4512B"/>
    <w:rsid w:val="00C45852"/>
    <w:rsid w:val="00C45AA2"/>
    <w:rsid w:val="00C45B2A"/>
    <w:rsid w:val="00C45BF0"/>
    <w:rsid w:val="00C45C6A"/>
    <w:rsid w:val="00C45D36"/>
    <w:rsid w:val="00C45E37"/>
    <w:rsid w:val="00C45F96"/>
    <w:rsid w:val="00C460F9"/>
    <w:rsid w:val="00C46151"/>
    <w:rsid w:val="00C4615F"/>
    <w:rsid w:val="00C4620C"/>
    <w:rsid w:val="00C46595"/>
    <w:rsid w:val="00C46647"/>
    <w:rsid w:val="00C46654"/>
    <w:rsid w:val="00C4670A"/>
    <w:rsid w:val="00C46715"/>
    <w:rsid w:val="00C467D1"/>
    <w:rsid w:val="00C4685B"/>
    <w:rsid w:val="00C46A12"/>
    <w:rsid w:val="00C46AA8"/>
    <w:rsid w:val="00C46BF0"/>
    <w:rsid w:val="00C46C0F"/>
    <w:rsid w:val="00C46CA3"/>
    <w:rsid w:val="00C46D40"/>
    <w:rsid w:val="00C46DAB"/>
    <w:rsid w:val="00C46EB8"/>
    <w:rsid w:val="00C47087"/>
    <w:rsid w:val="00C47347"/>
    <w:rsid w:val="00C47562"/>
    <w:rsid w:val="00C475B8"/>
    <w:rsid w:val="00C4764F"/>
    <w:rsid w:val="00C4795C"/>
    <w:rsid w:val="00C47B93"/>
    <w:rsid w:val="00C47E98"/>
    <w:rsid w:val="00C500EF"/>
    <w:rsid w:val="00C50420"/>
    <w:rsid w:val="00C504EE"/>
    <w:rsid w:val="00C50966"/>
    <w:rsid w:val="00C50997"/>
    <w:rsid w:val="00C50B8A"/>
    <w:rsid w:val="00C50C1E"/>
    <w:rsid w:val="00C50D4D"/>
    <w:rsid w:val="00C50FFF"/>
    <w:rsid w:val="00C511CF"/>
    <w:rsid w:val="00C5120C"/>
    <w:rsid w:val="00C512C4"/>
    <w:rsid w:val="00C512D4"/>
    <w:rsid w:val="00C51696"/>
    <w:rsid w:val="00C51A1E"/>
    <w:rsid w:val="00C51BDF"/>
    <w:rsid w:val="00C51C32"/>
    <w:rsid w:val="00C51E17"/>
    <w:rsid w:val="00C52099"/>
    <w:rsid w:val="00C52158"/>
    <w:rsid w:val="00C52217"/>
    <w:rsid w:val="00C52273"/>
    <w:rsid w:val="00C52278"/>
    <w:rsid w:val="00C5234A"/>
    <w:rsid w:val="00C52492"/>
    <w:rsid w:val="00C5273D"/>
    <w:rsid w:val="00C5274B"/>
    <w:rsid w:val="00C52AE8"/>
    <w:rsid w:val="00C52EBE"/>
    <w:rsid w:val="00C52F4D"/>
    <w:rsid w:val="00C530A5"/>
    <w:rsid w:val="00C53417"/>
    <w:rsid w:val="00C535AA"/>
    <w:rsid w:val="00C537C1"/>
    <w:rsid w:val="00C537CD"/>
    <w:rsid w:val="00C538E8"/>
    <w:rsid w:val="00C53966"/>
    <w:rsid w:val="00C53976"/>
    <w:rsid w:val="00C53AD2"/>
    <w:rsid w:val="00C53B85"/>
    <w:rsid w:val="00C540CA"/>
    <w:rsid w:val="00C5412B"/>
    <w:rsid w:val="00C54450"/>
    <w:rsid w:val="00C54489"/>
    <w:rsid w:val="00C54706"/>
    <w:rsid w:val="00C54811"/>
    <w:rsid w:val="00C54824"/>
    <w:rsid w:val="00C54CBB"/>
    <w:rsid w:val="00C54DC5"/>
    <w:rsid w:val="00C55B49"/>
    <w:rsid w:val="00C55C72"/>
    <w:rsid w:val="00C55CE1"/>
    <w:rsid w:val="00C55D75"/>
    <w:rsid w:val="00C55E0A"/>
    <w:rsid w:val="00C55EBF"/>
    <w:rsid w:val="00C56015"/>
    <w:rsid w:val="00C562D7"/>
    <w:rsid w:val="00C563D3"/>
    <w:rsid w:val="00C564F8"/>
    <w:rsid w:val="00C56665"/>
    <w:rsid w:val="00C5680E"/>
    <w:rsid w:val="00C568C7"/>
    <w:rsid w:val="00C56A37"/>
    <w:rsid w:val="00C56ADE"/>
    <w:rsid w:val="00C56BAE"/>
    <w:rsid w:val="00C57000"/>
    <w:rsid w:val="00C5700E"/>
    <w:rsid w:val="00C57124"/>
    <w:rsid w:val="00C572F0"/>
    <w:rsid w:val="00C573B6"/>
    <w:rsid w:val="00C57689"/>
    <w:rsid w:val="00C5777A"/>
    <w:rsid w:val="00C57D0C"/>
    <w:rsid w:val="00C600A7"/>
    <w:rsid w:val="00C60184"/>
    <w:rsid w:val="00C6039D"/>
    <w:rsid w:val="00C60410"/>
    <w:rsid w:val="00C60AB1"/>
    <w:rsid w:val="00C60F58"/>
    <w:rsid w:val="00C61062"/>
    <w:rsid w:val="00C6106B"/>
    <w:rsid w:val="00C6130D"/>
    <w:rsid w:val="00C6135D"/>
    <w:rsid w:val="00C61679"/>
    <w:rsid w:val="00C6175F"/>
    <w:rsid w:val="00C6183D"/>
    <w:rsid w:val="00C61917"/>
    <w:rsid w:val="00C61D21"/>
    <w:rsid w:val="00C61DBA"/>
    <w:rsid w:val="00C61E28"/>
    <w:rsid w:val="00C62003"/>
    <w:rsid w:val="00C620AF"/>
    <w:rsid w:val="00C62125"/>
    <w:rsid w:val="00C62200"/>
    <w:rsid w:val="00C622B0"/>
    <w:rsid w:val="00C622C2"/>
    <w:rsid w:val="00C623CA"/>
    <w:rsid w:val="00C623CF"/>
    <w:rsid w:val="00C62691"/>
    <w:rsid w:val="00C62938"/>
    <w:rsid w:val="00C62993"/>
    <w:rsid w:val="00C62A8F"/>
    <w:rsid w:val="00C62CDA"/>
    <w:rsid w:val="00C62CEC"/>
    <w:rsid w:val="00C62F10"/>
    <w:rsid w:val="00C62F1E"/>
    <w:rsid w:val="00C6325F"/>
    <w:rsid w:val="00C63B54"/>
    <w:rsid w:val="00C63BD6"/>
    <w:rsid w:val="00C63C01"/>
    <w:rsid w:val="00C63D78"/>
    <w:rsid w:val="00C63E83"/>
    <w:rsid w:val="00C64156"/>
    <w:rsid w:val="00C64BDE"/>
    <w:rsid w:val="00C64F4C"/>
    <w:rsid w:val="00C650DA"/>
    <w:rsid w:val="00C6567F"/>
    <w:rsid w:val="00C657AD"/>
    <w:rsid w:val="00C6591E"/>
    <w:rsid w:val="00C65CC7"/>
    <w:rsid w:val="00C65DA0"/>
    <w:rsid w:val="00C65F2E"/>
    <w:rsid w:val="00C65FDE"/>
    <w:rsid w:val="00C662A1"/>
    <w:rsid w:val="00C66322"/>
    <w:rsid w:val="00C6643E"/>
    <w:rsid w:val="00C66481"/>
    <w:rsid w:val="00C66576"/>
    <w:rsid w:val="00C66B77"/>
    <w:rsid w:val="00C66C31"/>
    <w:rsid w:val="00C66DBE"/>
    <w:rsid w:val="00C66DE8"/>
    <w:rsid w:val="00C66FBF"/>
    <w:rsid w:val="00C6724F"/>
    <w:rsid w:val="00C67285"/>
    <w:rsid w:val="00C67374"/>
    <w:rsid w:val="00C67A5D"/>
    <w:rsid w:val="00C67C70"/>
    <w:rsid w:val="00C67CE8"/>
    <w:rsid w:val="00C67D61"/>
    <w:rsid w:val="00C67DD2"/>
    <w:rsid w:val="00C67FC9"/>
    <w:rsid w:val="00C70076"/>
    <w:rsid w:val="00C7059D"/>
    <w:rsid w:val="00C70A29"/>
    <w:rsid w:val="00C70B47"/>
    <w:rsid w:val="00C70BF1"/>
    <w:rsid w:val="00C70D1B"/>
    <w:rsid w:val="00C70DF2"/>
    <w:rsid w:val="00C71280"/>
    <w:rsid w:val="00C71591"/>
    <w:rsid w:val="00C7199C"/>
    <w:rsid w:val="00C72181"/>
    <w:rsid w:val="00C72767"/>
    <w:rsid w:val="00C72990"/>
    <w:rsid w:val="00C72AE7"/>
    <w:rsid w:val="00C72D46"/>
    <w:rsid w:val="00C73002"/>
    <w:rsid w:val="00C73197"/>
    <w:rsid w:val="00C734CB"/>
    <w:rsid w:val="00C738AE"/>
    <w:rsid w:val="00C7398A"/>
    <w:rsid w:val="00C739B5"/>
    <w:rsid w:val="00C73FB6"/>
    <w:rsid w:val="00C73FED"/>
    <w:rsid w:val="00C74104"/>
    <w:rsid w:val="00C741D0"/>
    <w:rsid w:val="00C7467C"/>
    <w:rsid w:val="00C7495C"/>
    <w:rsid w:val="00C74BE1"/>
    <w:rsid w:val="00C74E0D"/>
    <w:rsid w:val="00C7505E"/>
    <w:rsid w:val="00C75255"/>
    <w:rsid w:val="00C75489"/>
    <w:rsid w:val="00C7569C"/>
    <w:rsid w:val="00C75AA0"/>
    <w:rsid w:val="00C75D0F"/>
    <w:rsid w:val="00C760D4"/>
    <w:rsid w:val="00C761CC"/>
    <w:rsid w:val="00C7623E"/>
    <w:rsid w:val="00C76385"/>
    <w:rsid w:val="00C76583"/>
    <w:rsid w:val="00C76666"/>
    <w:rsid w:val="00C76748"/>
    <w:rsid w:val="00C767EF"/>
    <w:rsid w:val="00C768BE"/>
    <w:rsid w:val="00C769F8"/>
    <w:rsid w:val="00C76AED"/>
    <w:rsid w:val="00C77640"/>
    <w:rsid w:val="00C779E1"/>
    <w:rsid w:val="00C77CDD"/>
    <w:rsid w:val="00C77D49"/>
    <w:rsid w:val="00C77E48"/>
    <w:rsid w:val="00C80045"/>
    <w:rsid w:val="00C8014D"/>
    <w:rsid w:val="00C80222"/>
    <w:rsid w:val="00C802FC"/>
    <w:rsid w:val="00C803D0"/>
    <w:rsid w:val="00C80990"/>
    <w:rsid w:val="00C809E3"/>
    <w:rsid w:val="00C8137D"/>
    <w:rsid w:val="00C813DF"/>
    <w:rsid w:val="00C815ED"/>
    <w:rsid w:val="00C817F3"/>
    <w:rsid w:val="00C81893"/>
    <w:rsid w:val="00C81B32"/>
    <w:rsid w:val="00C81E2F"/>
    <w:rsid w:val="00C81F89"/>
    <w:rsid w:val="00C820AF"/>
    <w:rsid w:val="00C82145"/>
    <w:rsid w:val="00C822C0"/>
    <w:rsid w:val="00C82436"/>
    <w:rsid w:val="00C8266F"/>
    <w:rsid w:val="00C829CE"/>
    <w:rsid w:val="00C829F6"/>
    <w:rsid w:val="00C83E28"/>
    <w:rsid w:val="00C84023"/>
    <w:rsid w:val="00C8402E"/>
    <w:rsid w:val="00C84098"/>
    <w:rsid w:val="00C84820"/>
    <w:rsid w:val="00C84B6C"/>
    <w:rsid w:val="00C84B7F"/>
    <w:rsid w:val="00C84D73"/>
    <w:rsid w:val="00C84E16"/>
    <w:rsid w:val="00C84EEF"/>
    <w:rsid w:val="00C85013"/>
    <w:rsid w:val="00C850DC"/>
    <w:rsid w:val="00C856F4"/>
    <w:rsid w:val="00C858A7"/>
    <w:rsid w:val="00C858FE"/>
    <w:rsid w:val="00C85997"/>
    <w:rsid w:val="00C85B29"/>
    <w:rsid w:val="00C85D8B"/>
    <w:rsid w:val="00C85F67"/>
    <w:rsid w:val="00C863AB"/>
    <w:rsid w:val="00C863BA"/>
    <w:rsid w:val="00C86686"/>
    <w:rsid w:val="00C867DF"/>
    <w:rsid w:val="00C86E03"/>
    <w:rsid w:val="00C86E2D"/>
    <w:rsid w:val="00C86EC4"/>
    <w:rsid w:val="00C87521"/>
    <w:rsid w:val="00C87528"/>
    <w:rsid w:val="00C87786"/>
    <w:rsid w:val="00C8788E"/>
    <w:rsid w:val="00C87D79"/>
    <w:rsid w:val="00C902DB"/>
    <w:rsid w:val="00C906F1"/>
    <w:rsid w:val="00C908F5"/>
    <w:rsid w:val="00C90A49"/>
    <w:rsid w:val="00C90BA3"/>
    <w:rsid w:val="00C90DCB"/>
    <w:rsid w:val="00C91120"/>
    <w:rsid w:val="00C91583"/>
    <w:rsid w:val="00C916C5"/>
    <w:rsid w:val="00C91700"/>
    <w:rsid w:val="00C91AF7"/>
    <w:rsid w:val="00C91D82"/>
    <w:rsid w:val="00C9205D"/>
    <w:rsid w:val="00C92139"/>
    <w:rsid w:val="00C924F6"/>
    <w:rsid w:val="00C92697"/>
    <w:rsid w:val="00C92A93"/>
    <w:rsid w:val="00C92B4E"/>
    <w:rsid w:val="00C92B68"/>
    <w:rsid w:val="00C93217"/>
    <w:rsid w:val="00C93260"/>
    <w:rsid w:val="00C93332"/>
    <w:rsid w:val="00C93AB5"/>
    <w:rsid w:val="00C93E11"/>
    <w:rsid w:val="00C94539"/>
    <w:rsid w:val="00C94582"/>
    <w:rsid w:val="00C945EB"/>
    <w:rsid w:val="00C947AC"/>
    <w:rsid w:val="00C9489C"/>
    <w:rsid w:val="00C948DB"/>
    <w:rsid w:val="00C94C8B"/>
    <w:rsid w:val="00C95184"/>
    <w:rsid w:val="00C9568D"/>
    <w:rsid w:val="00C9581F"/>
    <w:rsid w:val="00C95C09"/>
    <w:rsid w:val="00C95F40"/>
    <w:rsid w:val="00C95F6D"/>
    <w:rsid w:val="00C95FA9"/>
    <w:rsid w:val="00C96147"/>
    <w:rsid w:val="00C96184"/>
    <w:rsid w:val="00C964F0"/>
    <w:rsid w:val="00C9668A"/>
    <w:rsid w:val="00C966E8"/>
    <w:rsid w:val="00C97556"/>
    <w:rsid w:val="00C97A2D"/>
    <w:rsid w:val="00C97AE4"/>
    <w:rsid w:val="00CA0080"/>
    <w:rsid w:val="00CA0089"/>
    <w:rsid w:val="00CA040B"/>
    <w:rsid w:val="00CA053E"/>
    <w:rsid w:val="00CA05A3"/>
    <w:rsid w:val="00CA0935"/>
    <w:rsid w:val="00CA0B32"/>
    <w:rsid w:val="00CA115F"/>
    <w:rsid w:val="00CA117C"/>
    <w:rsid w:val="00CA12B8"/>
    <w:rsid w:val="00CA13B0"/>
    <w:rsid w:val="00CA16C9"/>
    <w:rsid w:val="00CA1722"/>
    <w:rsid w:val="00CA1853"/>
    <w:rsid w:val="00CA1B32"/>
    <w:rsid w:val="00CA1B9D"/>
    <w:rsid w:val="00CA1F0B"/>
    <w:rsid w:val="00CA1F2C"/>
    <w:rsid w:val="00CA2134"/>
    <w:rsid w:val="00CA228C"/>
    <w:rsid w:val="00CA2376"/>
    <w:rsid w:val="00CA267C"/>
    <w:rsid w:val="00CA27BD"/>
    <w:rsid w:val="00CA289B"/>
    <w:rsid w:val="00CA29AE"/>
    <w:rsid w:val="00CA2A7B"/>
    <w:rsid w:val="00CA2BFE"/>
    <w:rsid w:val="00CA2CD8"/>
    <w:rsid w:val="00CA2CEA"/>
    <w:rsid w:val="00CA2F98"/>
    <w:rsid w:val="00CA3271"/>
    <w:rsid w:val="00CA33B7"/>
    <w:rsid w:val="00CA3442"/>
    <w:rsid w:val="00CA3658"/>
    <w:rsid w:val="00CA3663"/>
    <w:rsid w:val="00CA39CA"/>
    <w:rsid w:val="00CA3B3E"/>
    <w:rsid w:val="00CA3F78"/>
    <w:rsid w:val="00CA3FBA"/>
    <w:rsid w:val="00CA3FBC"/>
    <w:rsid w:val="00CA3FFF"/>
    <w:rsid w:val="00CA4048"/>
    <w:rsid w:val="00CA41ED"/>
    <w:rsid w:val="00CA4565"/>
    <w:rsid w:val="00CA459B"/>
    <w:rsid w:val="00CA484C"/>
    <w:rsid w:val="00CA4A0C"/>
    <w:rsid w:val="00CA4A2F"/>
    <w:rsid w:val="00CA4DC2"/>
    <w:rsid w:val="00CA4F45"/>
    <w:rsid w:val="00CA4FE6"/>
    <w:rsid w:val="00CA514B"/>
    <w:rsid w:val="00CA5176"/>
    <w:rsid w:val="00CA53B1"/>
    <w:rsid w:val="00CA5543"/>
    <w:rsid w:val="00CA57B0"/>
    <w:rsid w:val="00CA57FE"/>
    <w:rsid w:val="00CA5ABE"/>
    <w:rsid w:val="00CA5ECB"/>
    <w:rsid w:val="00CA60A8"/>
    <w:rsid w:val="00CA60B3"/>
    <w:rsid w:val="00CA60D6"/>
    <w:rsid w:val="00CA6185"/>
    <w:rsid w:val="00CA6226"/>
    <w:rsid w:val="00CA6425"/>
    <w:rsid w:val="00CA64DF"/>
    <w:rsid w:val="00CA699E"/>
    <w:rsid w:val="00CA6B53"/>
    <w:rsid w:val="00CA6B61"/>
    <w:rsid w:val="00CA6BAA"/>
    <w:rsid w:val="00CA6DEE"/>
    <w:rsid w:val="00CA6EDE"/>
    <w:rsid w:val="00CA718F"/>
    <w:rsid w:val="00CA7198"/>
    <w:rsid w:val="00CA72D1"/>
    <w:rsid w:val="00CA73CA"/>
    <w:rsid w:val="00CA7645"/>
    <w:rsid w:val="00CA7809"/>
    <w:rsid w:val="00CA7916"/>
    <w:rsid w:val="00CA7B99"/>
    <w:rsid w:val="00CA7D0F"/>
    <w:rsid w:val="00CA7D30"/>
    <w:rsid w:val="00CA7D77"/>
    <w:rsid w:val="00CA7DA2"/>
    <w:rsid w:val="00CA7F3F"/>
    <w:rsid w:val="00CB00FD"/>
    <w:rsid w:val="00CB0499"/>
    <w:rsid w:val="00CB073B"/>
    <w:rsid w:val="00CB075C"/>
    <w:rsid w:val="00CB07F5"/>
    <w:rsid w:val="00CB115E"/>
    <w:rsid w:val="00CB125D"/>
    <w:rsid w:val="00CB127C"/>
    <w:rsid w:val="00CB12EC"/>
    <w:rsid w:val="00CB1564"/>
    <w:rsid w:val="00CB1A26"/>
    <w:rsid w:val="00CB1BCC"/>
    <w:rsid w:val="00CB1EDE"/>
    <w:rsid w:val="00CB2010"/>
    <w:rsid w:val="00CB2371"/>
    <w:rsid w:val="00CB2425"/>
    <w:rsid w:val="00CB24B6"/>
    <w:rsid w:val="00CB25C1"/>
    <w:rsid w:val="00CB2686"/>
    <w:rsid w:val="00CB274F"/>
    <w:rsid w:val="00CB2797"/>
    <w:rsid w:val="00CB28FF"/>
    <w:rsid w:val="00CB2CFE"/>
    <w:rsid w:val="00CB2D9E"/>
    <w:rsid w:val="00CB2EFC"/>
    <w:rsid w:val="00CB31EC"/>
    <w:rsid w:val="00CB3343"/>
    <w:rsid w:val="00CB34F3"/>
    <w:rsid w:val="00CB3516"/>
    <w:rsid w:val="00CB3877"/>
    <w:rsid w:val="00CB39DC"/>
    <w:rsid w:val="00CB3DC5"/>
    <w:rsid w:val="00CB3F0E"/>
    <w:rsid w:val="00CB408F"/>
    <w:rsid w:val="00CB421D"/>
    <w:rsid w:val="00CB42F6"/>
    <w:rsid w:val="00CB4347"/>
    <w:rsid w:val="00CB4633"/>
    <w:rsid w:val="00CB4808"/>
    <w:rsid w:val="00CB4A32"/>
    <w:rsid w:val="00CB4B11"/>
    <w:rsid w:val="00CB4C8D"/>
    <w:rsid w:val="00CB528C"/>
    <w:rsid w:val="00CB5328"/>
    <w:rsid w:val="00CB5441"/>
    <w:rsid w:val="00CB56B9"/>
    <w:rsid w:val="00CB59F6"/>
    <w:rsid w:val="00CB5F98"/>
    <w:rsid w:val="00CB5FAF"/>
    <w:rsid w:val="00CB618B"/>
    <w:rsid w:val="00CB6398"/>
    <w:rsid w:val="00CB644E"/>
    <w:rsid w:val="00CB65DE"/>
    <w:rsid w:val="00CB6601"/>
    <w:rsid w:val="00CB6854"/>
    <w:rsid w:val="00CB6A6D"/>
    <w:rsid w:val="00CB6AD8"/>
    <w:rsid w:val="00CB6C3D"/>
    <w:rsid w:val="00CB6DEF"/>
    <w:rsid w:val="00CB6EA7"/>
    <w:rsid w:val="00CB6FBE"/>
    <w:rsid w:val="00CB72E2"/>
    <w:rsid w:val="00CB7371"/>
    <w:rsid w:val="00CB74B4"/>
    <w:rsid w:val="00CB7718"/>
    <w:rsid w:val="00CB7B6D"/>
    <w:rsid w:val="00CB7D66"/>
    <w:rsid w:val="00CB7E54"/>
    <w:rsid w:val="00CB7F0A"/>
    <w:rsid w:val="00CC0016"/>
    <w:rsid w:val="00CC04C6"/>
    <w:rsid w:val="00CC0690"/>
    <w:rsid w:val="00CC071D"/>
    <w:rsid w:val="00CC09DD"/>
    <w:rsid w:val="00CC0D00"/>
    <w:rsid w:val="00CC0E10"/>
    <w:rsid w:val="00CC0F0D"/>
    <w:rsid w:val="00CC12A7"/>
    <w:rsid w:val="00CC1456"/>
    <w:rsid w:val="00CC15DD"/>
    <w:rsid w:val="00CC1687"/>
    <w:rsid w:val="00CC16E5"/>
    <w:rsid w:val="00CC1734"/>
    <w:rsid w:val="00CC1799"/>
    <w:rsid w:val="00CC1AA2"/>
    <w:rsid w:val="00CC1B29"/>
    <w:rsid w:val="00CC1E85"/>
    <w:rsid w:val="00CC1E9E"/>
    <w:rsid w:val="00CC1EC0"/>
    <w:rsid w:val="00CC1EDD"/>
    <w:rsid w:val="00CC1F45"/>
    <w:rsid w:val="00CC212C"/>
    <w:rsid w:val="00CC2170"/>
    <w:rsid w:val="00CC24F3"/>
    <w:rsid w:val="00CC2657"/>
    <w:rsid w:val="00CC269E"/>
    <w:rsid w:val="00CC2896"/>
    <w:rsid w:val="00CC2A49"/>
    <w:rsid w:val="00CC3315"/>
    <w:rsid w:val="00CC3367"/>
    <w:rsid w:val="00CC33FB"/>
    <w:rsid w:val="00CC36D1"/>
    <w:rsid w:val="00CC372D"/>
    <w:rsid w:val="00CC3BDE"/>
    <w:rsid w:val="00CC4020"/>
    <w:rsid w:val="00CC43DA"/>
    <w:rsid w:val="00CC48DE"/>
    <w:rsid w:val="00CC4D41"/>
    <w:rsid w:val="00CC508C"/>
    <w:rsid w:val="00CC50A9"/>
    <w:rsid w:val="00CC51B2"/>
    <w:rsid w:val="00CC53EE"/>
    <w:rsid w:val="00CC548C"/>
    <w:rsid w:val="00CC552D"/>
    <w:rsid w:val="00CC599D"/>
    <w:rsid w:val="00CC6146"/>
    <w:rsid w:val="00CC619C"/>
    <w:rsid w:val="00CC63F9"/>
    <w:rsid w:val="00CC6472"/>
    <w:rsid w:val="00CC66E3"/>
    <w:rsid w:val="00CC6BFE"/>
    <w:rsid w:val="00CC6C2B"/>
    <w:rsid w:val="00CC70A3"/>
    <w:rsid w:val="00CC721E"/>
    <w:rsid w:val="00CC7522"/>
    <w:rsid w:val="00CC776B"/>
    <w:rsid w:val="00CC7A0D"/>
    <w:rsid w:val="00CC7A39"/>
    <w:rsid w:val="00CC7AB6"/>
    <w:rsid w:val="00CC7ACA"/>
    <w:rsid w:val="00CC7C56"/>
    <w:rsid w:val="00CC7D09"/>
    <w:rsid w:val="00CC7E24"/>
    <w:rsid w:val="00CC7FC1"/>
    <w:rsid w:val="00CC7FCA"/>
    <w:rsid w:val="00CD0042"/>
    <w:rsid w:val="00CD00AA"/>
    <w:rsid w:val="00CD00CB"/>
    <w:rsid w:val="00CD013A"/>
    <w:rsid w:val="00CD02B7"/>
    <w:rsid w:val="00CD0304"/>
    <w:rsid w:val="00CD04D3"/>
    <w:rsid w:val="00CD07FA"/>
    <w:rsid w:val="00CD08DF"/>
    <w:rsid w:val="00CD0AE8"/>
    <w:rsid w:val="00CD0B34"/>
    <w:rsid w:val="00CD0B7C"/>
    <w:rsid w:val="00CD11B2"/>
    <w:rsid w:val="00CD11E1"/>
    <w:rsid w:val="00CD1239"/>
    <w:rsid w:val="00CD1941"/>
    <w:rsid w:val="00CD1A44"/>
    <w:rsid w:val="00CD1A4A"/>
    <w:rsid w:val="00CD1A97"/>
    <w:rsid w:val="00CD1C1A"/>
    <w:rsid w:val="00CD1CF5"/>
    <w:rsid w:val="00CD1EC4"/>
    <w:rsid w:val="00CD1F48"/>
    <w:rsid w:val="00CD1F49"/>
    <w:rsid w:val="00CD1F5E"/>
    <w:rsid w:val="00CD236B"/>
    <w:rsid w:val="00CD238E"/>
    <w:rsid w:val="00CD248C"/>
    <w:rsid w:val="00CD2713"/>
    <w:rsid w:val="00CD2B1D"/>
    <w:rsid w:val="00CD2C2B"/>
    <w:rsid w:val="00CD2C85"/>
    <w:rsid w:val="00CD3005"/>
    <w:rsid w:val="00CD310C"/>
    <w:rsid w:val="00CD31FA"/>
    <w:rsid w:val="00CD3330"/>
    <w:rsid w:val="00CD3523"/>
    <w:rsid w:val="00CD377C"/>
    <w:rsid w:val="00CD3888"/>
    <w:rsid w:val="00CD3C3A"/>
    <w:rsid w:val="00CD3CD5"/>
    <w:rsid w:val="00CD3DEE"/>
    <w:rsid w:val="00CD3E4A"/>
    <w:rsid w:val="00CD3E91"/>
    <w:rsid w:val="00CD3ECD"/>
    <w:rsid w:val="00CD3FDA"/>
    <w:rsid w:val="00CD417A"/>
    <w:rsid w:val="00CD4334"/>
    <w:rsid w:val="00CD437D"/>
    <w:rsid w:val="00CD46D6"/>
    <w:rsid w:val="00CD4897"/>
    <w:rsid w:val="00CD4ABA"/>
    <w:rsid w:val="00CD4D64"/>
    <w:rsid w:val="00CD52D8"/>
    <w:rsid w:val="00CD5500"/>
    <w:rsid w:val="00CD56A3"/>
    <w:rsid w:val="00CD57A9"/>
    <w:rsid w:val="00CD57CF"/>
    <w:rsid w:val="00CD5A05"/>
    <w:rsid w:val="00CD5A5C"/>
    <w:rsid w:val="00CD5B1B"/>
    <w:rsid w:val="00CD5F04"/>
    <w:rsid w:val="00CD6380"/>
    <w:rsid w:val="00CD6699"/>
    <w:rsid w:val="00CD6A21"/>
    <w:rsid w:val="00CD6CDD"/>
    <w:rsid w:val="00CD70B9"/>
    <w:rsid w:val="00CD732E"/>
    <w:rsid w:val="00CD7440"/>
    <w:rsid w:val="00CD7538"/>
    <w:rsid w:val="00CD75C8"/>
    <w:rsid w:val="00CD7770"/>
    <w:rsid w:val="00CD78FC"/>
    <w:rsid w:val="00CD7995"/>
    <w:rsid w:val="00CD7D65"/>
    <w:rsid w:val="00CE049B"/>
    <w:rsid w:val="00CE0775"/>
    <w:rsid w:val="00CE08D4"/>
    <w:rsid w:val="00CE09F0"/>
    <w:rsid w:val="00CE0C84"/>
    <w:rsid w:val="00CE11F1"/>
    <w:rsid w:val="00CE1257"/>
    <w:rsid w:val="00CE1306"/>
    <w:rsid w:val="00CE1589"/>
    <w:rsid w:val="00CE183B"/>
    <w:rsid w:val="00CE1C35"/>
    <w:rsid w:val="00CE1E4E"/>
    <w:rsid w:val="00CE22CC"/>
    <w:rsid w:val="00CE2356"/>
    <w:rsid w:val="00CE2406"/>
    <w:rsid w:val="00CE2447"/>
    <w:rsid w:val="00CE259D"/>
    <w:rsid w:val="00CE2807"/>
    <w:rsid w:val="00CE28D1"/>
    <w:rsid w:val="00CE2A8D"/>
    <w:rsid w:val="00CE2A95"/>
    <w:rsid w:val="00CE2D2A"/>
    <w:rsid w:val="00CE3149"/>
    <w:rsid w:val="00CE321D"/>
    <w:rsid w:val="00CE334F"/>
    <w:rsid w:val="00CE3353"/>
    <w:rsid w:val="00CE391B"/>
    <w:rsid w:val="00CE399C"/>
    <w:rsid w:val="00CE3EF3"/>
    <w:rsid w:val="00CE3F04"/>
    <w:rsid w:val="00CE3F07"/>
    <w:rsid w:val="00CE46CE"/>
    <w:rsid w:val="00CE47EB"/>
    <w:rsid w:val="00CE4875"/>
    <w:rsid w:val="00CE4B14"/>
    <w:rsid w:val="00CE4B41"/>
    <w:rsid w:val="00CE4BAB"/>
    <w:rsid w:val="00CE4DB9"/>
    <w:rsid w:val="00CE50AF"/>
    <w:rsid w:val="00CE5187"/>
    <w:rsid w:val="00CE5290"/>
    <w:rsid w:val="00CE5901"/>
    <w:rsid w:val="00CE5945"/>
    <w:rsid w:val="00CE5F0E"/>
    <w:rsid w:val="00CE620E"/>
    <w:rsid w:val="00CE62A8"/>
    <w:rsid w:val="00CE65A3"/>
    <w:rsid w:val="00CE6757"/>
    <w:rsid w:val="00CE6CDC"/>
    <w:rsid w:val="00CE6D56"/>
    <w:rsid w:val="00CE6F19"/>
    <w:rsid w:val="00CE73D5"/>
    <w:rsid w:val="00CE75A6"/>
    <w:rsid w:val="00CE78BE"/>
    <w:rsid w:val="00CE78D6"/>
    <w:rsid w:val="00CE7B5B"/>
    <w:rsid w:val="00CE7B9C"/>
    <w:rsid w:val="00CE7C6B"/>
    <w:rsid w:val="00CE7CC0"/>
    <w:rsid w:val="00CE7DE7"/>
    <w:rsid w:val="00CE7FF1"/>
    <w:rsid w:val="00CF0369"/>
    <w:rsid w:val="00CF08BF"/>
    <w:rsid w:val="00CF09AA"/>
    <w:rsid w:val="00CF0D1E"/>
    <w:rsid w:val="00CF0D2A"/>
    <w:rsid w:val="00CF0E88"/>
    <w:rsid w:val="00CF10AE"/>
    <w:rsid w:val="00CF10F6"/>
    <w:rsid w:val="00CF1493"/>
    <w:rsid w:val="00CF17F7"/>
    <w:rsid w:val="00CF1B38"/>
    <w:rsid w:val="00CF1C30"/>
    <w:rsid w:val="00CF1D62"/>
    <w:rsid w:val="00CF1E85"/>
    <w:rsid w:val="00CF1EAA"/>
    <w:rsid w:val="00CF1FAC"/>
    <w:rsid w:val="00CF1FD5"/>
    <w:rsid w:val="00CF203C"/>
    <w:rsid w:val="00CF23FE"/>
    <w:rsid w:val="00CF25E2"/>
    <w:rsid w:val="00CF266E"/>
    <w:rsid w:val="00CF2846"/>
    <w:rsid w:val="00CF2B55"/>
    <w:rsid w:val="00CF2D8E"/>
    <w:rsid w:val="00CF2E27"/>
    <w:rsid w:val="00CF2EEB"/>
    <w:rsid w:val="00CF2FD1"/>
    <w:rsid w:val="00CF3094"/>
    <w:rsid w:val="00CF312B"/>
    <w:rsid w:val="00CF3291"/>
    <w:rsid w:val="00CF3381"/>
    <w:rsid w:val="00CF33E8"/>
    <w:rsid w:val="00CF34D8"/>
    <w:rsid w:val="00CF4131"/>
    <w:rsid w:val="00CF4178"/>
    <w:rsid w:val="00CF4433"/>
    <w:rsid w:val="00CF4683"/>
    <w:rsid w:val="00CF47F2"/>
    <w:rsid w:val="00CF4804"/>
    <w:rsid w:val="00CF48B9"/>
    <w:rsid w:val="00CF4C27"/>
    <w:rsid w:val="00CF4C88"/>
    <w:rsid w:val="00CF4F74"/>
    <w:rsid w:val="00CF4FC1"/>
    <w:rsid w:val="00CF532F"/>
    <w:rsid w:val="00CF54BB"/>
    <w:rsid w:val="00CF5621"/>
    <w:rsid w:val="00CF58C5"/>
    <w:rsid w:val="00CF59B1"/>
    <w:rsid w:val="00CF63B4"/>
    <w:rsid w:val="00CF651E"/>
    <w:rsid w:val="00CF6525"/>
    <w:rsid w:val="00CF656F"/>
    <w:rsid w:val="00CF65B6"/>
    <w:rsid w:val="00CF6EF4"/>
    <w:rsid w:val="00CF72DC"/>
    <w:rsid w:val="00CF7374"/>
    <w:rsid w:val="00CF74DF"/>
    <w:rsid w:val="00CF767E"/>
    <w:rsid w:val="00CF78AA"/>
    <w:rsid w:val="00CF79BC"/>
    <w:rsid w:val="00CF7CA4"/>
    <w:rsid w:val="00CF7E62"/>
    <w:rsid w:val="00D0014D"/>
    <w:rsid w:val="00D00356"/>
    <w:rsid w:val="00D00739"/>
    <w:rsid w:val="00D00872"/>
    <w:rsid w:val="00D00924"/>
    <w:rsid w:val="00D00985"/>
    <w:rsid w:val="00D00A22"/>
    <w:rsid w:val="00D00B58"/>
    <w:rsid w:val="00D00BDF"/>
    <w:rsid w:val="00D00CB8"/>
    <w:rsid w:val="00D01050"/>
    <w:rsid w:val="00D014DC"/>
    <w:rsid w:val="00D015D4"/>
    <w:rsid w:val="00D01698"/>
    <w:rsid w:val="00D016C7"/>
    <w:rsid w:val="00D0194A"/>
    <w:rsid w:val="00D01ADC"/>
    <w:rsid w:val="00D01DEC"/>
    <w:rsid w:val="00D02253"/>
    <w:rsid w:val="00D022E2"/>
    <w:rsid w:val="00D027E9"/>
    <w:rsid w:val="00D0290F"/>
    <w:rsid w:val="00D0292B"/>
    <w:rsid w:val="00D02A24"/>
    <w:rsid w:val="00D02D07"/>
    <w:rsid w:val="00D02DFA"/>
    <w:rsid w:val="00D02E52"/>
    <w:rsid w:val="00D02EDF"/>
    <w:rsid w:val="00D02FF0"/>
    <w:rsid w:val="00D030FF"/>
    <w:rsid w:val="00D03139"/>
    <w:rsid w:val="00D03146"/>
    <w:rsid w:val="00D03225"/>
    <w:rsid w:val="00D03296"/>
    <w:rsid w:val="00D036ED"/>
    <w:rsid w:val="00D0372B"/>
    <w:rsid w:val="00D03741"/>
    <w:rsid w:val="00D03FB3"/>
    <w:rsid w:val="00D04058"/>
    <w:rsid w:val="00D042A9"/>
    <w:rsid w:val="00D04530"/>
    <w:rsid w:val="00D04643"/>
    <w:rsid w:val="00D046D0"/>
    <w:rsid w:val="00D04856"/>
    <w:rsid w:val="00D04874"/>
    <w:rsid w:val="00D04A90"/>
    <w:rsid w:val="00D04CC3"/>
    <w:rsid w:val="00D04DA8"/>
    <w:rsid w:val="00D04F19"/>
    <w:rsid w:val="00D04F6E"/>
    <w:rsid w:val="00D05335"/>
    <w:rsid w:val="00D05556"/>
    <w:rsid w:val="00D055B6"/>
    <w:rsid w:val="00D055C5"/>
    <w:rsid w:val="00D057A2"/>
    <w:rsid w:val="00D057C6"/>
    <w:rsid w:val="00D05D57"/>
    <w:rsid w:val="00D05E89"/>
    <w:rsid w:val="00D05F22"/>
    <w:rsid w:val="00D065AA"/>
    <w:rsid w:val="00D0678B"/>
    <w:rsid w:val="00D0679D"/>
    <w:rsid w:val="00D06D88"/>
    <w:rsid w:val="00D070D0"/>
    <w:rsid w:val="00D072D9"/>
    <w:rsid w:val="00D07334"/>
    <w:rsid w:val="00D0749F"/>
    <w:rsid w:val="00D07558"/>
    <w:rsid w:val="00D07926"/>
    <w:rsid w:val="00D07D22"/>
    <w:rsid w:val="00D07D57"/>
    <w:rsid w:val="00D101B5"/>
    <w:rsid w:val="00D1028A"/>
    <w:rsid w:val="00D1080D"/>
    <w:rsid w:val="00D108BC"/>
    <w:rsid w:val="00D1090E"/>
    <w:rsid w:val="00D10C5F"/>
    <w:rsid w:val="00D10D18"/>
    <w:rsid w:val="00D10F46"/>
    <w:rsid w:val="00D10FC6"/>
    <w:rsid w:val="00D11114"/>
    <w:rsid w:val="00D111F5"/>
    <w:rsid w:val="00D1122C"/>
    <w:rsid w:val="00D11365"/>
    <w:rsid w:val="00D113C6"/>
    <w:rsid w:val="00D115CD"/>
    <w:rsid w:val="00D115EF"/>
    <w:rsid w:val="00D118FF"/>
    <w:rsid w:val="00D11D66"/>
    <w:rsid w:val="00D11F59"/>
    <w:rsid w:val="00D123D1"/>
    <w:rsid w:val="00D12785"/>
    <w:rsid w:val="00D12B79"/>
    <w:rsid w:val="00D12D32"/>
    <w:rsid w:val="00D13079"/>
    <w:rsid w:val="00D13102"/>
    <w:rsid w:val="00D1310F"/>
    <w:rsid w:val="00D13135"/>
    <w:rsid w:val="00D1330A"/>
    <w:rsid w:val="00D135E7"/>
    <w:rsid w:val="00D13B9A"/>
    <w:rsid w:val="00D13BA7"/>
    <w:rsid w:val="00D13BC8"/>
    <w:rsid w:val="00D13C01"/>
    <w:rsid w:val="00D13DCE"/>
    <w:rsid w:val="00D13FD9"/>
    <w:rsid w:val="00D14074"/>
    <w:rsid w:val="00D141CE"/>
    <w:rsid w:val="00D141FE"/>
    <w:rsid w:val="00D14337"/>
    <w:rsid w:val="00D1438E"/>
    <w:rsid w:val="00D147B5"/>
    <w:rsid w:val="00D14871"/>
    <w:rsid w:val="00D14975"/>
    <w:rsid w:val="00D149DB"/>
    <w:rsid w:val="00D14A4D"/>
    <w:rsid w:val="00D14D36"/>
    <w:rsid w:val="00D14DA2"/>
    <w:rsid w:val="00D14DD2"/>
    <w:rsid w:val="00D150A0"/>
    <w:rsid w:val="00D15164"/>
    <w:rsid w:val="00D1521B"/>
    <w:rsid w:val="00D1527D"/>
    <w:rsid w:val="00D1534B"/>
    <w:rsid w:val="00D1557C"/>
    <w:rsid w:val="00D15713"/>
    <w:rsid w:val="00D1582A"/>
    <w:rsid w:val="00D15B90"/>
    <w:rsid w:val="00D15C0C"/>
    <w:rsid w:val="00D15D73"/>
    <w:rsid w:val="00D15DA2"/>
    <w:rsid w:val="00D15DBF"/>
    <w:rsid w:val="00D15E68"/>
    <w:rsid w:val="00D15EF1"/>
    <w:rsid w:val="00D16063"/>
    <w:rsid w:val="00D1614F"/>
    <w:rsid w:val="00D1659F"/>
    <w:rsid w:val="00D16672"/>
    <w:rsid w:val="00D166AF"/>
    <w:rsid w:val="00D16816"/>
    <w:rsid w:val="00D16839"/>
    <w:rsid w:val="00D16ADC"/>
    <w:rsid w:val="00D171E8"/>
    <w:rsid w:val="00D172B2"/>
    <w:rsid w:val="00D172F1"/>
    <w:rsid w:val="00D17317"/>
    <w:rsid w:val="00D17524"/>
    <w:rsid w:val="00D17577"/>
    <w:rsid w:val="00D175CE"/>
    <w:rsid w:val="00D177D8"/>
    <w:rsid w:val="00D177E1"/>
    <w:rsid w:val="00D178C3"/>
    <w:rsid w:val="00D17A12"/>
    <w:rsid w:val="00D17A8C"/>
    <w:rsid w:val="00D17E98"/>
    <w:rsid w:val="00D17EF2"/>
    <w:rsid w:val="00D201BD"/>
    <w:rsid w:val="00D2058E"/>
    <w:rsid w:val="00D20656"/>
    <w:rsid w:val="00D20785"/>
    <w:rsid w:val="00D2084D"/>
    <w:rsid w:val="00D20974"/>
    <w:rsid w:val="00D20986"/>
    <w:rsid w:val="00D20B6E"/>
    <w:rsid w:val="00D2100B"/>
    <w:rsid w:val="00D21541"/>
    <w:rsid w:val="00D2154E"/>
    <w:rsid w:val="00D215B6"/>
    <w:rsid w:val="00D216C1"/>
    <w:rsid w:val="00D217ED"/>
    <w:rsid w:val="00D218C5"/>
    <w:rsid w:val="00D222D4"/>
    <w:rsid w:val="00D22344"/>
    <w:rsid w:val="00D223D5"/>
    <w:rsid w:val="00D2253D"/>
    <w:rsid w:val="00D225F7"/>
    <w:rsid w:val="00D22774"/>
    <w:rsid w:val="00D229B6"/>
    <w:rsid w:val="00D22C2B"/>
    <w:rsid w:val="00D22CEE"/>
    <w:rsid w:val="00D22DEE"/>
    <w:rsid w:val="00D22E4B"/>
    <w:rsid w:val="00D22ECF"/>
    <w:rsid w:val="00D232E6"/>
    <w:rsid w:val="00D2330C"/>
    <w:rsid w:val="00D233A6"/>
    <w:rsid w:val="00D2340B"/>
    <w:rsid w:val="00D2352E"/>
    <w:rsid w:val="00D23541"/>
    <w:rsid w:val="00D2368F"/>
    <w:rsid w:val="00D23698"/>
    <w:rsid w:val="00D23966"/>
    <w:rsid w:val="00D241E1"/>
    <w:rsid w:val="00D2426E"/>
    <w:rsid w:val="00D24334"/>
    <w:rsid w:val="00D247EE"/>
    <w:rsid w:val="00D24817"/>
    <w:rsid w:val="00D24CD8"/>
    <w:rsid w:val="00D24D6F"/>
    <w:rsid w:val="00D25388"/>
    <w:rsid w:val="00D253BB"/>
    <w:rsid w:val="00D2557D"/>
    <w:rsid w:val="00D25604"/>
    <w:rsid w:val="00D257EB"/>
    <w:rsid w:val="00D25CE4"/>
    <w:rsid w:val="00D25DD4"/>
    <w:rsid w:val="00D25F24"/>
    <w:rsid w:val="00D26239"/>
    <w:rsid w:val="00D262E5"/>
    <w:rsid w:val="00D2647E"/>
    <w:rsid w:val="00D2660E"/>
    <w:rsid w:val="00D267AF"/>
    <w:rsid w:val="00D26A46"/>
    <w:rsid w:val="00D26BD4"/>
    <w:rsid w:val="00D26BDD"/>
    <w:rsid w:val="00D26EA5"/>
    <w:rsid w:val="00D26FCA"/>
    <w:rsid w:val="00D27089"/>
    <w:rsid w:val="00D2726E"/>
    <w:rsid w:val="00D276E9"/>
    <w:rsid w:val="00D278BD"/>
    <w:rsid w:val="00D2794B"/>
    <w:rsid w:val="00D27DB8"/>
    <w:rsid w:val="00D27EC0"/>
    <w:rsid w:val="00D30573"/>
    <w:rsid w:val="00D30806"/>
    <w:rsid w:val="00D3080F"/>
    <w:rsid w:val="00D30B44"/>
    <w:rsid w:val="00D30E19"/>
    <w:rsid w:val="00D30E58"/>
    <w:rsid w:val="00D30FDA"/>
    <w:rsid w:val="00D30FE9"/>
    <w:rsid w:val="00D3110C"/>
    <w:rsid w:val="00D31291"/>
    <w:rsid w:val="00D31395"/>
    <w:rsid w:val="00D316C2"/>
    <w:rsid w:val="00D31742"/>
    <w:rsid w:val="00D31911"/>
    <w:rsid w:val="00D31970"/>
    <w:rsid w:val="00D31BA2"/>
    <w:rsid w:val="00D31BFA"/>
    <w:rsid w:val="00D31D8B"/>
    <w:rsid w:val="00D321C9"/>
    <w:rsid w:val="00D3225E"/>
    <w:rsid w:val="00D32695"/>
    <w:rsid w:val="00D32732"/>
    <w:rsid w:val="00D32778"/>
    <w:rsid w:val="00D32A72"/>
    <w:rsid w:val="00D32C1E"/>
    <w:rsid w:val="00D32FDE"/>
    <w:rsid w:val="00D3342B"/>
    <w:rsid w:val="00D334A4"/>
    <w:rsid w:val="00D3354C"/>
    <w:rsid w:val="00D33716"/>
    <w:rsid w:val="00D337ED"/>
    <w:rsid w:val="00D33E7D"/>
    <w:rsid w:val="00D33F9D"/>
    <w:rsid w:val="00D3425F"/>
    <w:rsid w:val="00D34454"/>
    <w:rsid w:val="00D34640"/>
    <w:rsid w:val="00D34807"/>
    <w:rsid w:val="00D3497A"/>
    <w:rsid w:val="00D34A1E"/>
    <w:rsid w:val="00D34B71"/>
    <w:rsid w:val="00D34F42"/>
    <w:rsid w:val="00D34FBB"/>
    <w:rsid w:val="00D35176"/>
    <w:rsid w:val="00D352FC"/>
    <w:rsid w:val="00D35576"/>
    <w:rsid w:val="00D3580F"/>
    <w:rsid w:val="00D358DF"/>
    <w:rsid w:val="00D35B52"/>
    <w:rsid w:val="00D35D5D"/>
    <w:rsid w:val="00D3615D"/>
    <w:rsid w:val="00D362C7"/>
    <w:rsid w:val="00D36722"/>
    <w:rsid w:val="00D36918"/>
    <w:rsid w:val="00D36977"/>
    <w:rsid w:val="00D36A0A"/>
    <w:rsid w:val="00D36B2D"/>
    <w:rsid w:val="00D36D43"/>
    <w:rsid w:val="00D36D7E"/>
    <w:rsid w:val="00D374B9"/>
    <w:rsid w:val="00D378D3"/>
    <w:rsid w:val="00D37AE9"/>
    <w:rsid w:val="00D37C0B"/>
    <w:rsid w:val="00D37E64"/>
    <w:rsid w:val="00D40318"/>
    <w:rsid w:val="00D404B5"/>
    <w:rsid w:val="00D40758"/>
    <w:rsid w:val="00D40AA9"/>
    <w:rsid w:val="00D40CE1"/>
    <w:rsid w:val="00D40D88"/>
    <w:rsid w:val="00D40FF0"/>
    <w:rsid w:val="00D412AD"/>
    <w:rsid w:val="00D41445"/>
    <w:rsid w:val="00D414E0"/>
    <w:rsid w:val="00D41541"/>
    <w:rsid w:val="00D41822"/>
    <w:rsid w:val="00D41C8E"/>
    <w:rsid w:val="00D41E1F"/>
    <w:rsid w:val="00D420BB"/>
    <w:rsid w:val="00D4230F"/>
    <w:rsid w:val="00D42434"/>
    <w:rsid w:val="00D42A62"/>
    <w:rsid w:val="00D42A93"/>
    <w:rsid w:val="00D42DB3"/>
    <w:rsid w:val="00D42F1F"/>
    <w:rsid w:val="00D42F40"/>
    <w:rsid w:val="00D434A9"/>
    <w:rsid w:val="00D434C0"/>
    <w:rsid w:val="00D4351F"/>
    <w:rsid w:val="00D435F4"/>
    <w:rsid w:val="00D447BF"/>
    <w:rsid w:val="00D449EE"/>
    <w:rsid w:val="00D44A6C"/>
    <w:rsid w:val="00D44D89"/>
    <w:rsid w:val="00D44D93"/>
    <w:rsid w:val="00D4504D"/>
    <w:rsid w:val="00D45657"/>
    <w:rsid w:val="00D4586B"/>
    <w:rsid w:val="00D4589C"/>
    <w:rsid w:val="00D45AB4"/>
    <w:rsid w:val="00D45FD4"/>
    <w:rsid w:val="00D461F8"/>
    <w:rsid w:val="00D46635"/>
    <w:rsid w:val="00D46931"/>
    <w:rsid w:val="00D46ADD"/>
    <w:rsid w:val="00D46C42"/>
    <w:rsid w:val="00D46DF4"/>
    <w:rsid w:val="00D46FB1"/>
    <w:rsid w:val="00D471AA"/>
    <w:rsid w:val="00D472E9"/>
    <w:rsid w:val="00D47412"/>
    <w:rsid w:val="00D47557"/>
    <w:rsid w:val="00D476F1"/>
    <w:rsid w:val="00D47794"/>
    <w:rsid w:val="00D477CC"/>
    <w:rsid w:val="00D4794C"/>
    <w:rsid w:val="00D47985"/>
    <w:rsid w:val="00D47A86"/>
    <w:rsid w:val="00D47DBC"/>
    <w:rsid w:val="00D47DEC"/>
    <w:rsid w:val="00D47DEE"/>
    <w:rsid w:val="00D47E42"/>
    <w:rsid w:val="00D47F55"/>
    <w:rsid w:val="00D5005A"/>
    <w:rsid w:val="00D501A1"/>
    <w:rsid w:val="00D5037A"/>
    <w:rsid w:val="00D50446"/>
    <w:rsid w:val="00D505F0"/>
    <w:rsid w:val="00D50625"/>
    <w:rsid w:val="00D50708"/>
    <w:rsid w:val="00D508C0"/>
    <w:rsid w:val="00D50B10"/>
    <w:rsid w:val="00D50EFC"/>
    <w:rsid w:val="00D5108D"/>
    <w:rsid w:val="00D511B2"/>
    <w:rsid w:val="00D51A43"/>
    <w:rsid w:val="00D51B2F"/>
    <w:rsid w:val="00D51C2A"/>
    <w:rsid w:val="00D51EEE"/>
    <w:rsid w:val="00D5207F"/>
    <w:rsid w:val="00D52132"/>
    <w:rsid w:val="00D52183"/>
    <w:rsid w:val="00D52204"/>
    <w:rsid w:val="00D52ABE"/>
    <w:rsid w:val="00D52ACA"/>
    <w:rsid w:val="00D52D32"/>
    <w:rsid w:val="00D52E1F"/>
    <w:rsid w:val="00D52E56"/>
    <w:rsid w:val="00D52E5D"/>
    <w:rsid w:val="00D532EF"/>
    <w:rsid w:val="00D5356D"/>
    <w:rsid w:val="00D535AD"/>
    <w:rsid w:val="00D535E7"/>
    <w:rsid w:val="00D537AA"/>
    <w:rsid w:val="00D53968"/>
    <w:rsid w:val="00D53C1B"/>
    <w:rsid w:val="00D5400F"/>
    <w:rsid w:val="00D54169"/>
    <w:rsid w:val="00D541BC"/>
    <w:rsid w:val="00D544EF"/>
    <w:rsid w:val="00D548DF"/>
    <w:rsid w:val="00D548E3"/>
    <w:rsid w:val="00D54A2E"/>
    <w:rsid w:val="00D54B72"/>
    <w:rsid w:val="00D54C2A"/>
    <w:rsid w:val="00D54F2D"/>
    <w:rsid w:val="00D54F60"/>
    <w:rsid w:val="00D55040"/>
    <w:rsid w:val="00D550E3"/>
    <w:rsid w:val="00D552ED"/>
    <w:rsid w:val="00D55642"/>
    <w:rsid w:val="00D556CA"/>
    <w:rsid w:val="00D55857"/>
    <w:rsid w:val="00D558F9"/>
    <w:rsid w:val="00D559D3"/>
    <w:rsid w:val="00D55AE4"/>
    <w:rsid w:val="00D55B99"/>
    <w:rsid w:val="00D55BDD"/>
    <w:rsid w:val="00D55BE8"/>
    <w:rsid w:val="00D55E72"/>
    <w:rsid w:val="00D55E74"/>
    <w:rsid w:val="00D56088"/>
    <w:rsid w:val="00D561DF"/>
    <w:rsid w:val="00D563AE"/>
    <w:rsid w:val="00D56519"/>
    <w:rsid w:val="00D5689F"/>
    <w:rsid w:val="00D5695D"/>
    <w:rsid w:val="00D569B1"/>
    <w:rsid w:val="00D56AEE"/>
    <w:rsid w:val="00D56D82"/>
    <w:rsid w:val="00D56F06"/>
    <w:rsid w:val="00D57006"/>
    <w:rsid w:val="00D5710D"/>
    <w:rsid w:val="00D5762F"/>
    <w:rsid w:val="00D57631"/>
    <w:rsid w:val="00D579F6"/>
    <w:rsid w:val="00D57B43"/>
    <w:rsid w:val="00D57E2C"/>
    <w:rsid w:val="00D6015E"/>
    <w:rsid w:val="00D60260"/>
    <w:rsid w:val="00D6043D"/>
    <w:rsid w:val="00D605F7"/>
    <w:rsid w:val="00D6063D"/>
    <w:rsid w:val="00D606A8"/>
    <w:rsid w:val="00D60ABD"/>
    <w:rsid w:val="00D60D8C"/>
    <w:rsid w:val="00D60F83"/>
    <w:rsid w:val="00D60FEC"/>
    <w:rsid w:val="00D6118A"/>
    <w:rsid w:val="00D61494"/>
    <w:rsid w:val="00D614B2"/>
    <w:rsid w:val="00D615FB"/>
    <w:rsid w:val="00D61D14"/>
    <w:rsid w:val="00D621D4"/>
    <w:rsid w:val="00D62202"/>
    <w:rsid w:val="00D62568"/>
    <w:rsid w:val="00D62B5E"/>
    <w:rsid w:val="00D62B64"/>
    <w:rsid w:val="00D62D34"/>
    <w:rsid w:val="00D62DFA"/>
    <w:rsid w:val="00D632B1"/>
    <w:rsid w:val="00D636CF"/>
    <w:rsid w:val="00D63BED"/>
    <w:rsid w:val="00D63C31"/>
    <w:rsid w:val="00D64233"/>
    <w:rsid w:val="00D64323"/>
    <w:rsid w:val="00D64C05"/>
    <w:rsid w:val="00D65126"/>
    <w:rsid w:val="00D655F3"/>
    <w:rsid w:val="00D65687"/>
    <w:rsid w:val="00D65819"/>
    <w:rsid w:val="00D65A0D"/>
    <w:rsid w:val="00D65A8C"/>
    <w:rsid w:val="00D65AD4"/>
    <w:rsid w:val="00D65DB4"/>
    <w:rsid w:val="00D65DCB"/>
    <w:rsid w:val="00D65E9E"/>
    <w:rsid w:val="00D65FBE"/>
    <w:rsid w:val="00D661C2"/>
    <w:rsid w:val="00D6644B"/>
    <w:rsid w:val="00D66A42"/>
    <w:rsid w:val="00D66A93"/>
    <w:rsid w:val="00D66A96"/>
    <w:rsid w:val="00D66B54"/>
    <w:rsid w:val="00D66E90"/>
    <w:rsid w:val="00D66F21"/>
    <w:rsid w:val="00D67004"/>
    <w:rsid w:val="00D670AF"/>
    <w:rsid w:val="00D670EF"/>
    <w:rsid w:val="00D6723F"/>
    <w:rsid w:val="00D6760A"/>
    <w:rsid w:val="00D6772F"/>
    <w:rsid w:val="00D67798"/>
    <w:rsid w:val="00D67B59"/>
    <w:rsid w:val="00D67B8C"/>
    <w:rsid w:val="00D67C10"/>
    <w:rsid w:val="00D67CEC"/>
    <w:rsid w:val="00D700BE"/>
    <w:rsid w:val="00D70274"/>
    <w:rsid w:val="00D7037E"/>
    <w:rsid w:val="00D70530"/>
    <w:rsid w:val="00D70586"/>
    <w:rsid w:val="00D70667"/>
    <w:rsid w:val="00D70765"/>
    <w:rsid w:val="00D709A8"/>
    <w:rsid w:val="00D70BDA"/>
    <w:rsid w:val="00D70C08"/>
    <w:rsid w:val="00D70C14"/>
    <w:rsid w:val="00D70C52"/>
    <w:rsid w:val="00D70F00"/>
    <w:rsid w:val="00D70FFE"/>
    <w:rsid w:val="00D710C3"/>
    <w:rsid w:val="00D712BD"/>
    <w:rsid w:val="00D712FA"/>
    <w:rsid w:val="00D71449"/>
    <w:rsid w:val="00D7152F"/>
    <w:rsid w:val="00D71606"/>
    <w:rsid w:val="00D71748"/>
    <w:rsid w:val="00D717B6"/>
    <w:rsid w:val="00D71995"/>
    <w:rsid w:val="00D71E0E"/>
    <w:rsid w:val="00D71E30"/>
    <w:rsid w:val="00D71F23"/>
    <w:rsid w:val="00D722F2"/>
    <w:rsid w:val="00D724FB"/>
    <w:rsid w:val="00D72607"/>
    <w:rsid w:val="00D72A3C"/>
    <w:rsid w:val="00D72AB4"/>
    <w:rsid w:val="00D72B6A"/>
    <w:rsid w:val="00D730A7"/>
    <w:rsid w:val="00D73133"/>
    <w:rsid w:val="00D73277"/>
    <w:rsid w:val="00D7359F"/>
    <w:rsid w:val="00D73714"/>
    <w:rsid w:val="00D7377F"/>
    <w:rsid w:val="00D73877"/>
    <w:rsid w:val="00D73A18"/>
    <w:rsid w:val="00D73B03"/>
    <w:rsid w:val="00D73DB0"/>
    <w:rsid w:val="00D740B7"/>
    <w:rsid w:val="00D7431A"/>
    <w:rsid w:val="00D7483F"/>
    <w:rsid w:val="00D74D6A"/>
    <w:rsid w:val="00D74FBD"/>
    <w:rsid w:val="00D75365"/>
    <w:rsid w:val="00D755B0"/>
    <w:rsid w:val="00D75607"/>
    <w:rsid w:val="00D756FD"/>
    <w:rsid w:val="00D75888"/>
    <w:rsid w:val="00D75EAF"/>
    <w:rsid w:val="00D75EF4"/>
    <w:rsid w:val="00D75F60"/>
    <w:rsid w:val="00D75FF6"/>
    <w:rsid w:val="00D76084"/>
    <w:rsid w:val="00D762CD"/>
    <w:rsid w:val="00D7631C"/>
    <w:rsid w:val="00D76321"/>
    <w:rsid w:val="00D7667A"/>
    <w:rsid w:val="00D766C4"/>
    <w:rsid w:val="00D766D9"/>
    <w:rsid w:val="00D76792"/>
    <w:rsid w:val="00D76A50"/>
    <w:rsid w:val="00D76EAF"/>
    <w:rsid w:val="00D77453"/>
    <w:rsid w:val="00D7789E"/>
    <w:rsid w:val="00D77C37"/>
    <w:rsid w:val="00D80109"/>
    <w:rsid w:val="00D80335"/>
    <w:rsid w:val="00D80930"/>
    <w:rsid w:val="00D80AE0"/>
    <w:rsid w:val="00D80D19"/>
    <w:rsid w:val="00D80D7C"/>
    <w:rsid w:val="00D80F4B"/>
    <w:rsid w:val="00D810CC"/>
    <w:rsid w:val="00D812BD"/>
    <w:rsid w:val="00D81438"/>
    <w:rsid w:val="00D8181E"/>
    <w:rsid w:val="00D81A4E"/>
    <w:rsid w:val="00D81C3C"/>
    <w:rsid w:val="00D81E19"/>
    <w:rsid w:val="00D8207C"/>
    <w:rsid w:val="00D82400"/>
    <w:rsid w:val="00D82631"/>
    <w:rsid w:val="00D82813"/>
    <w:rsid w:val="00D82906"/>
    <w:rsid w:val="00D829F2"/>
    <w:rsid w:val="00D82F13"/>
    <w:rsid w:val="00D82FF2"/>
    <w:rsid w:val="00D83110"/>
    <w:rsid w:val="00D83B98"/>
    <w:rsid w:val="00D83D15"/>
    <w:rsid w:val="00D842F9"/>
    <w:rsid w:val="00D84579"/>
    <w:rsid w:val="00D8465B"/>
    <w:rsid w:val="00D8485E"/>
    <w:rsid w:val="00D849F3"/>
    <w:rsid w:val="00D84B35"/>
    <w:rsid w:val="00D84EE4"/>
    <w:rsid w:val="00D85137"/>
    <w:rsid w:val="00D8519E"/>
    <w:rsid w:val="00D85261"/>
    <w:rsid w:val="00D85530"/>
    <w:rsid w:val="00D85823"/>
    <w:rsid w:val="00D85A60"/>
    <w:rsid w:val="00D85C0A"/>
    <w:rsid w:val="00D85D06"/>
    <w:rsid w:val="00D85EBE"/>
    <w:rsid w:val="00D86784"/>
    <w:rsid w:val="00D86D03"/>
    <w:rsid w:val="00D86FB3"/>
    <w:rsid w:val="00D87071"/>
    <w:rsid w:val="00D87180"/>
    <w:rsid w:val="00D871F2"/>
    <w:rsid w:val="00D87228"/>
    <w:rsid w:val="00D873D1"/>
    <w:rsid w:val="00D87581"/>
    <w:rsid w:val="00D875FC"/>
    <w:rsid w:val="00D876F4"/>
    <w:rsid w:val="00D87C7F"/>
    <w:rsid w:val="00D9015E"/>
    <w:rsid w:val="00D90179"/>
    <w:rsid w:val="00D9063B"/>
    <w:rsid w:val="00D90818"/>
    <w:rsid w:val="00D90917"/>
    <w:rsid w:val="00D90A46"/>
    <w:rsid w:val="00D90AF7"/>
    <w:rsid w:val="00D90B89"/>
    <w:rsid w:val="00D90B98"/>
    <w:rsid w:val="00D90C07"/>
    <w:rsid w:val="00D90DE2"/>
    <w:rsid w:val="00D90FE2"/>
    <w:rsid w:val="00D9132A"/>
    <w:rsid w:val="00D913D6"/>
    <w:rsid w:val="00D9161A"/>
    <w:rsid w:val="00D91AD3"/>
    <w:rsid w:val="00D91D33"/>
    <w:rsid w:val="00D91F03"/>
    <w:rsid w:val="00D91F82"/>
    <w:rsid w:val="00D91FA6"/>
    <w:rsid w:val="00D92144"/>
    <w:rsid w:val="00D9232C"/>
    <w:rsid w:val="00D927BC"/>
    <w:rsid w:val="00D9284A"/>
    <w:rsid w:val="00D92DA9"/>
    <w:rsid w:val="00D93029"/>
    <w:rsid w:val="00D930A2"/>
    <w:rsid w:val="00D9313E"/>
    <w:rsid w:val="00D93425"/>
    <w:rsid w:val="00D93604"/>
    <w:rsid w:val="00D936B9"/>
    <w:rsid w:val="00D93C43"/>
    <w:rsid w:val="00D93CB0"/>
    <w:rsid w:val="00D93E2B"/>
    <w:rsid w:val="00D93F16"/>
    <w:rsid w:val="00D94031"/>
    <w:rsid w:val="00D940D5"/>
    <w:rsid w:val="00D941FA"/>
    <w:rsid w:val="00D9432E"/>
    <w:rsid w:val="00D94576"/>
    <w:rsid w:val="00D94752"/>
    <w:rsid w:val="00D94768"/>
    <w:rsid w:val="00D94A27"/>
    <w:rsid w:val="00D94A2A"/>
    <w:rsid w:val="00D94A73"/>
    <w:rsid w:val="00D94C1B"/>
    <w:rsid w:val="00D94DEE"/>
    <w:rsid w:val="00D95202"/>
    <w:rsid w:val="00D95443"/>
    <w:rsid w:val="00D95678"/>
    <w:rsid w:val="00D95B74"/>
    <w:rsid w:val="00D95DD0"/>
    <w:rsid w:val="00D95F8D"/>
    <w:rsid w:val="00D963E5"/>
    <w:rsid w:val="00D96858"/>
    <w:rsid w:val="00D968F5"/>
    <w:rsid w:val="00D96AEF"/>
    <w:rsid w:val="00D96C73"/>
    <w:rsid w:val="00D97264"/>
    <w:rsid w:val="00D974EB"/>
    <w:rsid w:val="00D97509"/>
    <w:rsid w:val="00D975B6"/>
    <w:rsid w:val="00D975E4"/>
    <w:rsid w:val="00D9783D"/>
    <w:rsid w:val="00D97957"/>
    <w:rsid w:val="00D979D0"/>
    <w:rsid w:val="00D97BD7"/>
    <w:rsid w:val="00D97D77"/>
    <w:rsid w:val="00D97DA1"/>
    <w:rsid w:val="00DA0266"/>
    <w:rsid w:val="00DA073A"/>
    <w:rsid w:val="00DA08A0"/>
    <w:rsid w:val="00DA0D6C"/>
    <w:rsid w:val="00DA10B5"/>
    <w:rsid w:val="00DA12BB"/>
    <w:rsid w:val="00DA13BB"/>
    <w:rsid w:val="00DA13C0"/>
    <w:rsid w:val="00DA186A"/>
    <w:rsid w:val="00DA1A56"/>
    <w:rsid w:val="00DA1BB3"/>
    <w:rsid w:val="00DA1BC7"/>
    <w:rsid w:val="00DA1BFD"/>
    <w:rsid w:val="00DA1DA0"/>
    <w:rsid w:val="00DA1E9C"/>
    <w:rsid w:val="00DA22E0"/>
    <w:rsid w:val="00DA23CF"/>
    <w:rsid w:val="00DA24C2"/>
    <w:rsid w:val="00DA2533"/>
    <w:rsid w:val="00DA2610"/>
    <w:rsid w:val="00DA2A8C"/>
    <w:rsid w:val="00DA2B51"/>
    <w:rsid w:val="00DA2E3B"/>
    <w:rsid w:val="00DA2E7D"/>
    <w:rsid w:val="00DA2F95"/>
    <w:rsid w:val="00DA2FD6"/>
    <w:rsid w:val="00DA31F1"/>
    <w:rsid w:val="00DA34AB"/>
    <w:rsid w:val="00DA35FD"/>
    <w:rsid w:val="00DA37D6"/>
    <w:rsid w:val="00DA3854"/>
    <w:rsid w:val="00DA3C74"/>
    <w:rsid w:val="00DA3EA1"/>
    <w:rsid w:val="00DA3EA9"/>
    <w:rsid w:val="00DA431A"/>
    <w:rsid w:val="00DA460A"/>
    <w:rsid w:val="00DA461B"/>
    <w:rsid w:val="00DA474C"/>
    <w:rsid w:val="00DA49E7"/>
    <w:rsid w:val="00DA4C58"/>
    <w:rsid w:val="00DA4D32"/>
    <w:rsid w:val="00DA4DD6"/>
    <w:rsid w:val="00DA4E5A"/>
    <w:rsid w:val="00DA4F7C"/>
    <w:rsid w:val="00DA50B3"/>
    <w:rsid w:val="00DA50BF"/>
    <w:rsid w:val="00DA54CA"/>
    <w:rsid w:val="00DA555E"/>
    <w:rsid w:val="00DA5586"/>
    <w:rsid w:val="00DA5783"/>
    <w:rsid w:val="00DA59E4"/>
    <w:rsid w:val="00DA5A8F"/>
    <w:rsid w:val="00DA5C69"/>
    <w:rsid w:val="00DA5CA1"/>
    <w:rsid w:val="00DA6179"/>
    <w:rsid w:val="00DA665F"/>
    <w:rsid w:val="00DA67B1"/>
    <w:rsid w:val="00DA67BF"/>
    <w:rsid w:val="00DA6C38"/>
    <w:rsid w:val="00DA6C58"/>
    <w:rsid w:val="00DA6D4E"/>
    <w:rsid w:val="00DA71D1"/>
    <w:rsid w:val="00DA75C4"/>
    <w:rsid w:val="00DA7A97"/>
    <w:rsid w:val="00DB0134"/>
    <w:rsid w:val="00DB0200"/>
    <w:rsid w:val="00DB0596"/>
    <w:rsid w:val="00DB0663"/>
    <w:rsid w:val="00DB0B32"/>
    <w:rsid w:val="00DB0D11"/>
    <w:rsid w:val="00DB0DD9"/>
    <w:rsid w:val="00DB0E8E"/>
    <w:rsid w:val="00DB1017"/>
    <w:rsid w:val="00DB1080"/>
    <w:rsid w:val="00DB12B4"/>
    <w:rsid w:val="00DB1424"/>
    <w:rsid w:val="00DB165C"/>
    <w:rsid w:val="00DB181D"/>
    <w:rsid w:val="00DB1841"/>
    <w:rsid w:val="00DB19A0"/>
    <w:rsid w:val="00DB1B87"/>
    <w:rsid w:val="00DB1DB8"/>
    <w:rsid w:val="00DB1E15"/>
    <w:rsid w:val="00DB274C"/>
    <w:rsid w:val="00DB291B"/>
    <w:rsid w:val="00DB2A90"/>
    <w:rsid w:val="00DB2C85"/>
    <w:rsid w:val="00DB2D4A"/>
    <w:rsid w:val="00DB2EC4"/>
    <w:rsid w:val="00DB2F0B"/>
    <w:rsid w:val="00DB30DB"/>
    <w:rsid w:val="00DB31AD"/>
    <w:rsid w:val="00DB324E"/>
    <w:rsid w:val="00DB33E8"/>
    <w:rsid w:val="00DB36AA"/>
    <w:rsid w:val="00DB36F0"/>
    <w:rsid w:val="00DB37CD"/>
    <w:rsid w:val="00DB3822"/>
    <w:rsid w:val="00DB38E4"/>
    <w:rsid w:val="00DB38F2"/>
    <w:rsid w:val="00DB3A09"/>
    <w:rsid w:val="00DB3AB5"/>
    <w:rsid w:val="00DB3BEC"/>
    <w:rsid w:val="00DB3D53"/>
    <w:rsid w:val="00DB3E22"/>
    <w:rsid w:val="00DB3E33"/>
    <w:rsid w:val="00DB44A9"/>
    <w:rsid w:val="00DB4583"/>
    <w:rsid w:val="00DB464B"/>
    <w:rsid w:val="00DB4945"/>
    <w:rsid w:val="00DB4ABD"/>
    <w:rsid w:val="00DB4D0C"/>
    <w:rsid w:val="00DB55E3"/>
    <w:rsid w:val="00DB5764"/>
    <w:rsid w:val="00DB5A80"/>
    <w:rsid w:val="00DB5AEC"/>
    <w:rsid w:val="00DB5B22"/>
    <w:rsid w:val="00DB5CC2"/>
    <w:rsid w:val="00DB5E94"/>
    <w:rsid w:val="00DB5F83"/>
    <w:rsid w:val="00DB60D8"/>
    <w:rsid w:val="00DB623D"/>
    <w:rsid w:val="00DB6250"/>
    <w:rsid w:val="00DB6261"/>
    <w:rsid w:val="00DB62B6"/>
    <w:rsid w:val="00DB62F7"/>
    <w:rsid w:val="00DB68BF"/>
    <w:rsid w:val="00DB69AE"/>
    <w:rsid w:val="00DB6AB6"/>
    <w:rsid w:val="00DB6AD9"/>
    <w:rsid w:val="00DB6B39"/>
    <w:rsid w:val="00DB6D02"/>
    <w:rsid w:val="00DB6D91"/>
    <w:rsid w:val="00DB6DB7"/>
    <w:rsid w:val="00DB6EED"/>
    <w:rsid w:val="00DB73DA"/>
    <w:rsid w:val="00DB74A9"/>
    <w:rsid w:val="00DB7621"/>
    <w:rsid w:val="00DB7635"/>
    <w:rsid w:val="00DB76A8"/>
    <w:rsid w:val="00DB76B9"/>
    <w:rsid w:val="00DB774A"/>
    <w:rsid w:val="00DB7817"/>
    <w:rsid w:val="00DB7D39"/>
    <w:rsid w:val="00DB7DA7"/>
    <w:rsid w:val="00DC0046"/>
    <w:rsid w:val="00DC01A5"/>
    <w:rsid w:val="00DC0604"/>
    <w:rsid w:val="00DC0701"/>
    <w:rsid w:val="00DC074A"/>
    <w:rsid w:val="00DC07DC"/>
    <w:rsid w:val="00DC09E8"/>
    <w:rsid w:val="00DC0BE3"/>
    <w:rsid w:val="00DC0E4B"/>
    <w:rsid w:val="00DC0F9B"/>
    <w:rsid w:val="00DC0FBC"/>
    <w:rsid w:val="00DC1112"/>
    <w:rsid w:val="00DC142A"/>
    <w:rsid w:val="00DC1560"/>
    <w:rsid w:val="00DC16CA"/>
    <w:rsid w:val="00DC180C"/>
    <w:rsid w:val="00DC1CCF"/>
    <w:rsid w:val="00DC1DDB"/>
    <w:rsid w:val="00DC1DFD"/>
    <w:rsid w:val="00DC1E54"/>
    <w:rsid w:val="00DC24C0"/>
    <w:rsid w:val="00DC2777"/>
    <w:rsid w:val="00DC2BC9"/>
    <w:rsid w:val="00DC2BE9"/>
    <w:rsid w:val="00DC2C00"/>
    <w:rsid w:val="00DC2C9C"/>
    <w:rsid w:val="00DC2DD3"/>
    <w:rsid w:val="00DC2E4F"/>
    <w:rsid w:val="00DC2FB9"/>
    <w:rsid w:val="00DC36BE"/>
    <w:rsid w:val="00DC39FC"/>
    <w:rsid w:val="00DC3AC9"/>
    <w:rsid w:val="00DC3C45"/>
    <w:rsid w:val="00DC3D80"/>
    <w:rsid w:val="00DC3E57"/>
    <w:rsid w:val="00DC3EF4"/>
    <w:rsid w:val="00DC3FC7"/>
    <w:rsid w:val="00DC4768"/>
    <w:rsid w:val="00DC4CD4"/>
    <w:rsid w:val="00DC4E59"/>
    <w:rsid w:val="00DC4E84"/>
    <w:rsid w:val="00DC4F79"/>
    <w:rsid w:val="00DC5143"/>
    <w:rsid w:val="00DC51A7"/>
    <w:rsid w:val="00DC5280"/>
    <w:rsid w:val="00DC53EC"/>
    <w:rsid w:val="00DC5CB3"/>
    <w:rsid w:val="00DC5F57"/>
    <w:rsid w:val="00DC607E"/>
    <w:rsid w:val="00DC6130"/>
    <w:rsid w:val="00DC6180"/>
    <w:rsid w:val="00DC64E9"/>
    <w:rsid w:val="00DC6B2A"/>
    <w:rsid w:val="00DC6C9F"/>
    <w:rsid w:val="00DC6CD1"/>
    <w:rsid w:val="00DC6D73"/>
    <w:rsid w:val="00DC6E83"/>
    <w:rsid w:val="00DC6EC4"/>
    <w:rsid w:val="00DC6F4A"/>
    <w:rsid w:val="00DC7122"/>
    <w:rsid w:val="00DC742D"/>
    <w:rsid w:val="00DC75E5"/>
    <w:rsid w:val="00DC7606"/>
    <w:rsid w:val="00DC7695"/>
    <w:rsid w:val="00DC7814"/>
    <w:rsid w:val="00DC78C3"/>
    <w:rsid w:val="00DC7DC5"/>
    <w:rsid w:val="00DD0479"/>
    <w:rsid w:val="00DD048E"/>
    <w:rsid w:val="00DD04B3"/>
    <w:rsid w:val="00DD07E1"/>
    <w:rsid w:val="00DD08E4"/>
    <w:rsid w:val="00DD08ED"/>
    <w:rsid w:val="00DD0A74"/>
    <w:rsid w:val="00DD0BC9"/>
    <w:rsid w:val="00DD0C50"/>
    <w:rsid w:val="00DD0DF7"/>
    <w:rsid w:val="00DD0E95"/>
    <w:rsid w:val="00DD0EF3"/>
    <w:rsid w:val="00DD1203"/>
    <w:rsid w:val="00DD1256"/>
    <w:rsid w:val="00DD1574"/>
    <w:rsid w:val="00DD1645"/>
    <w:rsid w:val="00DD1746"/>
    <w:rsid w:val="00DD176E"/>
    <w:rsid w:val="00DD1A3B"/>
    <w:rsid w:val="00DD1B91"/>
    <w:rsid w:val="00DD1BC9"/>
    <w:rsid w:val="00DD1C00"/>
    <w:rsid w:val="00DD1D8C"/>
    <w:rsid w:val="00DD1E59"/>
    <w:rsid w:val="00DD1EAC"/>
    <w:rsid w:val="00DD1F97"/>
    <w:rsid w:val="00DD1FC2"/>
    <w:rsid w:val="00DD225C"/>
    <w:rsid w:val="00DD22AC"/>
    <w:rsid w:val="00DD2369"/>
    <w:rsid w:val="00DD23C6"/>
    <w:rsid w:val="00DD249F"/>
    <w:rsid w:val="00DD2591"/>
    <w:rsid w:val="00DD2819"/>
    <w:rsid w:val="00DD290C"/>
    <w:rsid w:val="00DD2A8C"/>
    <w:rsid w:val="00DD2BBB"/>
    <w:rsid w:val="00DD2D9F"/>
    <w:rsid w:val="00DD2E9F"/>
    <w:rsid w:val="00DD2F0F"/>
    <w:rsid w:val="00DD2F6F"/>
    <w:rsid w:val="00DD3118"/>
    <w:rsid w:val="00DD3136"/>
    <w:rsid w:val="00DD33AE"/>
    <w:rsid w:val="00DD3958"/>
    <w:rsid w:val="00DD3C11"/>
    <w:rsid w:val="00DD3DD5"/>
    <w:rsid w:val="00DD3E3D"/>
    <w:rsid w:val="00DD3EBA"/>
    <w:rsid w:val="00DD3F89"/>
    <w:rsid w:val="00DD4100"/>
    <w:rsid w:val="00DD4484"/>
    <w:rsid w:val="00DD45C8"/>
    <w:rsid w:val="00DD4A5E"/>
    <w:rsid w:val="00DD4CC5"/>
    <w:rsid w:val="00DD4CFF"/>
    <w:rsid w:val="00DD4FF0"/>
    <w:rsid w:val="00DD5160"/>
    <w:rsid w:val="00DD54E1"/>
    <w:rsid w:val="00DD5616"/>
    <w:rsid w:val="00DD5A4F"/>
    <w:rsid w:val="00DD620B"/>
    <w:rsid w:val="00DD622B"/>
    <w:rsid w:val="00DD6294"/>
    <w:rsid w:val="00DD66B0"/>
    <w:rsid w:val="00DD6790"/>
    <w:rsid w:val="00DD6923"/>
    <w:rsid w:val="00DD6A1F"/>
    <w:rsid w:val="00DD6A27"/>
    <w:rsid w:val="00DD6A65"/>
    <w:rsid w:val="00DD6A8D"/>
    <w:rsid w:val="00DD6E1D"/>
    <w:rsid w:val="00DD6F28"/>
    <w:rsid w:val="00DD6FF4"/>
    <w:rsid w:val="00DD7062"/>
    <w:rsid w:val="00DD70E3"/>
    <w:rsid w:val="00DD726E"/>
    <w:rsid w:val="00DD72B1"/>
    <w:rsid w:val="00DD748F"/>
    <w:rsid w:val="00DD74D6"/>
    <w:rsid w:val="00DD7676"/>
    <w:rsid w:val="00DD76DD"/>
    <w:rsid w:val="00DD788B"/>
    <w:rsid w:val="00DD7AB1"/>
    <w:rsid w:val="00DE0083"/>
    <w:rsid w:val="00DE018A"/>
    <w:rsid w:val="00DE04EE"/>
    <w:rsid w:val="00DE0818"/>
    <w:rsid w:val="00DE0819"/>
    <w:rsid w:val="00DE0ADF"/>
    <w:rsid w:val="00DE0B2C"/>
    <w:rsid w:val="00DE0B57"/>
    <w:rsid w:val="00DE0C82"/>
    <w:rsid w:val="00DE0DDD"/>
    <w:rsid w:val="00DE11C2"/>
    <w:rsid w:val="00DE11C4"/>
    <w:rsid w:val="00DE1256"/>
    <w:rsid w:val="00DE13AF"/>
    <w:rsid w:val="00DE1773"/>
    <w:rsid w:val="00DE180F"/>
    <w:rsid w:val="00DE194D"/>
    <w:rsid w:val="00DE1B8F"/>
    <w:rsid w:val="00DE28BD"/>
    <w:rsid w:val="00DE2928"/>
    <w:rsid w:val="00DE2934"/>
    <w:rsid w:val="00DE2A43"/>
    <w:rsid w:val="00DE2AB8"/>
    <w:rsid w:val="00DE2D37"/>
    <w:rsid w:val="00DE2F0D"/>
    <w:rsid w:val="00DE302F"/>
    <w:rsid w:val="00DE333A"/>
    <w:rsid w:val="00DE3948"/>
    <w:rsid w:val="00DE399F"/>
    <w:rsid w:val="00DE3A3E"/>
    <w:rsid w:val="00DE3B84"/>
    <w:rsid w:val="00DE3BA8"/>
    <w:rsid w:val="00DE3CB5"/>
    <w:rsid w:val="00DE3E89"/>
    <w:rsid w:val="00DE4192"/>
    <w:rsid w:val="00DE43DD"/>
    <w:rsid w:val="00DE49E1"/>
    <w:rsid w:val="00DE4B78"/>
    <w:rsid w:val="00DE4C76"/>
    <w:rsid w:val="00DE4F59"/>
    <w:rsid w:val="00DE4F70"/>
    <w:rsid w:val="00DE501D"/>
    <w:rsid w:val="00DE508E"/>
    <w:rsid w:val="00DE55A8"/>
    <w:rsid w:val="00DE571B"/>
    <w:rsid w:val="00DE5A39"/>
    <w:rsid w:val="00DE5D92"/>
    <w:rsid w:val="00DE5D9A"/>
    <w:rsid w:val="00DE5E26"/>
    <w:rsid w:val="00DE5F44"/>
    <w:rsid w:val="00DE6080"/>
    <w:rsid w:val="00DE62A3"/>
    <w:rsid w:val="00DE62D4"/>
    <w:rsid w:val="00DE669A"/>
    <w:rsid w:val="00DE685A"/>
    <w:rsid w:val="00DE685C"/>
    <w:rsid w:val="00DE6911"/>
    <w:rsid w:val="00DE6B3C"/>
    <w:rsid w:val="00DE6CD5"/>
    <w:rsid w:val="00DE6E47"/>
    <w:rsid w:val="00DE6F6B"/>
    <w:rsid w:val="00DE7047"/>
    <w:rsid w:val="00DE72A0"/>
    <w:rsid w:val="00DE74A9"/>
    <w:rsid w:val="00DE7784"/>
    <w:rsid w:val="00DE7A0B"/>
    <w:rsid w:val="00DE7C29"/>
    <w:rsid w:val="00DE7C5B"/>
    <w:rsid w:val="00DE7E4F"/>
    <w:rsid w:val="00DF00B8"/>
    <w:rsid w:val="00DF00FF"/>
    <w:rsid w:val="00DF03D1"/>
    <w:rsid w:val="00DF051E"/>
    <w:rsid w:val="00DF05CA"/>
    <w:rsid w:val="00DF0783"/>
    <w:rsid w:val="00DF0924"/>
    <w:rsid w:val="00DF0AB0"/>
    <w:rsid w:val="00DF0B94"/>
    <w:rsid w:val="00DF1185"/>
    <w:rsid w:val="00DF11C2"/>
    <w:rsid w:val="00DF11EC"/>
    <w:rsid w:val="00DF152D"/>
    <w:rsid w:val="00DF1780"/>
    <w:rsid w:val="00DF18B6"/>
    <w:rsid w:val="00DF1925"/>
    <w:rsid w:val="00DF1AAC"/>
    <w:rsid w:val="00DF1B10"/>
    <w:rsid w:val="00DF1BDA"/>
    <w:rsid w:val="00DF1F94"/>
    <w:rsid w:val="00DF1FA1"/>
    <w:rsid w:val="00DF21B7"/>
    <w:rsid w:val="00DF2279"/>
    <w:rsid w:val="00DF22C4"/>
    <w:rsid w:val="00DF23C2"/>
    <w:rsid w:val="00DF2421"/>
    <w:rsid w:val="00DF27A8"/>
    <w:rsid w:val="00DF2B74"/>
    <w:rsid w:val="00DF2CE7"/>
    <w:rsid w:val="00DF2E93"/>
    <w:rsid w:val="00DF2FAC"/>
    <w:rsid w:val="00DF2FF7"/>
    <w:rsid w:val="00DF30AD"/>
    <w:rsid w:val="00DF3224"/>
    <w:rsid w:val="00DF33D8"/>
    <w:rsid w:val="00DF3584"/>
    <w:rsid w:val="00DF3625"/>
    <w:rsid w:val="00DF3630"/>
    <w:rsid w:val="00DF4026"/>
    <w:rsid w:val="00DF40F8"/>
    <w:rsid w:val="00DF443D"/>
    <w:rsid w:val="00DF48EE"/>
    <w:rsid w:val="00DF4B3A"/>
    <w:rsid w:val="00DF4BB0"/>
    <w:rsid w:val="00DF4C6E"/>
    <w:rsid w:val="00DF4C8C"/>
    <w:rsid w:val="00DF4F44"/>
    <w:rsid w:val="00DF50CE"/>
    <w:rsid w:val="00DF50CF"/>
    <w:rsid w:val="00DF5152"/>
    <w:rsid w:val="00DF53CC"/>
    <w:rsid w:val="00DF54B6"/>
    <w:rsid w:val="00DF550F"/>
    <w:rsid w:val="00DF554D"/>
    <w:rsid w:val="00DF555A"/>
    <w:rsid w:val="00DF5590"/>
    <w:rsid w:val="00DF58A3"/>
    <w:rsid w:val="00DF5926"/>
    <w:rsid w:val="00DF5A4C"/>
    <w:rsid w:val="00DF5C80"/>
    <w:rsid w:val="00DF5CA0"/>
    <w:rsid w:val="00DF5E54"/>
    <w:rsid w:val="00DF605E"/>
    <w:rsid w:val="00DF635A"/>
    <w:rsid w:val="00DF6587"/>
    <w:rsid w:val="00DF6642"/>
    <w:rsid w:val="00DF6888"/>
    <w:rsid w:val="00DF6929"/>
    <w:rsid w:val="00DF6A74"/>
    <w:rsid w:val="00DF6A7D"/>
    <w:rsid w:val="00DF712A"/>
    <w:rsid w:val="00DF7A92"/>
    <w:rsid w:val="00DF7EA6"/>
    <w:rsid w:val="00DF7F96"/>
    <w:rsid w:val="00E00335"/>
    <w:rsid w:val="00E003AE"/>
    <w:rsid w:val="00E006C1"/>
    <w:rsid w:val="00E00805"/>
    <w:rsid w:val="00E00845"/>
    <w:rsid w:val="00E00B12"/>
    <w:rsid w:val="00E00BA0"/>
    <w:rsid w:val="00E00C60"/>
    <w:rsid w:val="00E00D6A"/>
    <w:rsid w:val="00E00D9B"/>
    <w:rsid w:val="00E00F39"/>
    <w:rsid w:val="00E01028"/>
    <w:rsid w:val="00E01171"/>
    <w:rsid w:val="00E0133A"/>
    <w:rsid w:val="00E01415"/>
    <w:rsid w:val="00E01442"/>
    <w:rsid w:val="00E01476"/>
    <w:rsid w:val="00E0171D"/>
    <w:rsid w:val="00E017DE"/>
    <w:rsid w:val="00E017EF"/>
    <w:rsid w:val="00E018CD"/>
    <w:rsid w:val="00E01BAC"/>
    <w:rsid w:val="00E021A2"/>
    <w:rsid w:val="00E024E3"/>
    <w:rsid w:val="00E025EA"/>
    <w:rsid w:val="00E025EF"/>
    <w:rsid w:val="00E02773"/>
    <w:rsid w:val="00E02ABC"/>
    <w:rsid w:val="00E02B32"/>
    <w:rsid w:val="00E031A9"/>
    <w:rsid w:val="00E031CE"/>
    <w:rsid w:val="00E03229"/>
    <w:rsid w:val="00E0329E"/>
    <w:rsid w:val="00E033A8"/>
    <w:rsid w:val="00E037D3"/>
    <w:rsid w:val="00E03C47"/>
    <w:rsid w:val="00E03D8E"/>
    <w:rsid w:val="00E03E93"/>
    <w:rsid w:val="00E0421D"/>
    <w:rsid w:val="00E0440F"/>
    <w:rsid w:val="00E044A1"/>
    <w:rsid w:val="00E044D2"/>
    <w:rsid w:val="00E04656"/>
    <w:rsid w:val="00E0468C"/>
    <w:rsid w:val="00E049A3"/>
    <w:rsid w:val="00E04BBF"/>
    <w:rsid w:val="00E04BF8"/>
    <w:rsid w:val="00E04C7A"/>
    <w:rsid w:val="00E04F36"/>
    <w:rsid w:val="00E04F9C"/>
    <w:rsid w:val="00E05123"/>
    <w:rsid w:val="00E0520F"/>
    <w:rsid w:val="00E052AC"/>
    <w:rsid w:val="00E05402"/>
    <w:rsid w:val="00E05433"/>
    <w:rsid w:val="00E05483"/>
    <w:rsid w:val="00E05804"/>
    <w:rsid w:val="00E05E0E"/>
    <w:rsid w:val="00E05E5F"/>
    <w:rsid w:val="00E05E91"/>
    <w:rsid w:val="00E05F44"/>
    <w:rsid w:val="00E05FE2"/>
    <w:rsid w:val="00E0637D"/>
    <w:rsid w:val="00E06483"/>
    <w:rsid w:val="00E066A7"/>
    <w:rsid w:val="00E0675C"/>
    <w:rsid w:val="00E06F40"/>
    <w:rsid w:val="00E0721D"/>
    <w:rsid w:val="00E07224"/>
    <w:rsid w:val="00E073A9"/>
    <w:rsid w:val="00E0742E"/>
    <w:rsid w:val="00E0759C"/>
    <w:rsid w:val="00E07644"/>
    <w:rsid w:val="00E07865"/>
    <w:rsid w:val="00E101C5"/>
    <w:rsid w:val="00E10219"/>
    <w:rsid w:val="00E10527"/>
    <w:rsid w:val="00E107E3"/>
    <w:rsid w:val="00E10BB6"/>
    <w:rsid w:val="00E10C11"/>
    <w:rsid w:val="00E10E09"/>
    <w:rsid w:val="00E10EC2"/>
    <w:rsid w:val="00E110E5"/>
    <w:rsid w:val="00E1129C"/>
    <w:rsid w:val="00E11452"/>
    <w:rsid w:val="00E11FA5"/>
    <w:rsid w:val="00E1202E"/>
    <w:rsid w:val="00E1224A"/>
    <w:rsid w:val="00E12250"/>
    <w:rsid w:val="00E125F2"/>
    <w:rsid w:val="00E12925"/>
    <w:rsid w:val="00E12A84"/>
    <w:rsid w:val="00E12C2C"/>
    <w:rsid w:val="00E12DBF"/>
    <w:rsid w:val="00E13248"/>
    <w:rsid w:val="00E13400"/>
    <w:rsid w:val="00E135B2"/>
    <w:rsid w:val="00E1362C"/>
    <w:rsid w:val="00E140CC"/>
    <w:rsid w:val="00E1410B"/>
    <w:rsid w:val="00E1424F"/>
    <w:rsid w:val="00E14447"/>
    <w:rsid w:val="00E14638"/>
    <w:rsid w:val="00E1492B"/>
    <w:rsid w:val="00E14A9B"/>
    <w:rsid w:val="00E14AE0"/>
    <w:rsid w:val="00E14B3D"/>
    <w:rsid w:val="00E14ED9"/>
    <w:rsid w:val="00E14F27"/>
    <w:rsid w:val="00E150EE"/>
    <w:rsid w:val="00E1549F"/>
    <w:rsid w:val="00E1592B"/>
    <w:rsid w:val="00E15AE4"/>
    <w:rsid w:val="00E1609E"/>
    <w:rsid w:val="00E161A8"/>
    <w:rsid w:val="00E16209"/>
    <w:rsid w:val="00E16408"/>
    <w:rsid w:val="00E1675E"/>
    <w:rsid w:val="00E1693C"/>
    <w:rsid w:val="00E16DF7"/>
    <w:rsid w:val="00E16F96"/>
    <w:rsid w:val="00E170F1"/>
    <w:rsid w:val="00E17585"/>
    <w:rsid w:val="00E175F1"/>
    <w:rsid w:val="00E1763D"/>
    <w:rsid w:val="00E177AE"/>
    <w:rsid w:val="00E17B76"/>
    <w:rsid w:val="00E17DF9"/>
    <w:rsid w:val="00E17F28"/>
    <w:rsid w:val="00E2020F"/>
    <w:rsid w:val="00E203DB"/>
    <w:rsid w:val="00E2046B"/>
    <w:rsid w:val="00E204C8"/>
    <w:rsid w:val="00E204EA"/>
    <w:rsid w:val="00E205B2"/>
    <w:rsid w:val="00E2078B"/>
    <w:rsid w:val="00E2082E"/>
    <w:rsid w:val="00E20A4F"/>
    <w:rsid w:val="00E20C48"/>
    <w:rsid w:val="00E21835"/>
    <w:rsid w:val="00E2187F"/>
    <w:rsid w:val="00E21A27"/>
    <w:rsid w:val="00E21B45"/>
    <w:rsid w:val="00E21E27"/>
    <w:rsid w:val="00E220F2"/>
    <w:rsid w:val="00E2212B"/>
    <w:rsid w:val="00E22A26"/>
    <w:rsid w:val="00E22BCB"/>
    <w:rsid w:val="00E22D21"/>
    <w:rsid w:val="00E22FD4"/>
    <w:rsid w:val="00E23118"/>
    <w:rsid w:val="00E23155"/>
    <w:rsid w:val="00E23200"/>
    <w:rsid w:val="00E2324C"/>
    <w:rsid w:val="00E2350C"/>
    <w:rsid w:val="00E2367B"/>
    <w:rsid w:val="00E236B0"/>
    <w:rsid w:val="00E2393B"/>
    <w:rsid w:val="00E23ECB"/>
    <w:rsid w:val="00E24356"/>
    <w:rsid w:val="00E2449D"/>
    <w:rsid w:val="00E24955"/>
    <w:rsid w:val="00E249B3"/>
    <w:rsid w:val="00E24A1C"/>
    <w:rsid w:val="00E24BB8"/>
    <w:rsid w:val="00E25068"/>
    <w:rsid w:val="00E25821"/>
    <w:rsid w:val="00E25B24"/>
    <w:rsid w:val="00E25C77"/>
    <w:rsid w:val="00E25D0D"/>
    <w:rsid w:val="00E25F4D"/>
    <w:rsid w:val="00E25FF6"/>
    <w:rsid w:val="00E26463"/>
    <w:rsid w:val="00E264DF"/>
    <w:rsid w:val="00E26800"/>
    <w:rsid w:val="00E26A9D"/>
    <w:rsid w:val="00E26C55"/>
    <w:rsid w:val="00E26D20"/>
    <w:rsid w:val="00E27161"/>
    <w:rsid w:val="00E2756C"/>
    <w:rsid w:val="00E277DA"/>
    <w:rsid w:val="00E27947"/>
    <w:rsid w:val="00E27D97"/>
    <w:rsid w:val="00E30297"/>
    <w:rsid w:val="00E305FB"/>
    <w:rsid w:val="00E307DA"/>
    <w:rsid w:val="00E30802"/>
    <w:rsid w:val="00E30950"/>
    <w:rsid w:val="00E3116D"/>
    <w:rsid w:val="00E3121E"/>
    <w:rsid w:val="00E312FC"/>
    <w:rsid w:val="00E31688"/>
    <w:rsid w:val="00E3180D"/>
    <w:rsid w:val="00E3196C"/>
    <w:rsid w:val="00E31BD4"/>
    <w:rsid w:val="00E31BD6"/>
    <w:rsid w:val="00E31D0E"/>
    <w:rsid w:val="00E320A7"/>
    <w:rsid w:val="00E3214F"/>
    <w:rsid w:val="00E321EE"/>
    <w:rsid w:val="00E32455"/>
    <w:rsid w:val="00E325CC"/>
    <w:rsid w:val="00E327C7"/>
    <w:rsid w:val="00E32974"/>
    <w:rsid w:val="00E32CAF"/>
    <w:rsid w:val="00E32FAF"/>
    <w:rsid w:val="00E330E3"/>
    <w:rsid w:val="00E330E6"/>
    <w:rsid w:val="00E33229"/>
    <w:rsid w:val="00E334D5"/>
    <w:rsid w:val="00E33796"/>
    <w:rsid w:val="00E338E4"/>
    <w:rsid w:val="00E33A53"/>
    <w:rsid w:val="00E33A75"/>
    <w:rsid w:val="00E33EA2"/>
    <w:rsid w:val="00E3404A"/>
    <w:rsid w:val="00E343AA"/>
    <w:rsid w:val="00E34601"/>
    <w:rsid w:val="00E34693"/>
    <w:rsid w:val="00E349B9"/>
    <w:rsid w:val="00E34D34"/>
    <w:rsid w:val="00E35366"/>
    <w:rsid w:val="00E35393"/>
    <w:rsid w:val="00E35717"/>
    <w:rsid w:val="00E358B7"/>
    <w:rsid w:val="00E35A8D"/>
    <w:rsid w:val="00E35BCC"/>
    <w:rsid w:val="00E35C69"/>
    <w:rsid w:val="00E35DF7"/>
    <w:rsid w:val="00E35E6D"/>
    <w:rsid w:val="00E35EEA"/>
    <w:rsid w:val="00E35F42"/>
    <w:rsid w:val="00E3624C"/>
    <w:rsid w:val="00E362F1"/>
    <w:rsid w:val="00E36609"/>
    <w:rsid w:val="00E36694"/>
    <w:rsid w:val="00E3686F"/>
    <w:rsid w:val="00E370FC"/>
    <w:rsid w:val="00E378EC"/>
    <w:rsid w:val="00E37927"/>
    <w:rsid w:val="00E37BD9"/>
    <w:rsid w:val="00E37C29"/>
    <w:rsid w:val="00E37C62"/>
    <w:rsid w:val="00E37F1F"/>
    <w:rsid w:val="00E37F4B"/>
    <w:rsid w:val="00E401DF"/>
    <w:rsid w:val="00E405FD"/>
    <w:rsid w:val="00E40620"/>
    <w:rsid w:val="00E40660"/>
    <w:rsid w:val="00E407F3"/>
    <w:rsid w:val="00E408E1"/>
    <w:rsid w:val="00E40EFE"/>
    <w:rsid w:val="00E40F15"/>
    <w:rsid w:val="00E415A0"/>
    <w:rsid w:val="00E41604"/>
    <w:rsid w:val="00E4174E"/>
    <w:rsid w:val="00E41A78"/>
    <w:rsid w:val="00E41C4A"/>
    <w:rsid w:val="00E41C7F"/>
    <w:rsid w:val="00E42016"/>
    <w:rsid w:val="00E4204F"/>
    <w:rsid w:val="00E42165"/>
    <w:rsid w:val="00E421A9"/>
    <w:rsid w:val="00E421E0"/>
    <w:rsid w:val="00E422A1"/>
    <w:rsid w:val="00E4244E"/>
    <w:rsid w:val="00E42514"/>
    <w:rsid w:val="00E4260A"/>
    <w:rsid w:val="00E426FD"/>
    <w:rsid w:val="00E428FC"/>
    <w:rsid w:val="00E42ADB"/>
    <w:rsid w:val="00E42B2D"/>
    <w:rsid w:val="00E42D48"/>
    <w:rsid w:val="00E43118"/>
    <w:rsid w:val="00E431F3"/>
    <w:rsid w:val="00E43367"/>
    <w:rsid w:val="00E43B6E"/>
    <w:rsid w:val="00E43E85"/>
    <w:rsid w:val="00E43FBE"/>
    <w:rsid w:val="00E44B47"/>
    <w:rsid w:val="00E44D8B"/>
    <w:rsid w:val="00E450EE"/>
    <w:rsid w:val="00E45298"/>
    <w:rsid w:val="00E45371"/>
    <w:rsid w:val="00E45383"/>
    <w:rsid w:val="00E453B4"/>
    <w:rsid w:val="00E456E6"/>
    <w:rsid w:val="00E45973"/>
    <w:rsid w:val="00E4597C"/>
    <w:rsid w:val="00E463EA"/>
    <w:rsid w:val="00E4657D"/>
    <w:rsid w:val="00E465B9"/>
    <w:rsid w:val="00E46832"/>
    <w:rsid w:val="00E46B44"/>
    <w:rsid w:val="00E46C38"/>
    <w:rsid w:val="00E46D8A"/>
    <w:rsid w:val="00E46E90"/>
    <w:rsid w:val="00E46EA5"/>
    <w:rsid w:val="00E4716D"/>
    <w:rsid w:val="00E47230"/>
    <w:rsid w:val="00E472A4"/>
    <w:rsid w:val="00E4736B"/>
    <w:rsid w:val="00E4742A"/>
    <w:rsid w:val="00E47A09"/>
    <w:rsid w:val="00E47CC3"/>
    <w:rsid w:val="00E47E6C"/>
    <w:rsid w:val="00E50296"/>
    <w:rsid w:val="00E50F3A"/>
    <w:rsid w:val="00E511B5"/>
    <w:rsid w:val="00E51961"/>
    <w:rsid w:val="00E51A94"/>
    <w:rsid w:val="00E51D73"/>
    <w:rsid w:val="00E51E30"/>
    <w:rsid w:val="00E52124"/>
    <w:rsid w:val="00E5252B"/>
    <w:rsid w:val="00E52915"/>
    <w:rsid w:val="00E52979"/>
    <w:rsid w:val="00E52B4B"/>
    <w:rsid w:val="00E530D5"/>
    <w:rsid w:val="00E530F5"/>
    <w:rsid w:val="00E53135"/>
    <w:rsid w:val="00E53495"/>
    <w:rsid w:val="00E53690"/>
    <w:rsid w:val="00E53712"/>
    <w:rsid w:val="00E53A0F"/>
    <w:rsid w:val="00E53B1A"/>
    <w:rsid w:val="00E53F01"/>
    <w:rsid w:val="00E53FE1"/>
    <w:rsid w:val="00E5461C"/>
    <w:rsid w:val="00E54AA2"/>
    <w:rsid w:val="00E54D95"/>
    <w:rsid w:val="00E553FA"/>
    <w:rsid w:val="00E5549B"/>
    <w:rsid w:val="00E5560E"/>
    <w:rsid w:val="00E5567A"/>
    <w:rsid w:val="00E558FF"/>
    <w:rsid w:val="00E55B7A"/>
    <w:rsid w:val="00E5602B"/>
    <w:rsid w:val="00E560BB"/>
    <w:rsid w:val="00E560F6"/>
    <w:rsid w:val="00E561D9"/>
    <w:rsid w:val="00E56276"/>
    <w:rsid w:val="00E563EC"/>
    <w:rsid w:val="00E56421"/>
    <w:rsid w:val="00E564B3"/>
    <w:rsid w:val="00E56B85"/>
    <w:rsid w:val="00E56C88"/>
    <w:rsid w:val="00E56D90"/>
    <w:rsid w:val="00E56F0D"/>
    <w:rsid w:val="00E57302"/>
    <w:rsid w:val="00E575E3"/>
    <w:rsid w:val="00E57694"/>
    <w:rsid w:val="00E578AD"/>
    <w:rsid w:val="00E579F5"/>
    <w:rsid w:val="00E57D5F"/>
    <w:rsid w:val="00E57D6B"/>
    <w:rsid w:val="00E602A6"/>
    <w:rsid w:val="00E602A9"/>
    <w:rsid w:val="00E603CA"/>
    <w:rsid w:val="00E6076A"/>
    <w:rsid w:val="00E60877"/>
    <w:rsid w:val="00E60A34"/>
    <w:rsid w:val="00E60AEE"/>
    <w:rsid w:val="00E60D15"/>
    <w:rsid w:val="00E60E92"/>
    <w:rsid w:val="00E61234"/>
    <w:rsid w:val="00E61257"/>
    <w:rsid w:val="00E6127A"/>
    <w:rsid w:val="00E613C0"/>
    <w:rsid w:val="00E614CD"/>
    <w:rsid w:val="00E61881"/>
    <w:rsid w:val="00E61995"/>
    <w:rsid w:val="00E619C3"/>
    <w:rsid w:val="00E61A1B"/>
    <w:rsid w:val="00E61A63"/>
    <w:rsid w:val="00E61B9E"/>
    <w:rsid w:val="00E61C96"/>
    <w:rsid w:val="00E620CB"/>
    <w:rsid w:val="00E62333"/>
    <w:rsid w:val="00E62519"/>
    <w:rsid w:val="00E62757"/>
    <w:rsid w:val="00E62A90"/>
    <w:rsid w:val="00E62C45"/>
    <w:rsid w:val="00E62CA3"/>
    <w:rsid w:val="00E62CBC"/>
    <w:rsid w:val="00E62D27"/>
    <w:rsid w:val="00E62F10"/>
    <w:rsid w:val="00E631CF"/>
    <w:rsid w:val="00E63246"/>
    <w:rsid w:val="00E634B1"/>
    <w:rsid w:val="00E638B8"/>
    <w:rsid w:val="00E639C8"/>
    <w:rsid w:val="00E63CAB"/>
    <w:rsid w:val="00E63DE5"/>
    <w:rsid w:val="00E6495B"/>
    <w:rsid w:val="00E64AE4"/>
    <w:rsid w:val="00E64B32"/>
    <w:rsid w:val="00E64CE5"/>
    <w:rsid w:val="00E64E31"/>
    <w:rsid w:val="00E64F53"/>
    <w:rsid w:val="00E6506C"/>
    <w:rsid w:val="00E65213"/>
    <w:rsid w:val="00E65224"/>
    <w:rsid w:val="00E652C5"/>
    <w:rsid w:val="00E6547C"/>
    <w:rsid w:val="00E65517"/>
    <w:rsid w:val="00E65689"/>
    <w:rsid w:val="00E6571A"/>
    <w:rsid w:val="00E6585F"/>
    <w:rsid w:val="00E65A41"/>
    <w:rsid w:val="00E65CB2"/>
    <w:rsid w:val="00E65D16"/>
    <w:rsid w:val="00E65F5B"/>
    <w:rsid w:val="00E6603A"/>
    <w:rsid w:val="00E661B0"/>
    <w:rsid w:val="00E6625F"/>
    <w:rsid w:val="00E66366"/>
    <w:rsid w:val="00E66479"/>
    <w:rsid w:val="00E66677"/>
    <w:rsid w:val="00E667CB"/>
    <w:rsid w:val="00E668C2"/>
    <w:rsid w:val="00E66A13"/>
    <w:rsid w:val="00E66B20"/>
    <w:rsid w:val="00E66B25"/>
    <w:rsid w:val="00E66D62"/>
    <w:rsid w:val="00E66E7C"/>
    <w:rsid w:val="00E6704B"/>
    <w:rsid w:val="00E670E8"/>
    <w:rsid w:val="00E67191"/>
    <w:rsid w:val="00E673A1"/>
    <w:rsid w:val="00E67407"/>
    <w:rsid w:val="00E67663"/>
    <w:rsid w:val="00E67BE0"/>
    <w:rsid w:val="00E67CAE"/>
    <w:rsid w:val="00E70203"/>
    <w:rsid w:val="00E7025F"/>
    <w:rsid w:val="00E702E2"/>
    <w:rsid w:val="00E7054B"/>
    <w:rsid w:val="00E70594"/>
    <w:rsid w:val="00E70680"/>
    <w:rsid w:val="00E7069E"/>
    <w:rsid w:val="00E70D88"/>
    <w:rsid w:val="00E71046"/>
    <w:rsid w:val="00E710C2"/>
    <w:rsid w:val="00E7122F"/>
    <w:rsid w:val="00E7147A"/>
    <w:rsid w:val="00E715F1"/>
    <w:rsid w:val="00E7160F"/>
    <w:rsid w:val="00E716B5"/>
    <w:rsid w:val="00E716C3"/>
    <w:rsid w:val="00E718FE"/>
    <w:rsid w:val="00E71AFA"/>
    <w:rsid w:val="00E71C28"/>
    <w:rsid w:val="00E71C2F"/>
    <w:rsid w:val="00E71C44"/>
    <w:rsid w:val="00E72365"/>
    <w:rsid w:val="00E72540"/>
    <w:rsid w:val="00E72BCA"/>
    <w:rsid w:val="00E72CDB"/>
    <w:rsid w:val="00E73163"/>
    <w:rsid w:val="00E73417"/>
    <w:rsid w:val="00E73501"/>
    <w:rsid w:val="00E737F7"/>
    <w:rsid w:val="00E738FB"/>
    <w:rsid w:val="00E73982"/>
    <w:rsid w:val="00E746D7"/>
    <w:rsid w:val="00E74875"/>
    <w:rsid w:val="00E74DF5"/>
    <w:rsid w:val="00E75060"/>
    <w:rsid w:val="00E751BA"/>
    <w:rsid w:val="00E7525D"/>
    <w:rsid w:val="00E7589D"/>
    <w:rsid w:val="00E75A9E"/>
    <w:rsid w:val="00E75AD8"/>
    <w:rsid w:val="00E75B80"/>
    <w:rsid w:val="00E75E7A"/>
    <w:rsid w:val="00E7622D"/>
    <w:rsid w:val="00E766B3"/>
    <w:rsid w:val="00E76969"/>
    <w:rsid w:val="00E76B20"/>
    <w:rsid w:val="00E76B37"/>
    <w:rsid w:val="00E76BA1"/>
    <w:rsid w:val="00E76CB9"/>
    <w:rsid w:val="00E76D9C"/>
    <w:rsid w:val="00E76FD6"/>
    <w:rsid w:val="00E77245"/>
    <w:rsid w:val="00E77455"/>
    <w:rsid w:val="00E77721"/>
    <w:rsid w:val="00E778D2"/>
    <w:rsid w:val="00E779E1"/>
    <w:rsid w:val="00E779F5"/>
    <w:rsid w:val="00E77ABE"/>
    <w:rsid w:val="00E77EF3"/>
    <w:rsid w:val="00E77F0F"/>
    <w:rsid w:val="00E8009E"/>
    <w:rsid w:val="00E800D1"/>
    <w:rsid w:val="00E8034B"/>
    <w:rsid w:val="00E8035B"/>
    <w:rsid w:val="00E804BA"/>
    <w:rsid w:val="00E80567"/>
    <w:rsid w:val="00E80614"/>
    <w:rsid w:val="00E80646"/>
    <w:rsid w:val="00E806A0"/>
    <w:rsid w:val="00E807BD"/>
    <w:rsid w:val="00E80A6A"/>
    <w:rsid w:val="00E80B94"/>
    <w:rsid w:val="00E80CFA"/>
    <w:rsid w:val="00E8114F"/>
    <w:rsid w:val="00E811F3"/>
    <w:rsid w:val="00E8155C"/>
    <w:rsid w:val="00E81922"/>
    <w:rsid w:val="00E8193E"/>
    <w:rsid w:val="00E81DCE"/>
    <w:rsid w:val="00E823A2"/>
    <w:rsid w:val="00E82499"/>
    <w:rsid w:val="00E828E3"/>
    <w:rsid w:val="00E8300F"/>
    <w:rsid w:val="00E831BF"/>
    <w:rsid w:val="00E832B8"/>
    <w:rsid w:val="00E835E2"/>
    <w:rsid w:val="00E839E7"/>
    <w:rsid w:val="00E83C38"/>
    <w:rsid w:val="00E83F04"/>
    <w:rsid w:val="00E840DD"/>
    <w:rsid w:val="00E84205"/>
    <w:rsid w:val="00E842E0"/>
    <w:rsid w:val="00E84308"/>
    <w:rsid w:val="00E8438F"/>
    <w:rsid w:val="00E84844"/>
    <w:rsid w:val="00E84C83"/>
    <w:rsid w:val="00E84CE8"/>
    <w:rsid w:val="00E8505D"/>
    <w:rsid w:val="00E850B5"/>
    <w:rsid w:val="00E8548C"/>
    <w:rsid w:val="00E85521"/>
    <w:rsid w:val="00E855C3"/>
    <w:rsid w:val="00E856B0"/>
    <w:rsid w:val="00E85A71"/>
    <w:rsid w:val="00E85D57"/>
    <w:rsid w:val="00E86345"/>
    <w:rsid w:val="00E86730"/>
    <w:rsid w:val="00E86766"/>
    <w:rsid w:val="00E86888"/>
    <w:rsid w:val="00E86BCB"/>
    <w:rsid w:val="00E86C87"/>
    <w:rsid w:val="00E86D36"/>
    <w:rsid w:val="00E86DBE"/>
    <w:rsid w:val="00E86FBF"/>
    <w:rsid w:val="00E87486"/>
    <w:rsid w:val="00E874E5"/>
    <w:rsid w:val="00E87590"/>
    <w:rsid w:val="00E877A7"/>
    <w:rsid w:val="00E877E6"/>
    <w:rsid w:val="00E87813"/>
    <w:rsid w:val="00E87AAE"/>
    <w:rsid w:val="00E87B90"/>
    <w:rsid w:val="00E87C17"/>
    <w:rsid w:val="00E87EA1"/>
    <w:rsid w:val="00E90086"/>
    <w:rsid w:val="00E900DE"/>
    <w:rsid w:val="00E90327"/>
    <w:rsid w:val="00E9070F"/>
    <w:rsid w:val="00E90A1C"/>
    <w:rsid w:val="00E90D01"/>
    <w:rsid w:val="00E91110"/>
    <w:rsid w:val="00E91117"/>
    <w:rsid w:val="00E912A2"/>
    <w:rsid w:val="00E91440"/>
    <w:rsid w:val="00E91568"/>
    <w:rsid w:val="00E91642"/>
    <w:rsid w:val="00E91670"/>
    <w:rsid w:val="00E917C3"/>
    <w:rsid w:val="00E917E8"/>
    <w:rsid w:val="00E9187C"/>
    <w:rsid w:val="00E918A0"/>
    <w:rsid w:val="00E919B8"/>
    <w:rsid w:val="00E91A3C"/>
    <w:rsid w:val="00E91B9B"/>
    <w:rsid w:val="00E91CCE"/>
    <w:rsid w:val="00E92004"/>
    <w:rsid w:val="00E92077"/>
    <w:rsid w:val="00E921B2"/>
    <w:rsid w:val="00E92276"/>
    <w:rsid w:val="00E924B1"/>
    <w:rsid w:val="00E924E5"/>
    <w:rsid w:val="00E92E3A"/>
    <w:rsid w:val="00E931A1"/>
    <w:rsid w:val="00E932FC"/>
    <w:rsid w:val="00E935F1"/>
    <w:rsid w:val="00E93709"/>
    <w:rsid w:val="00E9372F"/>
    <w:rsid w:val="00E9373F"/>
    <w:rsid w:val="00E93992"/>
    <w:rsid w:val="00E93C5F"/>
    <w:rsid w:val="00E93F7B"/>
    <w:rsid w:val="00E93FC8"/>
    <w:rsid w:val="00E942FD"/>
    <w:rsid w:val="00E944D0"/>
    <w:rsid w:val="00E945C1"/>
    <w:rsid w:val="00E945E9"/>
    <w:rsid w:val="00E94769"/>
    <w:rsid w:val="00E95191"/>
    <w:rsid w:val="00E95612"/>
    <w:rsid w:val="00E95768"/>
    <w:rsid w:val="00E958A7"/>
    <w:rsid w:val="00E958B5"/>
    <w:rsid w:val="00E95950"/>
    <w:rsid w:val="00E95A40"/>
    <w:rsid w:val="00E95E2C"/>
    <w:rsid w:val="00E9603B"/>
    <w:rsid w:val="00E9606E"/>
    <w:rsid w:val="00E9607D"/>
    <w:rsid w:val="00E960CC"/>
    <w:rsid w:val="00E962A0"/>
    <w:rsid w:val="00E96498"/>
    <w:rsid w:val="00E964B4"/>
    <w:rsid w:val="00E96626"/>
    <w:rsid w:val="00E96A11"/>
    <w:rsid w:val="00E96A87"/>
    <w:rsid w:val="00E96AA6"/>
    <w:rsid w:val="00E96B12"/>
    <w:rsid w:val="00E96B3E"/>
    <w:rsid w:val="00E96CE7"/>
    <w:rsid w:val="00E96E03"/>
    <w:rsid w:val="00E977BD"/>
    <w:rsid w:val="00E979A9"/>
    <w:rsid w:val="00E97F3E"/>
    <w:rsid w:val="00EA0063"/>
    <w:rsid w:val="00EA0075"/>
    <w:rsid w:val="00EA0273"/>
    <w:rsid w:val="00EA0E62"/>
    <w:rsid w:val="00EA1132"/>
    <w:rsid w:val="00EA14E8"/>
    <w:rsid w:val="00EA17B0"/>
    <w:rsid w:val="00EA19C3"/>
    <w:rsid w:val="00EA1B75"/>
    <w:rsid w:val="00EA1D4B"/>
    <w:rsid w:val="00EA1F39"/>
    <w:rsid w:val="00EA2314"/>
    <w:rsid w:val="00EA28BF"/>
    <w:rsid w:val="00EA299E"/>
    <w:rsid w:val="00EA2E4E"/>
    <w:rsid w:val="00EA2FEC"/>
    <w:rsid w:val="00EA31C4"/>
    <w:rsid w:val="00EA31C9"/>
    <w:rsid w:val="00EA38AD"/>
    <w:rsid w:val="00EA3A2B"/>
    <w:rsid w:val="00EA3CD6"/>
    <w:rsid w:val="00EA42C2"/>
    <w:rsid w:val="00EA43F5"/>
    <w:rsid w:val="00EA45EE"/>
    <w:rsid w:val="00EA4643"/>
    <w:rsid w:val="00EA4719"/>
    <w:rsid w:val="00EA4ABC"/>
    <w:rsid w:val="00EA5170"/>
    <w:rsid w:val="00EA5217"/>
    <w:rsid w:val="00EA53CF"/>
    <w:rsid w:val="00EA5625"/>
    <w:rsid w:val="00EA5704"/>
    <w:rsid w:val="00EA57D4"/>
    <w:rsid w:val="00EA5AA0"/>
    <w:rsid w:val="00EA5B2D"/>
    <w:rsid w:val="00EA5CC6"/>
    <w:rsid w:val="00EA5D31"/>
    <w:rsid w:val="00EA5EA5"/>
    <w:rsid w:val="00EA5F34"/>
    <w:rsid w:val="00EA60B1"/>
    <w:rsid w:val="00EA613E"/>
    <w:rsid w:val="00EA61B8"/>
    <w:rsid w:val="00EA67C5"/>
    <w:rsid w:val="00EA7012"/>
    <w:rsid w:val="00EA7082"/>
    <w:rsid w:val="00EA7288"/>
    <w:rsid w:val="00EA7436"/>
    <w:rsid w:val="00EA7745"/>
    <w:rsid w:val="00EA7815"/>
    <w:rsid w:val="00EA7CFA"/>
    <w:rsid w:val="00EA7D54"/>
    <w:rsid w:val="00EA7D94"/>
    <w:rsid w:val="00EB003C"/>
    <w:rsid w:val="00EB0138"/>
    <w:rsid w:val="00EB0392"/>
    <w:rsid w:val="00EB05B0"/>
    <w:rsid w:val="00EB08C4"/>
    <w:rsid w:val="00EB0B35"/>
    <w:rsid w:val="00EB0CCB"/>
    <w:rsid w:val="00EB0F98"/>
    <w:rsid w:val="00EB1179"/>
    <w:rsid w:val="00EB12EA"/>
    <w:rsid w:val="00EB1469"/>
    <w:rsid w:val="00EB1603"/>
    <w:rsid w:val="00EB1664"/>
    <w:rsid w:val="00EB19CE"/>
    <w:rsid w:val="00EB1A5B"/>
    <w:rsid w:val="00EB1C39"/>
    <w:rsid w:val="00EB1EA6"/>
    <w:rsid w:val="00EB1F72"/>
    <w:rsid w:val="00EB1F76"/>
    <w:rsid w:val="00EB1FB8"/>
    <w:rsid w:val="00EB2046"/>
    <w:rsid w:val="00EB209D"/>
    <w:rsid w:val="00EB275D"/>
    <w:rsid w:val="00EB2829"/>
    <w:rsid w:val="00EB2DBD"/>
    <w:rsid w:val="00EB2E28"/>
    <w:rsid w:val="00EB333F"/>
    <w:rsid w:val="00EB33ED"/>
    <w:rsid w:val="00EB347D"/>
    <w:rsid w:val="00EB362B"/>
    <w:rsid w:val="00EB3767"/>
    <w:rsid w:val="00EB3B76"/>
    <w:rsid w:val="00EB3C84"/>
    <w:rsid w:val="00EB4244"/>
    <w:rsid w:val="00EB44C7"/>
    <w:rsid w:val="00EB45A4"/>
    <w:rsid w:val="00EB45AD"/>
    <w:rsid w:val="00EB46F3"/>
    <w:rsid w:val="00EB4C95"/>
    <w:rsid w:val="00EB4D4C"/>
    <w:rsid w:val="00EB4FFB"/>
    <w:rsid w:val="00EB503A"/>
    <w:rsid w:val="00EB51EE"/>
    <w:rsid w:val="00EB5537"/>
    <w:rsid w:val="00EB56A9"/>
    <w:rsid w:val="00EB56E6"/>
    <w:rsid w:val="00EB5A39"/>
    <w:rsid w:val="00EB5B86"/>
    <w:rsid w:val="00EB5C29"/>
    <w:rsid w:val="00EB5F0E"/>
    <w:rsid w:val="00EB5F46"/>
    <w:rsid w:val="00EB5FDF"/>
    <w:rsid w:val="00EB61CA"/>
    <w:rsid w:val="00EB6508"/>
    <w:rsid w:val="00EB6542"/>
    <w:rsid w:val="00EB69F1"/>
    <w:rsid w:val="00EB6A35"/>
    <w:rsid w:val="00EB6B0E"/>
    <w:rsid w:val="00EB6EBD"/>
    <w:rsid w:val="00EB6ED9"/>
    <w:rsid w:val="00EB7452"/>
    <w:rsid w:val="00EB7499"/>
    <w:rsid w:val="00EB7617"/>
    <w:rsid w:val="00EB761C"/>
    <w:rsid w:val="00EB7894"/>
    <w:rsid w:val="00EB79D7"/>
    <w:rsid w:val="00EB7B4A"/>
    <w:rsid w:val="00EB7B78"/>
    <w:rsid w:val="00EB7BA4"/>
    <w:rsid w:val="00EB7BA6"/>
    <w:rsid w:val="00EB7C0A"/>
    <w:rsid w:val="00EB7C85"/>
    <w:rsid w:val="00EB7DA0"/>
    <w:rsid w:val="00EC033B"/>
    <w:rsid w:val="00EC0412"/>
    <w:rsid w:val="00EC06B8"/>
    <w:rsid w:val="00EC0EF9"/>
    <w:rsid w:val="00EC1082"/>
    <w:rsid w:val="00EC1113"/>
    <w:rsid w:val="00EC125F"/>
    <w:rsid w:val="00EC1274"/>
    <w:rsid w:val="00EC1372"/>
    <w:rsid w:val="00EC13F5"/>
    <w:rsid w:val="00EC184C"/>
    <w:rsid w:val="00EC1984"/>
    <w:rsid w:val="00EC19FD"/>
    <w:rsid w:val="00EC1B73"/>
    <w:rsid w:val="00EC1F04"/>
    <w:rsid w:val="00EC2054"/>
    <w:rsid w:val="00EC21F7"/>
    <w:rsid w:val="00EC22B6"/>
    <w:rsid w:val="00EC2515"/>
    <w:rsid w:val="00EC2D20"/>
    <w:rsid w:val="00EC3641"/>
    <w:rsid w:val="00EC38CE"/>
    <w:rsid w:val="00EC39CB"/>
    <w:rsid w:val="00EC3A26"/>
    <w:rsid w:val="00EC3A4F"/>
    <w:rsid w:val="00EC3B65"/>
    <w:rsid w:val="00EC3D3F"/>
    <w:rsid w:val="00EC4079"/>
    <w:rsid w:val="00EC4095"/>
    <w:rsid w:val="00EC40C7"/>
    <w:rsid w:val="00EC414C"/>
    <w:rsid w:val="00EC468C"/>
    <w:rsid w:val="00EC477A"/>
    <w:rsid w:val="00EC493F"/>
    <w:rsid w:val="00EC49E3"/>
    <w:rsid w:val="00EC4ADD"/>
    <w:rsid w:val="00EC4CAA"/>
    <w:rsid w:val="00EC4E04"/>
    <w:rsid w:val="00EC4E7E"/>
    <w:rsid w:val="00EC502F"/>
    <w:rsid w:val="00EC53C3"/>
    <w:rsid w:val="00EC5685"/>
    <w:rsid w:val="00EC57D0"/>
    <w:rsid w:val="00EC5884"/>
    <w:rsid w:val="00EC5B75"/>
    <w:rsid w:val="00EC5D3D"/>
    <w:rsid w:val="00EC5FFF"/>
    <w:rsid w:val="00EC6002"/>
    <w:rsid w:val="00EC63B5"/>
    <w:rsid w:val="00EC6510"/>
    <w:rsid w:val="00EC6575"/>
    <w:rsid w:val="00EC6743"/>
    <w:rsid w:val="00EC6EE3"/>
    <w:rsid w:val="00EC7070"/>
    <w:rsid w:val="00EC738D"/>
    <w:rsid w:val="00EC741D"/>
    <w:rsid w:val="00EC79C8"/>
    <w:rsid w:val="00EC7D17"/>
    <w:rsid w:val="00EC7D22"/>
    <w:rsid w:val="00ED00BD"/>
    <w:rsid w:val="00ED01FE"/>
    <w:rsid w:val="00ED028A"/>
    <w:rsid w:val="00ED06A5"/>
    <w:rsid w:val="00ED0856"/>
    <w:rsid w:val="00ED0B5D"/>
    <w:rsid w:val="00ED0C90"/>
    <w:rsid w:val="00ED0DC8"/>
    <w:rsid w:val="00ED0F1F"/>
    <w:rsid w:val="00ED1289"/>
    <w:rsid w:val="00ED1616"/>
    <w:rsid w:val="00ED1726"/>
    <w:rsid w:val="00ED1770"/>
    <w:rsid w:val="00ED1878"/>
    <w:rsid w:val="00ED19B0"/>
    <w:rsid w:val="00ED1B16"/>
    <w:rsid w:val="00ED1BCE"/>
    <w:rsid w:val="00ED1D06"/>
    <w:rsid w:val="00ED1D30"/>
    <w:rsid w:val="00ED2206"/>
    <w:rsid w:val="00ED2306"/>
    <w:rsid w:val="00ED240B"/>
    <w:rsid w:val="00ED27BC"/>
    <w:rsid w:val="00ED284C"/>
    <w:rsid w:val="00ED2858"/>
    <w:rsid w:val="00ED28CF"/>
    <w:rsid w:val="00ED2C9E"/>
    <w:rsid w:val="00ED2CC1"/>
    <w:rsid w:val="00ED2E8B"/>
    <w:rsid w:val="00ED3125"/>
    <w:rsid w:val="00ED3361"/>
    <w:rsid w:val="00ED3665"/>
    <w:rsid w:val="00ED36C8"/>
    <w:rsid w:val="00ED37C5"/>
    <w:rsid w:val="00ED380A"/>
    <w:rsid w:val="00ED3ACD"/>
    <w:rsid w:val="00ED3C8F"/>
    <w:rsid w:val="00ED4057"/>
    <w:rsid w:val="00ED42D1"/>
    <w:rsid w:val="00ED4326"/>
    <w:rsid w:val="00ED4481"/>
    <w:rsid w:val="00ED44CE"/>
    <w:rsid w:val="00ED4D2D"/>
    <w:rsid w:val="00ED5004"/>
    <w:rsid w:val="00ED50F3"/>
    <w:rsid w:val="00ED514B"/>
    <w:rsid w:val="00ED539E"/>
    <w:rsid w:val="00ED53F3"/>
    <w:rsid w:val="00ED5453"/>
    <w:rsid w:val="00ED54DD"/>
    <w:rsid w:val="00ED585E"/>
    <w:rsid w:val="00ED58D4"/>
    <w:rsid w:val="00ED5A45"/>
    <w:rsid w:val="00ED5AB6"/>
    <w:rsid w:val="00ED5BCD"/>
    <w:rsid w:val="00ED6266"/>
    <w:rsid w:val="00ED630E"/>
    <w:rsid w:val="00ED638C"/>
    <w:rsid w:val="00ED642A"/>
    <w:rsid w:val="00ED64CA"/>
    <w:rsid w:val="00ED6700"/>
    <w:rsid w:val="00ED6980"/>
    <w:rsid w:val="00ED6A42"/>
    <w:rsid w:val="00ED6B06"/>
    <w:rsid w:val="00ED6B0C"/>
    <w:rsid w:val="00ED6E70"/>
    <w:rsid w:val="00ED6ED5"/>
    <w:rsid w:val="00ED7025"/>
    <w:rsid w:val="00ED7168"/>
    <w:rsid w:val="00ED728C"/>
    <w:rsid w:val="00ED7583"/>
    <w:rsid w:val="00ED779F"/>
    <w:rsid w:val="00ED78EE"/>
    <w:rsid w:val="00ED7A46"/>
    <w:rsid w:val="00ED7B14"/>
    <w:rsid w:val="00ED7D7D"/>
    <w:rsid w:val="00ED7E1D"/>
    <w:rsid w:val="00ED7E21"/>
    <w:rsid w:val="00ED7FE1"/>
    <w:rsid w:val="00EE0033"/>
    <w:rsid w:val="00EE018F"/>
    <w:rsid w:val="00EE04C4"/>
    <w:rsid w:val="00EE065B"/>
    <w:rsid w:val="00EE0B74"/>
    <w:rsid w:val="00EE119E"/>
    <w:rsid w:val="00EE11C3"/>
    <w:rsid w:val="00EE1787"/>
    <w:rsid w:val="00EE17B1"/>
    <w:rsid w:val="00EE1A04"/>
    <w:rsid w:val="00EE1C99"/>
    <w:rsid w:val="00EE1D99"/>
    <w:rsid w:val="00EE1E7E"/>
    <w:rsid w:val="00EE1EDB"/>
    <w:rsid w:val="00EE1EFB"/>
    <w:rsid w:val="00EE1F03"/>
    <w:rsid w:val="00EE1F51"/>
    <w:rsid w:val="00EE2192"/>
    <w:rsid w:val="00EE22D2"/>
    <w:rsid w:val="00EE2414"/>
    <w:rsid w:val="00EE258E"/>
    <w:rsid w:val="00EE2B0B"/>
    <w:rsid w:val="00EE2F8B"/>
    <w:rsid w:val="00EE315F"/>
    <w:rsid w:val="00EE3423"/>
    <w:rsid w:val="00EE3805"/>
    <w:rsid w:val="00EE3833"/>
    <w:rsid w:val="00EE396B"/>
    <w:rsid w:val="00EE3B45"/>
    <w:rsid w:val="00EE3BF9"/>
    <w:rsid w:val="00EE3DBF"/>
    <w:rsid w:val="00EE3F62"/>
    <w:rsid w:val="00EE4100"/>
    <w:rsid w:val="00EE41B6"/>
    <w:rsid w:val="00EE4307"/>
    <w:rsid w:val="00EE434D"/>
    <w:rsid w:val="00EE4619"/>
    <w:rsid w:val="00EE47B3"/>
    <w:rsid w:val="00EE4A0B"/>
    <w:rsid w:val="00EE4A41"/>
    <w:rsid w:val="00EE4ABE"/>
    <w:rsid w:val="00EE4AEE"/>
    <w:rsid w:val="00EE4E94"/>
    <w:rsid w:val="00EE5070"/>
    <w:rsid w:val="00EE533B"/>
    <w:rsid w:val="00EE5355"/>
    <w:rsid w:val="00EE53F2"/>
    <w:rsid w:val="00EE554E"/>
    <w:rsid w:val="00EE58C9"/>
    <w:rsid w:val="00EE5A3F"/>
    <w:rsid w:val="00EE5AA2"/>
    <w:rsid w:val="00EE5ACC"/>
    <w:rsid w:val="00EE5C24"/>
    <w:rsid w:val="00EE5C64"/>
    <w:rsid w:val="00EE5DB6"/>
    <w:rsid w:val="00EE5E46"/>
    <w:rsid w:val="00EE5FD0"/>
    <w:rsid w:val="00EE6033"/>
    <w:rsid w:val="00EE643B"/>
    <w:rsid w:val="00EE66BF"/>
    <w:rsid w:val="00EE6929"/>
    <w:rsid w:val="00EE6AB2"/>
    <w:rsid w:val="00EE6E15"/>
    <w:rsid w:val="00EE7134"/>
    <w:rsid w:val="00EE71C7"/>
    <w:rsid w:val="00EE72DA"/>
    <w:rsid w:val="00EE7400"/>
    <w:rsid w:val="00EE7547"/>
    <w:rsid w:val="00EE7733"/>
    <w:rsid w:val="00EE78F5"/>
    <w:rsid w:val="00EE791C"/>
    <w:rsid w:val="00EE7C08"/>
    <w:rsid w:val="00EE7D7A"/>
    <w:rsid w:val="00EE7E79"/>
    <w:rsid w:val="00EE7F30"/>
    <w:rsid w:val="00EF0209"/>
    <w:rsid w:val="00EF040C"/>
    <w:rsid w:val="00EF0621"/>
    <w:rsid w:val="00EF0700"/>
    <w:rsid w:val="00EF075F"/>
    <w:rsid w:val="00EF0B77"/>
    <w:rsid w:val="00EF0CA5"/>
    <w:rsid w:val="00EF0D69"/>
    <w:rsid w:val="00EF0E49"/>
    <w:rsid w:val="00EF1378"/>
    <w:rsid w:val="00EF1781"/>
    <w:rsid w:val="00EF1B4F"/>
    <w:rsid w:val="00EF1CDA"/>
    <w:rsid w:val="00EF1D8D"/>
    <w:rsid w:val="00EF245C"/>
    <w:rsid w:val="00EF2810"/>
    <w:rsid w:val="00EF2832"/>
    <w:rsid w:val="00EF283D"/>
    <w:rsid w:val="00EF2867"/>
    <w:rsid w:val="00EF29E5"/>
    <w:rsid w:val="00EF2D97"/>
    <w:rsid w:val="00EF2ED8"/>
    <w:rsid w:val="00EF314A"/>
    <w:rsid w:val="00EF341E"/>
    <w:rsid w:val="00EF343D"/>
    <w:rsid w:val="00EF362E"/>
    <w:rsid w:val="00EF364C"/>
    <w:rsid w:val="00EF3A22"/>
    <w:rsid w:val="00EF3A3E"/>
    <w:rsid w:val="00EF3B44"/>
    <w:rsid w:val="00EF3BE6"/>
    <w:rsid w:val="00EF3F3E"/>
    <w:rsid w:val="00EF4049"/>
    <w:rsid w:val="00EF40A9"/>
    <w:rsid w:val="00EF4170"/>
    <w:rsid w:val="00EF4313"/>
    <w:rsid w:val="00EF43C0"/>
    <w:rsid w:val="00EF43CD"/>
    <w:rsid w:val="00EF4D2F"/>
    <w:rsid w:val="00EF4D82"/>
    <w:rsid w:val="00EF4F3D"/>
    <w:rsid w:val="00EF4FCE"/>
    <w:rsid w:val="00EF507C"/>
    <w:rsid w:val="00EF51E7"/>
    <w:rsid w:val="00EF52AF"/>
    <w:rsid w:val="00EF55F5"/>
    <w:rsid w:val="00EF5649"/>
    <w:rsid w:val="00EF564C"/>
    <w:rsid w:val="00EF572A"/>
    <w:rsid w:val="00EF576A"/>
    <w:rsid w:val="00EF595C"/>
    <w:rsid w:val="00EF5982"/>
    <w:rsid w:val="00EF604E"/>
    <w:rsid w:val="00EF6312"/>
    <w:rsid w:val="00EF64DB"/>
    <w:rsid w:val="00EF65AF"/>
    <w:rsid w:val="00EF69D9"/>
    <w:rsid w:val="00EF6A0F"/>
    <w:rsid w:val="00EF6A26"/>
    <w:rsid w:val="00EF6E5F"/>
    <w:rsid w:val="00EF7100"/>
    <w:rsid w:val="00EF7223"/>
    <w:rsid w:val="00EF7748"/>
    <w:rsid w:val="00EF785B"/>
    <w:rsid w:val="00EF7953"/>
    <w:rsid w:val="00EF7B09"/>
    <w:rsid w:val="00EF7CCF"/>
    <w:rsid w:val="00EF7D21"/>
    <w:rsid w:val="00EF7E70"/>
    <w:rsid w:val="00EF7F6B"/>
    <w:rsid w:val="00F0005C"/>
    <w:rsid w:val="00F0007B"/>
    <w:rsid w:val="00F00527"/>
    <w:rsid w:val="00F00773"/>
    <w:rsid w:val="00F00909"/>
    <w:rsid w:val="00F00FF1"/>
    <w:rsid w:val="00F01007"/>
    <w:rsid w:val="00F01071"/>
    <w:rsid w:val="00F01256"/>
    <w:rsid w:val="00F01397"/>
    <w:rsid w:val="00F01476"/>
    <w:rsid w:val="00F01716"/>
    <w:rsid w:val="00F017A8"/>
    <w:rsid w:val="00F017EC"/>
    <w:rsid w:val="00F01846"/>
    <w:rsid w:val="00F019DC"/>
    <w:rsid w:val="00F01A6D"/>
    <w:rsid w:val="00F01B09"/>
    <w:rsid w:val="00F01B1B"/>
    <w:rsid w:val="00F01B2B"/>
    <w:rsid w:val="00F01CA9"/>
    <w:rsid w:val="00F01CB5"/>
    <w:rsid w:val="00F01DF1"/>
    <w:rsid w:val="00F01E5D"/>
    <w:rsid w:val="00F02080"/>
    <w:rsid w:val="00F0232E"/>
    <w:rsid w:val="00F0247E"/>
    <w:rsid w:val="00F0255E"/>
    <w:rsid w:val="00F02668"/>
    <w:rsid w:val="00F02739"/>
    <w:rsid w:val="00F029D4"/>
    <w:rsid w:val="00F02A6C"/>
    <w:rsid w:val="00F02B1B"/>
    <w:rsid w:val="00F02DF6"/>
    <w:rsid w:val="00F0308E"/>
    <w:rsid w:val="00F030C8"/>
    <w:rsid w:val="00F03604"/>
    <w:rsid w:val="00F03A40"/>
    <w:rsid w:val="00F03A44"/>
    <w:rsid w:val="00F03D3F"/>
    <w:rsid w:val="00F03D9A"/>
    <w:rsid w:val="00F04398"/>
    <w:rsid w:val="00F045C7"/>
    <w:rsid w:val="00F046D1"/>
    <w:rsid w:val="00F0480A"/>
    <w:rsid w:val="00F04BDA"/>
    <w:rsid w:val="00F04C60"/>
    <w:rsid w:val="00F04CA0"/>
    <w:rsid w:val="00F04F47"/>
    <w:rsid w:val="00F050C2"/>
    <w:rsid w:val="00F052D8"/>
    <w:rsid w:val="00F054E1"/>
    <w:rsid w:val="00F0573A"/>
    <w:rsid w:val="00F05C07"/>
    <w:rsid w:val="00F05C4B"/>
    <w:rsid w:val="00F05C8D"/>
    <w:rsid w:val="00F05DBF"/>
    <w:rsid w:val="00F06280"/>
    <w:rsid w:val="00F06281"/>
    <w:rsid w:val="00F068F6"/>
    <w:rsid w:val="00F06AC8"/>
    <w:rsid w:val="00F06C06"/>
    <w:rsid w:val="00F06DC8"/>
    <w:rsid w:val="00F06DE8"/>
    <w:rsid w:val="00F07208"/>
    <w:rsid w:val="00F077CE"/>
    <w:rsid w:val="00F078E7"/>
    <w:rsid w:val="00F07B74"/>
    <w:rsid w:val="00F07C2A"/>
    <w:rsid w:val="00F07C41"/>
    <w:rsid w:val="00F07C55"/>
    <w:rsid w:val="00F07FBA"/>
    <w:rsid w:val="00F101A7"/>
    <w:rsid w:val="00F103AB"/>
    <w:rsid w:val="00F10442"/>
    <w:rsid w:val="00F105AC"/>
    <w:rsid w:val="00F107CB"/>
    <w:rsid w:val="00F107E7"/>
    <w:rsid w:val="00F1092B"/>
    <w:rsid w:val="00F109B9"/>
    <w:rsid w:val="00F10AA5"/>
    <w:rsid w:val="00F10B4A"/>
    <w:rsid w:val="00F10E0E"/>
    <w:rsid w:val="00F110CD"/>
    <w:rsid w:val="00F11206"/>
    <w:rsid w:val="00F117B2"/>
    <w:rsid w:val="00F1191A"/>
    <w:rsid w:val="00F11CA9"/>
    <w:rsid w:val="00F11E03"/>
    <w:rsid w:val="00F11EE3"/>
    <w:rsid w:val="00F12156"/>
    <w:rsid w:val="00F1235F"/>
    <w:rsid w:val="00F128A6"/>
    <w:rsid w:val="00F13033"/>
    <w:rsid w:val="00F131D1"/>
    <w:rsid w:val="00F1328A"/>
    <w:rsid w:val="00F135D1"/>
    <w:rsid w:val="00F1365A"/>
    <w:rsid w:val="00F137E0"/>
    <w:rsid w:val="00F13A03"/>
    <w:rsid w:val="00F13A54"/>
    <w:rsid w:val="00F13C85"/>
    <w:rsid w:val="00F13D32"/>
    <w:rsid w:val="00F13F08"/>
    <w:rsid w:val="00F1443D"/>
    <w:rsid w:val="00F14AAD"/>
    <w:rsid w:val="00F14C49"/>
    <w:rsid w:val="00F14D3F"/>
    <w:rsid w:val="00F14DE2"/>
    <w:rsid w:val="00F15107"/>
    <w:rsid w:val="00F154F7"/>
    <w:rsid w:val="00F158B7"/>
    <w:rsid w:val="00F15AED"/>
    <w:rsid w:val="00F15B30"/>
    <w:rsid w:val="00F15FB1"/>
    <w:rsid w:val="00F15FFE"/>
    <w:rsid w:val="00F162F2"/>
    <w:rsid w:val="00F16310"/>
    <w:rsid w:val="00F16948"/>
    <w:rsid w:val="00F16D5B"/>
    <w:rsid w:val="00F16FCA"/>
    <w:rsid w:val="00F16FE4"/>
    <w:rsid w:val="00F171A1"/>
    <w:rsid w:val="00F1781A"/>
    <w:rsid w:val="00F17C13"/>
    <w:rsid w:val="00F17CFA"/>
    <w:rsid w:val="00F200DD"/>
    <w:rsid w:val="00F2023A"/>
    <w:rsid w:val="00F20465"/>
    <w:rsid w:val="00F20497"/>
    <w:rsid w:val="00F2077C"/>
    <w:rsid w:val="00F2082E"/>
    <w:rsid w:val="00F20925"/>
    <w:rsid w:val="00F209F3"/>
    <w:rsid w:val="00F20D24"/>
    <w:rsid w:val="00F20E13"/>
    <w:rsid w:val="00F20EB2"/>
    <w:rsid w:val="00F20F5E"/>
    <w:rsid w:val="00F210F5"/>
    <w:rsid w:val="00F2152C"/>
    <w:rsid w:val="00F2178E"/>
    <w:rsid w:val="00F218B1"/>
    <w:rsid w:val="00F2220C"/>
    <w:rsid w:val="00F222E1"/>
    <w:rsid w:val="00F223BA"/>
    <w:rsid w:val="00F224B8"/>
    <w:rsid w:val="00F22721"/>
    <w:rsid w:val="00F22866"/>
    <w:rsid w:val="00F22869"/>
    <w:rsid w:val="00F22915"/>
    <w:rsid w:val="00F22A9F"/>
    <w:rsid w:val="00F22B01"/>
    <w:rsid w:val="00F22FCD"/>
    <w:rsid w:val="00F2336D"/>
    <w:rsid w:val="00F2389D"/>
    <w:rsid w:val="00F238A3"/>
    <w:rsid w:val="00F2395F"/>
    <w:rsid w:val="00F23AFC"/>
    <w:rsid w:val="00F23B71"/>
    <w:rsid w:val="00F2400F"/>
    <w:rsid w:val="00F240B1"/>
    <w:rsid w:val="00F243A8"/>
    <w:rsid w:val="00F2473F"/>
    <w:rsid w:val="00F24776"/>
    <w:rsid w:val="00F24932"/>
    <w:rsid w:val="00F249B4"/>
    <w:rsid w:val="00F24A82"/>
    <w:rsid w:val="00F24E70"/>
    <w:rsid w:val="00F24ECA"/>
    <w:rsid w:val="00F24F89"/>
    <w:rsid w:val="00F256F1"/>
    <w:rsid w:val="00F25A32"/>
    <w:rsid w:val="00F25B0B"/>
    <w:rsid w:val="00F25C23"/>
    <w:rsid w:val="00F25D53"/>
    <w:rsid w:val="00F25D70"/>
    <w:rsid w:val="00F260B4"/>
    <w:rsid w:val="00F26308"/>
    <w:rsid w:val="00F2638E"/>
    <w:rsid w:val="00F264DB"/>
    <w:rsid w:val="00F26507"/>
    <w:rsid w:val="00F26669"/>
    <w:rsid w:val="00F26696"/>
    <w:rsid w:val="00F266BC"/>
    <w:rsid w:val="00F26719"/>
    <w:rsid w:val="00F26785"/>
    <w:rsid w:val="00F26AF7"/>
    <w:rsid w:val="00F26E33"/>
    <w:rsid w:val="00F26E98"/>
    <w:rsid w:val="00F27609"/>
    <w:rsid w:val="00F27703"/>
    <w:rsid w:val="00F2796E"/>
    <w:rsid w:val="00F27A9D"/>
    <w:rsid w:val="00F27FD0"/>
    <w:rsid w:val="00F303DB"/>
    <w:rsid w:val="00F304C6"/>
    <w:rsid w:val="00F30798"/>
    <w:rsid w:val="00F309C3"/>
    <w:rsid w:val="00F30ABE"/>
    <w:rsid w:val="00F30B53"/>
    <w:rsid w:val="00F30D12"/>
    <w:rsid w:val="00F30DD4"/>
    <w:rsid w:val="00F30E11"/>
    <w:rsid w:val="00F30F81"/>
    <w:rsid w:val="00F30FC9"/>
    <w:rsid w:val="00F318BA"/>
    <w:rsid w:val="00F318CE"/>
    <w:rsid w:val="00F3190D"/>
    <w:rsid w:val="00F31E06"/>
    <w:rsid w:val="00F31FEA"/>
    <w:rsid w:val="00F324D1"/>
    <w:rsid w:val="00F32723"/>
    <w:rsid w:val="00F327E9"/>
    <w:rsid w:val="00F3289B"/>
    <w:rsid w:val="00F32F0C"/>
    <w:rsid w:val="00F33228"/>
    <w:rsid w:val="00F335E2"/>
    <w:rsid w:val="00F3370A"/>
    <w:rsid w:val="00F338FC"/>
    <w:rsid w:val="00F33A09"/>
    <w:rsid w:val="00F33E77"/>
    <w:rsid w:val="00F3408A"/>
    <w:rsid w:val="00F3415F"/>
    <w:rsid w:val="00F348B1"/>
    <w:rsid w:val="00F34C60"/>
    <w:rsid w:val="00F35316"/>
    <w:rsid w:val="00F3551E"/>
    <w:rsid w:val="00F35542"/>
    <w:rsid w:val="00F3584B"/>
    <w:rsid w:val="00F35875"/>
    <w:rsid w:val="00F35D51"/>
    <w:rsid w:val="00F362F2"/>
    <w:rsid w:val="00F362FC"/>
    <w:rsid w:val="00F3637A"/>
    <w:rsid w:val="00F369E3"/>
    <w:rsid w:val="00F36AC4"/>
    <w:rsid w:val="00F36B45"/>
    <w:rsid w:val="00F37145"/>
    <w:rsid w:val="00F37155"/>
    <w:rsid w:val="00F3730C"/>
    <w:rsid w:val="00F37520"/>
    <w:rsid w:val="00F3759C"/>
    <w:rsid w:val="00F37709"/>
    <w:rsid w:val="00F37B3D"/>
    <w:rsid w:val="00F37B98"/>
    <w:rsid w:val="00F40877"/>
    <w:rsid w:val="00F40A15"/>
    <w:rsid w:val="00F40A3D"/>
    <w:rsid w:val="00F40C68"/>
    <w:rsid w:val="00F41165"/>
    <w:rsid w:val="00F41562"/>
    <w:rsid w:val="00F416A5"/>
    <w:rsid w:val="00F418CF"/>
    <w:rsid w:val="00F41AF3"/>
    <w:rsid w:val="00F41C67"/>
    <w:rsid w:val="00F42044"/>
    <w:rsid w:val="00F42090"/>
    <w:rsid w:val="00F425A5"/>
    <w:rsid w:val="00F4273D"/>
    <w:rsid w:val="00F428FE"/>
    <w:rsid w:val="00F42EA2"/>
    <w:rsid w:val="00F43006"/>
    <w:rsid w:val="00F4305A"/>
    <w:rsid w:val="00F43211"/>
    <w:rsid w:val="00F434DC"/>
    <w:rsid w:val="00F43599"/>
    <w:rsid w:val="00F435B9"/>
    <w:rsid w:val="00F438B0"/>
    <w:rsid w:val="00F43967"/>
    <w:rsid w:val="00F43A68"/>
    <w:rsid w:val="00F43BDF"/>
    <w:rsid w:val="00F43DA5"/>
    <w:rsid w:val="00F441E7"/>
    <w:rsid w:val="00F442E7"/>
    <w:rsid w:val="00F443EF"/>
    <w:rsid w:val="00F4453D"/>
    <w:rsid w:val="00F44B6F"/>
    <w:rsid w:val="00F44D8D"/>
    <w:rsid w:val="00F44EA5"/>
    <w:rsid w:val="00F44F57"/>
    <w:rsid w:val="00F452D1"/>
    <w:rsid w:val="00F45327"/>
    <w:rsid w:val="00F4572E"/>
    <w:rsid w:val="00F45B67"/>
    <w:rsid w:val="00F466D3"/>
    <w:rsid w:val="00F467D2"/>
    <w:rsid w:val="00F46897"/>
    <w:rsid w:val="00F46AD9"/>
    <w:rsid w:val="00F46C27"/>
    <w:rsid w:val="00F46F8E"/>
    <w:rsid w:val="00F4718F"/>
    <w:rsid w:val="00F47336"/>
    <w:rsid w:val="00F47513"/>
    <w:rsid w:val="00F47735"/>
    <w:rsid w:val="00F47B57"/>
    <w:rsid w:val="00F47D4E"/>
    <w:rsid w:val="00F502F9"/>
    <w:rsid w:val="00F5038E"/>
    <w:rsid w:val="00F506FE"/>
    <w:rsid w:val="00F507B9"/>
    <w:rsid w:val="00F50BCE"/>
    <w:rsid w:val="00F51072"/>
    <w:rsid w:val="00F5108A"/>
    <w:rsid w:val="00F516A0"/>
    <w:rsid w:val="00F517C3"/>
    <w:rsid w:val="00F51827"/>
    <w:rsid w:val="00F51895"/>
    <w:rsid w:val="00F518DE"/>
    <w:rsid w:val="00F51906"/>
    <w:rsid w:val="00F51B51"/>
    <w:rsid w:val="00F51B5B"/>
    <w:rsid w:val="00F51E03"/>
    <w:rsid w:val="00F52079"/>
    <w:rsid w:val="00F525DC"/>
    <w:rsid w:val="00F52640"/>
    <w:rsid w:val="00F5295B"/>
    <w:rsid w:val="00F52E45"/>
    <w:rsid w:val="00F5302F"/>
    <w:rsid w:val="00F530EB"/>
    <w:rsid w:val="00F5318B"/>
    <w:rsid w:val="00F53311"/>
    <w:rsid w:val="00F53366"/>
    <w:rsid w:val="00F5367A"/>
    <w:rsid w:val="00F53719"/>
    <w:rsid w:val="00F53882"/>
    <w:rsid w:val="00F53948"/>
    <w:rsid w:val="00F53CAD"/>
    <w:rsid w:val="00F53D3F"/>
    <w:rsid w:val="00F53E8D"/>
    <w:rsid w:val="00F5432C"/>
    <w:rsid w:val="00F548DE"/>
    <w:rsid w:val="00F54BA2"/>
    <w:rsid w:val="00F54F82"/>
    <w:rsid w:val="00F55051"/>
    <w:rsid w:val="00F55132"/>
    <w:rsid w:val="00F552BF"/>
    <w:rsid w:val="00F55354"/>
    <w:rsid w:val="00F5537B"/>
    <w:rsid w:val="00F554CB"/>
    <w:rsid w:val="00F55701"/>
    <w:rsid w:val="00F557C0"/>
    <w:rsid w:val="00F55873"/>
    <w:rsid w:val="00F55A27"/>
    <w:rsid w:val="00F55A97"/>
    <w:rsid w:val="00F55C25"/>
    <w:rsid w:val="00F55DB5"/>
    <w:rsid w:val="00F55ED0"/>
    <w:rsid w:val="00F55F30"/>
    <w:rsid w:val="00F55FA4"/>
    <w:rsid w:val="00F5600A"/>
    <w:rsid w:val="00F56012"/>
    <w:rsid w:val="00F56282"/>
    <w:rsid w:val="00F562E0"/>
    <w:rsid w:val="00F56322"/>
    <w:rsid w:val="00F568DB"/>
    <w:rsid w:val="00F56D19"/>
    <w:rsid w:val="00F57133"/>
    <w:rsid w:val="00F572DE"/>
    <w:rsid w:val="00F576EA"/>
    <w:rsid w:val="00F577C0"/>
    <w:rsid w:val="00F5780F"/>
    <w:rsid w:val="00F57968"/>
    <w:rsid w:val="00F57A7D"/>
    <w:rsid w:val="00F57C4D"/>
    <w:rsid w:val="00F57CD1"/>
    <w:rsid w:val="00F57D68"/>
    <w:rsid w:val="00F6014B"/>
    <w:rsid w:val="00F60199"/>
    <w:rsid w:val="00F603B9"/>
    <w:rsid w:val="00F604F6"/>
    <w:rsid w:val="00F605A4"/>
    <w:rsid w:val="00F6069D"/>
    <w:rsid w:val="00F60856"/>
    <w:rsid w:val="00F60A22"/>
    <w:rsid w:val="00F60BAC"/>
    <w:rsid w:val="00F60F01"/>
    <w:rsid w:val="00F610D5"/>
    <w:rsid w:val="00F6117D"/>
    <w:rsid w:val="00F61426"/>
    <w:rsid w:val="00F615DA"/>
    <w:rsid w:val="00F617E0"/>
    <w:rsid w:val="00F6181A"/>
    <w:rsid w:val="00F61D73"/>
    <w:rsid w:val="00F61F9D"/>
    <w:rsid w:val="00F62286"/>
    <w:rsid w:val="00F622AE"/>
    <w:rsid w:val="00F62372"/>
    <w:rsid w:val="00F62830"/>
    <w:rsid w:val="00F629F0"/>
    <w:rsid w:val="00F62ABF"/>
    <w:rsid w:val="00F62B9E"/>
    <w:rsid w:val="00F62F7F"/>
    <w:rsid w:val="00F6305C"/>
    <w:rsid w:val="00F632D1"/>
    <w:rsid w:val="00F63658"/>
    <w:rsid w:val="00F636AA"/>
    <w:rsid w:val="00F63707"/>
    <w:rsid w:val="00F63793"/>
    <w:rsid w:val="00F63872"/>
    <w:rsid w:val="00F63915"/>
    <w:rsid w:val="00F639AE"/>
    <w:rsid w:val="00F63EA1"/>
    <w:rsid w:val="00F63FDB"/>
    <w:rsid w:val="00F641DF"/>
    <w:rsid w:val="00F64278"/>
    <w:rsid w:val="00F642F6"/>
    <w:rsid w:val="00F646C0"/>
    <w:rsid w:val="00F646DB"/>
    <w:rsid w:val="00F64DA7"/>
    <w:rsid w:val="00F64FE7"/>
    <w:rsid w:val="00F6532C"/>
    <w:rsid w:val="00F653BE"/>
    <w:rsid w:val="00F65406"/>
    <w:rsid w:val="00F654FF"/>
    <w:rsid w:val="00F6582B"/>
    <w:rsid w:val="00F65B1B"/>
    <w:rsid w:val="00F65C59"/>
    <w:rsid w:val="00F65D96"/>
    <w:rsid w:val="00F661CF"/>
    <w:rsid w:val="00F66254"/>
    <w:rsid w:val="00F66452"/>
    <w:rsid w:val="00F6649C"/>
    <w:rsid w:val="00F6649D"/>
    <w:rsid w:val="00F66525"/>
    <w:rsid w:val="00F66643"/>
    <w:rsid w:val="00F66805"/>
    <w:rsid w:val="00F67092"/>
    <w:rsid w:val="00F677D9"/>
    <w:rsid w:val="00F67865"/>
    <w:rsid w:val="00F67872"/>
    <w:rsid w:val="00F67D3E"/>
    <w:rsid w:val="00F700EA"/>
    <w:rsid w:val="00F70202"/>
    <w:rsid w:val="00F703CD"/>
    <w:rsid w:val="00F7072A"/>
    <w:rsid w:val="00F7072F"/>
    <w:rsid w:val="00F7075A"/>
    <w:rsid w:val="00F7093A"/>
    <w:rsid w:val="00F709D7"/>
    <w:rsid w:val="00F70BE2"/>
    <w:rsid w:val="00F71145"/>
    <w:rsid w:val="00F7125B"/>
    <w:rsid w:val="00F71262"/>
    <w:rsid w:val="00F7152B"/>
    <w:rsid w:val="00F71574"/>
    <w:rsid w:val="00F71658"/>
    <w:rsid w:val="00F71A18"/>
    <w:rsid w:val="00F71A7C"/>
    <w:rsid w:val="00F71B6F"/>
    <w:rsid w:val="00F71DE2"/>
    <w:rsid w:val="00F72348"/>
    <w:rsid w:val="00F723E9"/>
    <w:rsid w:val="00F724C7"/>
    <w:rsid w:val="00F7265E"/>
    <w:rsid w:val="00F728B6"/>
    <w:rsid w:val="00F72B61"/>
    <w:rsid w:val="00F72BAB"/>
    <w:rsid w:val="00F72C29"/>
    <w:rsid w:val="00F72CB9"/>
    <w:rsid w:val="00F72D7D"/>
    <w:rsid w:val="00F72FD1"/>
    <w:rsid w:val="00F73000"/>
    <w:rsid w:val="00F731CF"/>
    <w:rsid w:val="00F73212"/>
    <w:rsid w:val="00F734E1"/>
    <w:rsid w:val="00F7350C"/>
    <w:rsid w:val="00F7367C"/>
    <w:rsid w:val="00F73865"/>
    <w:rsid w:val="00F739FD"/>
    <w:rsid w:val="00F73B3A"/>
    <w:rsid w:val="00F73D5A"/>
    <w:rsid w:val="00F73F1F"/>
    <w:rsid w:val="00F741C1"/>
    <w:rsid w:val="00F7429B"/>
    <w:rsid w:val="00F74301"/>
    <w:rsid w:val="00F746EC"/>
    <w:rsid w:val="00F74F0B"/>
    <w:rsid w:val="00F753D4"/>
    <w:rsid w:val="00F75440"/>
    <w:rsid w:val="00F757D9"/>
    <w:rsid w:val="00F75893"/>
    <w:rsid w:val="00F75A21"/>
    <w:rsid w:val="00F75B1F"/>
    <w:rsid w:val="00F75D76"/>
    <w:rsid w:val="00F7620B"/>
    <w:rsid w:val="00F7623C"/>
    <w:rsid w:val="00F765FA"/>
    <w:rsid w:val="00F76B09"/>
    <w:rsid w:val="00F76C1C"/>
    <w:rsid w:val="00F76CF2"/>
    <w:rsid w:val="00F76DD6"/>
    <w:rsid w:val="00F77030"/>
    <w:rsid w:val="00F775EC"/>
    <w:rsid w:val="00F779D3"/>
    <w:rsid w:val="00F77A89"/>
    <w:rsid w:val="00F77BBD"/>
    <w:rsid w:val="00F77C02"/>
    <w:rsid w:val="00F77C0B"/>
    <w:rsid w:val="00F77C2A"/>
    <w:rsid w:val="00F80023"/>
    <w:rsid w:val="00F800DA"/>
    <w:rsid w:val="00F80181"/>
    <w:rsid w:val="00F801A8"/>
    <w:rsid w:val="00F80273"/>
    <w:rsid w:val="00F807DD"/>
    <w:rsid w:val="00F80962"/>
    <w:rsid w:val="00F809B6"/>
    <w:rsid w:val="00F80A45"/>
    <w:rsid w:val="00F80B9C"/>
    <w:rsid w:val="00F80C56"/>
    <w:rsid w:val="00F80D0B"/>
    <w:rsid w:val="00F80FAF"/>
    <w:rsid w:val="00F8121B"/>
    <w:rsid w:val="00F816E5"/>
    <w:rsid w:val="00F817CC"/>
    <w:rsid w:val="00F81970"/>
    <w:rsid w:val="00F8199D"/>
    <w:rsid w:val="00F8213F"/>
    <w:rsid w:val="00F82177"/>
    <w:rsid w:val="00F82285"/>
    <w:rsid w:val="00F824F6"/>
    <w:rsid w:val="00F8259F"/>
    <w:rsid w:val="00F8289B"/>
    <w:rsid w:val="00F82A66"/>
    <w:rsid w:val="00F82BF8"/>
    <w:rsid w:val="00F82CA2"/>
    <w:rsid w:val="00F82CF7"/>
    <w:rsid w:val="00F82D32"/>
    <w:rsid w:val="00F82D81"/>
    <w:rsid w:val="00F833A8"/>
    <w:rsid w:val="00F835AA"/>
    <w:rsid w:val="00F837DB"/>
    <w:rsid w:val="00F83B65"/>
    <w:rsid w:val="00F83E77"/>
    <w:rsid w:val="00F8405D"/>
    <w:rsid w:val="00F84560"/>
    <w:rsid w:val="00F8466F"/>
    <w:rsid w:val="00F84741"/>
    <w:rsid w:val="00F84785"/>
    <w:rsid w:val="00F847EB"/>
    <w:rsid w:val="00F84B3B"/>
    <w:rsid w:val="00F84C19"/>
    <w:rsid w:val="00F84E32"/>
    <w:rsid w:val="00F85009"/>
    <w:rsid w:val="00F85246"/>
    <w:rsid w:val="00F85502"/>
    <w:rsid w:val="00F85E43"/>
    <w:rsid w:val="00F85F98"/>
    <w:rsid w:val="00F8678F"/>
    <w:rsid w:val="00F86B52"/>
    <w:rsid w:val="00F87085"/>
    <w:rsid w:val="00F8711D"/>
    <w:rsid w:val="00F873B1"/>
    <w:rsid w:val="00F87508"/>
    <w:rsid w:val="00F876A7"/>
    <w:rsid w:val="00F8786F"/>
    <w:rsid w:val="00F87908"/>
    <w:rsid w:val="00F8796E"/>
    <w:rsid w:val="00F87B33"/>
    <w:rsid w:val="00F87BFB"/>
    <w:rsid w:val="00F87E93"/>
    <w:rsid w:val="00F90005"/>
    <w:rsid w:val="00F903C0"/>
    <w:rsid w:val="00F90488"/>
    <w:rsid w:val="00F90712"/>
    <w:rsid w:val="00F908F0"/>
    <w:rsid w:val="00F90964"/>
    <w:rsid w:val="00F90D5F"/>
    <w:rsid w:val="00F90E65"/>
    <w:rsid w:val="00F90EDA"/>
    <w:rsid w:val="00F91043"/>
    <w:rsid w:val="00F91796"/>
    <w:rsid w:val="00F918B6"/>
    <w:rsid w:val="00F922E2"/>
    <w:rsid w:val="00F92328"/>
    <w:rsid w:val="00F924AD"/>
    <w:rsid w:val="00F9275D"/>
    <w:rsid w:val="00F92A61"/>
    <w:rsid w:val="00F92D87"/>
    <w:rsid w:val="00F92F13"/>
    <w:rsid w:val="00F92F1B"/>
    <w:rsid w:val="00F931D2"/>
    <w:rsid w:val="00F931F1"/>
    <w:rsid w:val="00F9322F"/>
    <w:rsid w:val="00F93526"/>
    <w:rsid w:val="00F937DC"/>
    <w:rsid w:val="00F9394A"/>
    <w:rsid w:val="00F93AEB"/>
    <w:rsid w:val="00F93EAE"/>
    <w:rsid w:val="00F940F7"/>
    <w:rsid w:val="00F94153"/>
    <w:rsid w:val="00F9421D"/>
    <w:rsid w:val="00F94330"/>
    <w:rsid w:val="00F94706"/>
    <w:rsid w:val="00F94A11"/>
    <w:rsid w:val="00F94A6D"/>
    <w:rsid w:val="00F94D28"/>
    <w:rsid w:val="00F95360"/>
    <w:rsid w:val="00F95394"/>
    <w:rsid w:val="00F955D5"/>
    <w:rsid w:val="00F95600"/>
    <w:rsid w:val="00F95917"/>
    <w:rsid w:val="00F95A68"/>
    <w:rsid w:val="00F95B11"/>
    <w:rsid w:val="00F960EF"/>
    <w:rsid w:val="00F96138"/>
    <w:rsid w:val="00F961CF"/>
    <w:rsid w:val="00F961FE"/>
    <w:rsid w:val="00F965A5"/>
    <w:rsid w:val="00F96847"/>
    <w:rsid w:val="00F969EB"/>
    <w:rsid w:val="00F96AF1"/>
    <w:rsid w:val="00F96D1E"/>
    <w:rsid w:val="00F96DEC"/>
    <w:rsid w:val="00F96F45"/>
    <w:rsid w:val="00F97014"/>
    <w:rsid w:val="00F97205"/>
    <w:rsid w:val="00F9758D"/>
    <w:rsid w:val="00FA03FB"/>
    <w:rsid w:val="00FA0698"/>
    <w:rsid w:val="00FA074B"/>
    <w:rsid w:val="00FA09D2"/>
    <w:rsid w:val="00FA0A5F"/>
    <w:rsid w:val="00FA0BEF"/>
    <w:rsid w:val="00FA0E3A"/>
    <w:rsid w:val="00FA10EF"/>
    <w:rsid w:val="00FA117F"/>
    <w:rsid w:val="00FA1194"/>
    <w:rsid w:val="00FA158C"/>
    <w:rsid w:val="00FA15F5"/>
    <w:rsid w:val="00FA1627"/>
    <w:rsid w:val="00FA18AE"/>
    <w:rsid w:val="00FA192F"/>
    <w:rsid w:val="00FA1EA3"/>
    <w:rsid w:val="00FA2109"/>
    <w:rsid w:val="00FA2148"/>
    <w:rsid w:val="00FA218B"/>
    <w:rsid w:val="00FA21AE"/>
    <w:rsid w:val="00FA2470"/>
    <w:rsid w:val="00FA272B"/>
    <w:rsid w:val="00FA2970"/>
    <w:rsid w:val="00FA2B97"/>
    <w:rsid w:val="00FA2ED7"/>
    <w:rsid w:val="00FA2F2E"/>
    <w:rsid w:val="00FA2FBF"/>
    <w:rsid w:val="00FA32A7"/>
    <w:rsid w:val="00FA33FA"/>
    <w:rsid w:val="00FA3418"/>
    <w:rsid w:val="00FA36E8"/>
    <w:rsid w:val="00FA3886"/>
    <w:rsid w:val="00FA3A34"/>
    <w:rsid w:val="00FA3EDF"/>
    <w:rsid w:val="00FA3FE7"/>
    <w:rsid w:val="00FA42B6"/>
    <w:rsid w:val="00FA4631"/>
    <w:rsid w:val="00FA4658"/>
    <w:rsid w:val="00FA4914"/>
    <w:rsid w:val="00FA4984"/>
    <w:rsid w:val="00FA4EEB"/>
    <w:rsid w:val="00FA51C7"/>
    <w:rsid w:val="00FA5315"/>
    <w:rsid w:val="00FA57FD"/>
    <w:rsid w:val="00FA6003"/>
    <w:rsid w:val="00FA60B1"/>
    <w:rsid w:val="00FA6341"/>
    <w:rsid w:val="00FA638E"/>
    <w:rsid w:val="00FA646E"/>
    <w:rsid w:val="00FA64BB"/>
    <w:rsid w:val="00FA6610"/>
    <w:rsid w:val="00FA671D"/>
    <w:rsid w:val="00FA69AA"/>
    <w:rsid w:val="00FA6C45"/>
    <w:rsid w:val="00FA6C6E"/>
    <w:rsid w:val="00FA6C85"/>
    <w:rsid w:val="00FA6D19"/>
    <w:rsid w:val="00FA7046"/>
    <w:rsid w:val="00FA7073"/>
    <w:rsid w:val="00FA7169"/>
    <w:rsid w:val="00FA75F0"/>
    <w:rsid w:val="00FB0196"/>
    <w:rsid w:val="00FB0330"/>
    <w:rsid w:val="00FB0350"/>
    <w:rsid w:val="00FB04E4"/>
    <w:rsid w:val="00FB0952"/>
    <w:rsid w:val="00FB0A81"/>
    <w:rsid w:val="00FB0E2C"/>
    <w:rsid w:val="00FB0F01"/>
    <w:rsid w:val="00FB1011"/>
    <w:rsid w:val="00FB10A0"/>
    <w:rsid w:val="00FB1257"/>
    <w:rsid w:val="00FB1437"/>
    <w:rsid w:val="00FB1447"/>
    <w:rsid w:val="00FB156B"/>
    <w:rsid w:val="00FB18E1"/>
    <w:rsid w:val="00FB1DA4"/>
    <w:rsid w:val="00FB1DE3"/>
    <w:rsid w:val="00FB1EDF"/>
    <w:rsid w:val="00FB1FB3"/>
    <w:rsid w:val="00FB215D"/>
    <w:rsid w:val="00FB228E"/>
    <w:rsid w:val="00FB22AC"/>
    <w:rsid w:val="00FB22C9"/>
    <w:rsid w:val="00FB23BF"/>
    <w:rsid w:val="00FB2A17"/>
    <w:rsid w:val="00FB2F36"/>
    <w:rsid w:val="00FB2FB7"/>
    <w:rsid w:val="00FB3012"/>
    <w:rsid w:val="00FB324E"/>
    <w:rsid w:val="00FB32EF"/>
    <w:rsid w:val="00FB3378"/>
    <w:rsid w:val="00FB35F6"/>
    <w:rsid w:val="00FB3778"/>
    <w:rsid w:val="00FB381C"/>
    <w:rsid w:val="00FB3A9A"/>
    <w:rsid w:val="00FB3B55"/>
    <w:rsid w:val="00FB3C97"/>
    <w:rsid w:val="00FB408D"/>
    <w:rsid w:val="00FB4155"/>
    <w:rsid w:val="00FB43DC"/>
    <w:rsid w:val="00FB470B"/>
    <w:rsid w:val="00FB47E8"/>
    <w:rsid w:val="00FB48A9"/>
    <w:rsid w:val="00FB4B10"/>
    <w:rsid w:val="00FB4BCD"/>
    <w:rsid w:val="00FB4E14"/>
    <w:rsid w:val="00FB54C7"/>
    <w:rsid w:val="00FB573F"/>
    <w:rsid w:val="00FB5772"/>
    <w:rsid w:val="00FB584C"/>
    <w:rsid w:val="00FB58A9"/>
    <w:rsid w:val="00FB5BB7"/>
    <w:rsid w:val="00FB5C74"/>
    <w:rsid w:val="00FB5D66"/>
    <w:rsid w:val="00FB62F1"/>
    <w:rsid w:val="00FB6458"/>
    <w:rsid w:val="00FB6528"/>
    <w:rsid w:val="00FB7051"/>
    <w:rsid w:val="00FB7279"/>
    <w:rsid w:val="00FB7436"/>
    <w:rsid w:val="00FC0009"/>
    <w:rsid w:val="00FC0644"/>
    <w:rsid w:val="00FC0709"/>
    <w:rsid w:val="00FC082C"/>
    <w:rsid w:val="00FC08B0"/>
    <w:rsid w:val="00FC08F4"/>
    <w:rsid w:val="00FC096C"/>
    <w:rsid w:val="00FC09C7"/>
    <w:rsid w:val="00FC0B09"/>
    <w:rsid w:val="00FC0BC4"/>
    <w:rsid w:val="00FC0EB0"/>
    <w:rsid w:val="00FC0FC4"/>
    <w:rsid w:val="00FC10B0"/>
    <w:rsid w:val="00FC10E1"/>
    <w:rsid w:val="00FC15CC"/>
    <w:rsid w:val="00FC1998"/>
    <w:rsid w:val="00FC19B7"/>
    <w:rsid w:val="00FC1BAA"/>
    <w:rsid w:val="00FC1BCA"/>
    <w:rsid w:val="00FC2121"/>
    <w:rsid w:val="00FC2179"/>
    <w:rsid w:val="00FC21FB"/>
    <w:rsid w:val="00FC2A98"/>
    <w:rsid w:val="00FC2F5E"/>
    <w:rsid w:val="00FC3033"/>
    <w:rsid w:val="00FC328F"/>
    <w:rsid w:val="00FC3699"/>
    <w:rsid w:val="00FC37AE"/>
    <w:rsid w:val="00FC3997"/>
    <w:rsid w:val="00FC3A85"/>
    <w:rsid w:val="00FC3AE6"/>
    <w:rsid w:val="00FC3EB5"/>
    <w:rsid w:val="00FC3FA0"/>
    <w:rsid w:val="00FC4605"/>
    <w:rsid w:val="00FC4854"/>
    <w:rsid w:val="00FC49CB"/>
    <w:rsid w:val="00FC49D4"/>
    <w:rsid w:val="00FC4A0B"/>
    <w:rsid w:val="00FC4C60"/>
    <w:rsid w:val="00FC4CC9"/>
    <w:rsid w:val="00FC4E8E"/>
    <w:rsid w:val="00FC4EBF"/>
    <w:rsid w:val="00FC4F9C"/>
    <w:rsid w:val="00FC52E5"/>
    <w:rsid w:val="00FC53AA"/>
    <w:rsid w:val="00FC554D"/>
    <w:rsid w:val="00FC565B"/>
    <w:rsid w:val="00FC5685"/>
    <w:rsid w:val="00FC59B8"/>
    <w:rsid w:val="00FC5C55"/>
    <w:rsid w:val="00FC5CB4"/>
    <w:rsid w:val="00FC5FC9"/>
    <w:rsid w:val="00FC5FDC"/>
    <w:rsid w:val="00FC610E"/>
    <w:rsid w:val="00FC62F7"/>
    <w:rsid w:val="00FC6662"/>
    <w:rsid w:val="00FC6843"/>
    <w:rsid w:val="00FC69D5"/>
    <w:rsid w:val="00FC69E3"/>
    <w:rsid w:val="00FC6CD4"/>
    <w:rsid w:val="00FC6FD2"/>
    <w:rsid w:val="00FC7026"/>
    <w:rsid w:val="00FC7092"/>
    <w:rsid w:val="00FC71EB"/>
    <w:rsid w:val="00FC736B"/>
    <w:rsid w:val="00FC740A"/>
    <w:rsid w:val="00FC741C"/>
    <w:rsid w:val="00FC770D"/>
    <w:rsid w:val="00FC7792"/>
    <w:rsid w:val="00FC787E"/>
    <w:rsid w:val="00FC7913"/>
    <w:rsid w:val="00FC7C0E"/>
    <w:rsid w:val="00FC7C74"/>
    <w:rsid w:val="00FD00DA"/>
    <w:rsid w:val="00FD02CC"/>
    <w:rsid w:val="00FD057C"/>
    <w:rsid w:val="00FD0611"/>
    <w:rsid w:val="00FD0927"/>
    <w:rsid w:val="00FD0CFE"/>
    <w:rsid w:val="00FD0EEB"/>
    <w:rsid w:val="00FD1024"/>
    <w:rsid w:val="00FD19A5"/>
    <w:rsid w:val="00FD1A55"/>
    <w:rsid w:val="00FD1A57"/>
    <w:rsid w:val="00FD1C1E"/>
    <w:rsid w:val="00FD1C23"/>
    <w:rsid w:val="00FD1E00"/>
    <w:rsid w:val="00FD1EBC"/>
    <w:rsid w:val="00FD210C"/>
    <w:rsid w:val="00FD2350"/>
    <w:rsid w:val="00FD2535"/>
    <w:rsid w:val="00FD2AA7"/>
    <w:rsid w:val="00FD2B51"/>
    <w:rsid w:val="00FD2E5C"/>
    <w:rsid w:val="00FD2F21"/>
    <w:rsid w:val="00FD2FCB"/>
    <w:rsid w:val="00FD3173"/>
    <w:rsid w:val="00FD3524"/>
    <w:rsid w:val="00FD35E4"/>
    <w:rsid w:val="00FD3603"/>
    <w:rsid w:val="00FD37E5"/>
    <w:rsid w:val="00FD39C4"/>
    <w:rsid w:val="00FD3A47"/>
    <w:rsid w:val="00FD3AB1"/>
    <w:rsid w:val="00FD3E66"/>
    <w:rsid w:val="00FD3EC6"/>
    <w:rsid w:val="00FD3FD9"/>
    <w:rsid w:val="00FD41BD"/>
    <w:rsid w:val="00FD43B3"/>
    <w:rsid w:val="00FD46DF"/>
    <w:rsid w:val="00FD47B2"/>
    <w:rsid w:val="00FD47D6"/>
    <w:rsid w:val="00FD4817"/>
    <w:rsid w:val="00FD48F1"/>
    <w:rsid w:val="00FD4B3E"/>
    <w:rsid w:val="00FD4C59"/>
    <w:rsid w:val="00FD4DE0"/>
    <w:rsid w:val="00FD4E7D"/>
    <w:rsid w:val="00FD4F01"/>
    <w:rsid w:val="00FD50D6"/>
    <w:rsid w:val="00FD5151"/>
    <w:rsid w:val="00FD5444"/>
    <w:rsid w:val="00FD546E"/>
    <w:rsid w:val="00FD554E"/>
    <w:rsid w:val="00FD5616"/>
    <w:rsid w:val="00FD565C"/>
    <w:rsid w:val="00FD568F"/>
    <w:rsid w:val="00FD5768"/>
    <w:rsid w:val="00FD5CFF"/>
    <w:rsid w:val="00FD5D93"/>
    <w:rsid w:val="00FD61DC"/>
    <w:rsid w:val="00FD63FE"/>
    <w:rsid w:val="00FD6611"/>
    <w:rsid w:val="00FD6644"/>
    <w:rsid w:val="00FD679A"/>
    <w:rsid w:val="00FD67A0"/>
    <w:rsid w:val="00FD68B0"/>
    <w:rsid w:val="00FD6A61"/>
    <w:rsid w:val="00FD6A6F"/>
    <w:rsid w:val="00FD6B80"/>
    <w:rsid w:val="00FD6F21"/>
    <w:rsid w:val="00FD6FA5"/>
    <w:rsid w:val="00FD6FD5"/>
    <w:rsid w:val="00FD71ED"/>
    <w:rsid w:val="00FD72DA"/>
    <w:rsid w:val="00FD7305"/>
    <w:rsid w:val="00FD7619"/>
    <w:rsid w:val="00FD771B"/>
    <w:rsid w:val="00FE0440"/>
    <w:rsid w:val="00FE04CB"/>
    <w:rsid w:val="00FE0633"/>
    <w:rsid w:val="00FE079A"/>
    <w:rsid w:val="00FE0822"/>
    <w:rsid w:val="00FE085D"/>
    <w:rsid w:val="00FE0922"/>
    <w:rsid w:val="00FE0A30"/>
    <w:rsid w:val="00FE0A93"/>
    <w:rsid w:val="00FE0AEA"/>
    <w:rsid w:val="00FE0C43"/>
    <w:rsid w:val="00FE0D00"/>
    <w:rsid w:val="00FE0D9E"/>
    <w:rsid w:val="00FE0DFF"/>
    <w:rsid w:val="00FE0E52"/>
    <w:rsid w:val="00FE0F0F"/>
    <w:rsid w:val="00FE11FE"/>
    <w:rsid w:val="00FE12E5"/>
    <w:rsid w:val="00FE13A6"/>
    <w:rsid w:val="00FE13D8"/>
    <w:rsid w:val="00FE14C5"/>
    <w:rsid w:val="00FE17C1"/>
    <w:rsid w:val="00FE17D4"/>
    <w:rsid w:val="00FE18B9"/>
    <w:rsid w:val="00FE1B94"/>
    <w:rsid w:val="00FE1C64"/>
    <w:rsid w:val="00FE1CAF"/>
    <w:rsid w:val="00FE215D"/>
    <w:rsid w:val="00FE2977"/>
    <w:rsid w:val="00FE2B1F"/>
    <w:rsid w:val="00FE2D1C"/>
    <w:rsid w:val="00FE2D78"/>
    <w:rsid w:val="00FE2F0E"/>
    <w:rsid w:val="00FE315F"/>
    <w:rsid w:val="00FE34AB"/>
    <w:rsid w:val="00FE36FD"/>
    <w:rsid w:val="00FE3FE4"/>
    <w:rsid w:val="00FE4262"/>
    <w:rsid w:val="00FE4723"/>
    <w:rsid w:val="00FE473E"/>
    <w:rsid w:val="00FE49F6"/>
    <w:rsid w:val="00FE4A6C"/>
    <w:rsid w:val="00FE4BD6"/>
    <w:rsid w:val="00FE4EF8"/>
    <w:rsid w:val="00FE4FF5"/>
    <w:rsid w:val="00FE5023"/>
    <w:rsid w:val="00FE535E"/>
    <w:rsid w:val="00FE541D"/>
    <w:rsid w:val="00FE5632"/>
    <w:rsid w:val="00FE572E"/>
    <w:rsid w:val="00FE5760"/>
    <w:rsid w:val="00FE597A"/>
    <w:rsid w:val="00FE598C"/>
    <w:rsid w:val="00FE5C87"/>
    <w:rsid w:val="00FE5F0C"/>
    <w:rsid w:val="00FE62E6"/>
    <w:rsid w:val="00FE6618"/>
    <w:rsid w:val="00FE66E7"/>
    <w:rsid w:val="00FE6826"/>
    <w:rsid w:val="00FE6AE0"/>
    <w:rsid w:val="00FE6B98"/>
    <w:rsid w:val="00FE6CD0"/>
    <w:rsid w:val="00FE6DA5"/>
    <w:rsid w:val="00FE6E2D"/>
    <w:rsid w:val="00FE70FE"/>
    <w:rsid w:val="00FE7908"/>
    <w:rsid w:val="00FE7A6E"/>
    <w:rsid w:val="00FE7E10"/>
    <w:rsid w:val="00FE7E99"/>
    <w:rsid w:val="00FE7EF0"/>
    <w:rsid w:val="00FE7F7B"/>
    <w:rsid w:val="00FF05BC"/>
    <w:rsid w:val="00FF077C"/>
    <w:rsid w:val="00FF087E"/>
    <w:rsid w:val="00FF0913"/>
    <w:rsid w:val="00FF0A06"/>
    <w:rsid w:val="00FF0A5F"/>
    <w:rsid w:val="00FF0AE6"/>
    <w:rsid w:val="00FF0B32"/>
    <w:rsid w:val="00FF0DAE"/>
    <w:rsid w:val="00FF0EA0"/>
    <w:rsid w:val="00FF1070"/>
    <w:rsid w:val="00FF157A"/>
    <w:rsid w:val="00FF1775"/>
    <w:rsid w:val="00FF180B"/>
    <w:rsid w:val="00FF1B60"/>
    <w:rsid w:val="00FF1D09"/>
    <w:rsid w:val="00FF22D3"/>
    <w:rsid w:val="00FF2620"/>
    <w:rsid w:val="00FF2776"/>
    <w:rsid w:val="00FF27D1"/>
    <w:rsid w:val="00FF27D6"/>
    <w:rsid w:val="00FF2AEF"/>
    <w:rsid w:val="00FF2C14"/>
    <w:rsid w:val="00FF2D55"/>
    <w:rsid w:val="00FF2EAD"/>
    <w:rsid w:val="00FF3159"/>
    <w:rsid w:val="00FF31DF"/>
    <w:rsid w:val="00FF31EA"/>
    <w:rsid w:val="00FF34C8"/>
    <w:rsid w:val="00FF3879"/>
    <w:rsid w:val="00FF38D4"/>
    <w:rsid w:val="00FF3A7B"/>
    <w:rsid w:val="00FF3B0D"/>
    <w:rsid w:val="00FF3FF9"/>
    <w:rsid w:val="00FF449D"/>
    <w:rsid w:val="00FF4C1B"/>
    <w:rsid w:val="00FF4D04"/>
    <w:rsid w:val="00FF520E"/>
    <w:rsid w:val="00FF55B7"/>
    <w:rsid w:val="00FF58B5"/>
    <w:rsid w:val="00FF59C4"/>
    <w:rsid w:val="00FF5B6B"/>
    <w:rsid w:val="00FF6522"/>
    <w:rsid w:val="00FF655C"/>
    <w:rsid w:val="00FF6679"/>
    <w:rsid w:val="00FF6775"/>
    <w:rsid w:val="00FF6796"/>
    <w:rsid w:val="00FF683A"/>
    <w:rsid w:val="00FF6B41"/>
    <w:rsid w:val="00FF6E70"/>
    <w:rsid w:val="00FF6F8A"/>
    <w:rsid w:val="00FF710B"/>
    <w:rsid w:val="00FF71E8"/>
    <w:rsid w:val="00FF72E6"/>
    <w:rsid w:val="00FF75EF"/>
    <w:rsid w:val="00FF77EB"/>
    <w:rsid w:val="00FF7B03"/>
    <w:rsid w:val="00FF7C2F"/>
    <w:rsid w:val="00FF7C83"/>
    <w:rsid w:val="00FF7CCA"/>
    <w:rsid w:val="00FF7D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F2DF832"/>
  <w15:docId w15:val="{18230A24-8BE8-9443-A660-06A3AF5E53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59"/>
    <w:lsdException w:name="Table Theme" w:semiHidden="1" w:uiPriority="99" w:unhideWhenUsed="1"/>
    <w:lsdException w:name="Placeholder Text" w:semiHidden="1" w:uiPriority="99" w:unhideWhenUsed="1"/>
    <w:lsdException w:name="No Spacing" w:uiPriority="1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37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517C3"/>
    <w:rPr>
      <w:rFonts w:eastAsia="Times New Roman"/>
      <w:sz w:val="24"/>
      <w:szCs w:val="24"/>
      <w:lang w:eastAsia="zh-CN"/>
    </w:rPr>
  </w:style>
  <w:style w:type="paragraph" w:styleId="Heading1">
    <w:name w:val="heading 1"/>
    <w:basedOn w:val="Normal"/>
    <w:next w:val="Normal"/>
    <w:link w:val="Heading1Char"/>
    <w:qFormat/>
    <w:rsid w:val="0040653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40653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  <w:lang w:eastAsia="en-US"/>
    </w:rPr>
  </w:style>
  <w:style w:type="paragraph" w:styleId="Heading3">
    <w:name w:val="heading 3"/>
    <w:basedOn w:val="Normal"/>
    <w:next w:val="Normal"/>
    <w:link w:val="Heading3Char"/>
    <w:unhideWhenUsed/>
    <w:qFormat/>
    <w:rsid w:val="0040653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  <w:lang w:eastAsia="en-US"/>
    </w:rPr>
  </w:style>
  <w:style w:type="paragraph" w:styleId="Heading4">
    <w:name w:val="heading 4"/>
    <w:basedOn w:val="Normal"/>
    <w:next w:val="Normal"/>
    <w:link w:val="Heading4Char"/>
    <w:semiHidden/>
    <w:qFormat/>
    <w:rsid w:val="00406539"/>
    <w:pPr>
      <w:keepNext/>
      <w:spacing w:line="480" w:lineRule="auto"/>
      <w:outlineLvl w:val="3"/>
    </w:pPr>
    <w:rPr>
      <w:rFonts w:ascii="Times" w:hAnsi="Times"/>
      <w:b/>
      <w:color w:val="0000FF"/>
      <w:sz w:val="44"/>
      <w:szCs w:val="20"/>
      <w:lang w:eastAsia="en-US"/>
    </w:rPr>
  </w:style>
  <w:style w:type="paragraph" w:styleId="Heading5">
    <w:name w:val="heading 5"/>
    <w:basedOn w:val="Normal"/>
    <w:next w:val="Normal"/>
    <w:link w:val="Heading5Char"/>
    <w:semiHidden/>
    <w:qFormat/>
    <w:rsid w:val="00406539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  <w:lang w:eastAsia="en-US"/>
    </w:rPr>
  </w:style>
  <w:style w:type="paragraph" w:styleId="Heading6">
    <w:name w:val="heading 6"/>
    <w:basedOn w:val="Normal"/>
    <w:next w:val="Normal"/>
    <w:link w:val="Heading6Char"/>
    <w:semiHidden/>
    <w:qFormat/>
    <w:rsid w:val="00406539"/>
    <w:pPr>
      <w:spacing w:before="240" w:after="60"/>
      <w:outlineLvl w:val="5"/>
    </w:pPr>
    <w:rPr>
      <w:rFonts w:ascii="Calibri" w:hAnsi="Calibri"/>
      <w:b/>
      <w:bCs/>
      <w:sz w:val="22"/>
      <w:szCs w:val="22"/>
      <w:lang w:eastAsia="en-US"/>
    </w:rPr>
  </w:style>
  <w:style w:type="paragraph" w:styleId="Heading7">
    <w:name w:val="heading 7"/>
    <w:basedOn w:val="Normal"/>
    <w:next w:val="Normal"/>
    <w:link w:val="Heading7Char"/>
    <w:semiHidden/>
    <w:qFormat/>
    <w:rsid w:val="00406539"/>
    <w:pPr>
      <w:spacing w:before="240" w:after="60"/>
      <w:outlineLvl w:val="6"/>
    </w:pPr>
    <w:rPr>
      <w:rFonts w:ascii="Calibri" w:hAnsi="Calibri"/>
      <w:lang w:eastAsia="en-US"/>
    </w:rPr>
  </w:style>
  <w:style w:type="paragraph" w:styleId="Heading8">
    <w:name w:val="heading 8"/>
    <w:basedOn w:val="Normal"/>
    <w:next w:val="Normal"/>
    <w:link w:val="Heading8Char"/>
    <w:semiHidden/>
    <w:qFormat/>
    <w:rsid w:val="00406539"/>
    <w:pPr>
      <w:spacing w:before="240" w:after="60"/>
      <w:outlineLvl w:val="7"/>
    </w:pPr>
    <w:rPr>
      <w:rFonts w:ascii="Calibri" w:hAnsi="Calibri"/>
      <w:i/>
      <w:iCs/>
      <w:lang w:eastAsia="en-US"/>
    </w:rPr>
  </w:style>
  <w:style w:type="paragraph" w:styleId="Heading9">
    <w:name w:val="heading 9"/>
    <w:basedOn w:val="Normal"/>
    <w:next w:val="Normal"/>
    <w:link w:val="Heading9Char"/>
    <w:semiHidden/>
    <w:qFormat/>
    <w:rsid w:val="00406539"/>
    <w:pPr>
      <w:spacing w:before="240" w:after="60"/>
      <w:outlineLvl w:val="8"/>
    </w:pPr>
    <w:rPr>
      <w:rFonts w:ascii="Cambria" w:hAnsi="Cambria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seText">
    <w:name w:val="Base_Text"/>
    <w:rsid w:val="009A3899"/>
    <w:pPr>
      <w:spacing w:before="120"/>
    </w:pPr>
    <w:rPr>
      <w:rFonts w:eastAsia="Times New Roman"/>
      <w:sz w:val="24"/>
      <w:szCs w:val="24"/>
    </w:rPr>
  </w:style>
  <w:style w:type="paragraph" w:customStyle="1" w:styleId="1stparatext">
    <w:name w:val="1st para text"/>
    <w:basedOn w:val="BaseText"/>
    <w:rsid w:val="009A3899"/>
  </w:style>
  <w:style w:type="paragraph" w:customStyle="1" w:styleId="BaseHeading">
    <w:name w:val="Base_Heading"/>
    <w:rsid w:val="009A3899"/>
    <w:pPr>
      <w:keepNext/>
      <w:spacing w:before="240"/>
      <w:outlineLvl w:val="0"/>
    </w:pPr>
    <w:rPr>
      <w:rFonts w:eastAsia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9A3899"/>
  </w:style>
  <w:style w:type="paragraph" w:customStyle="1" w:styleId="AbstractSummary">
    <w:name w:val="Abstract/Summary"/>
    <w:basedOn w:val="BaseText"/>
    <w:rsid w:val="009A3899"/>
  </w:style>
  <w:style w:type="paragraph" w:customStyle="1" w:styleId="Referencesandnotes">
    <w:name w:val="References and notes"/>
    <w:basedOn w:val="BaseText"/>
    <w:rsid w:val="009A3899"/>
    <w:pPr>
      <w:ind w:left="720" w:hanging="720"/>
    </w:pPr>
  </w:style>
  <w:style w:type="paragraph" w:customStyle="1" w:styleId="Acknowledgement">
    <w:name w:val="Acknowledgement"/>
    <w:basedOn w:val="Referencesandnotes"/>
    <w:rsid w:val="009A3899"/>
  </w:style>
  <w:style w:type="paragraph" w:customStyle="1" w:styleId="Subhead">
    <w:name w:val="Subhead"/>
    <w:basedOn w:val="BaseHeading"/>
    <w:rsid w:val="009A3899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9A3899"/>
  </w:style>
  <w:style w:type="paragraph" w:customStyle="1" w:styleId="AppendixSubhead">
    <w:name w:val="AppendixSubhead"/>
    <w:basedOn w:val="Subhead"/>
    <w:rsid w:val="009A3899"/>
  </w:style>
  <w:style w:type="paragraph" w:customStyle="1" w:styleId="Articletype">
    <w:name w:val="Article type"/>
    <w:basedOn w:val="BaseText"/>
    <w:rsid w:val="009A3899"/>
  </w:style>
  <w:style w:type="character" w:customStyle="1" w:styleId="aubase">
    <w:name w:val="au_base"/>
    <w:rsid w:val="009A3899"/>
    <w:rPr>
      <w:sz w:val="24"/>
    </w:rPr>
  </w:style>
  <w:style w:type="character" w:customStyle="1" w:styleId="aucollab">
    <w:name w:val="au_collab"/>
    <w:basedOn w:val="aubase"/>
    <w:rsid w:val="009A3899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basedOn w:val="DefaultParagraphFont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basedOn w:val="aubase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basedOn w:val="au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basedOn w:val="aubase"/>
    <w:rsid w:val="009A3899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basedOn w:val="aubase"/>
    <w:rsid w:val="009A3899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9A3899"/>
    <w:pPr>
      <w:spacing w:before="480"/>
    </w:pPr>
  </w:style>
  <w:style w:type="paragraph" w:customStyle="1" w:styleId="Footnote">
    <w:name w:val="Footnote"/>
    <w:basedOn w:val="BaseText"/>
    <w:rsid w:val="009A3899"/>
  </w:style>
  <w:style w:type="paragraph" w:customStyle="1" w:styleId="AuthorFootnote">
    <w:name w:val="AuthorFootnote"/>
    <w:basedOn w:val="Footnote"/>
    <w:rsid w:val="009A3899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9A3899"/>
    <w:pPr>
      <w:spacing w:after="360"/>
      <w:jc w:val="center"/>
    </w:pPr>
  </w:style>
  <w:style w:type="paragraph" w:styleId="BalloonText">
    <w:name w:val="Balloon Text"/>
    <w:basedOn w:val="Normal"/>
    <w:link w:val="BalloonTextChar"/>
    <w:semiHidden/>
    <w:rsid w:val="009A3899"/>
    <w:rPr>
      <w:rFonts w:ascii="Lucida Grande" w:hAnsi="Lucida Grande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ibarticle">
    <w:name w:val="bib_article"/>
    <w:basedOn w:val="DefaultParagraphFont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9A3899"/>
    <w:rPr>
      <w:sz w:val="24"/>
    </w:rPr>
  </w:style>
  <w:style w:type="character" w:customStyle="1" w:styleId="bibcomment">
    <w:name w:val="bib_comment"/>
    <w:basedOn w:val="bibbase"/>
    <w:rsid w:val="009A3899"/>
    <w:rPr>
      <w:sz w:val="24"/>
    </w:rPr>
  </w:style>
  <w:style w:type="character" w:customStyle="1" w:styleId="bibdeg">
    <w:name w:val="bib_deg"/>
    <w:basedOn w:val="bibbase"/>
    <w:rsid w:val="009A3899"/>
    <w:rPr>
      <w:sz w:val="24"/>
    </w:rPr>
  </w:style>
  <w:style w:type="character" w:customStyle="1" w:styleId="bibdoi">
    <w:name w:val="bib_doi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basedOn w:val="bibbase"/>
    <w:rsid w:val="009A3899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basedOn w:val="bibbase"/>
    <w:rsid w:val="009A3899"/>
    <w:rPr>
      <w:sz w:val="24"/>
    </w:rPr>
  </w:style>
  <w:style w:type="character" w:customStyle="1" w:styleId="bibnumber">
    <w:name w:val="bib_number"/>
    <w:basedOn w:val="bibbase"/>
    <w:rsid w:val="009A3899"/>
    <w:rPr>
      <w:sz w:val="24"/>
    </w:rPr>
  </w:style>
  <w:style w:type="character" w:customStyle="1" w:styleId="biborganization">
    <w:name w:val="bib_organization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basedOn w:val="bibbase"/>
    <w:rsid w:val="009A3899"/>
    <w:rPr>
      <w:sz w:val="24"/>
    </w:rPr>
  </w:style>
  <w:style w:type="character" w:customStyle="1" w:styleId="bibsuppl">
    <w:name w:val="bib_suppl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9A3899"/>
    <w:rPr>
      <w:sz w:val="24"/>
    </w:rPr>
  </w:style>
  <w:style w:type="character" w:customStyle="1" w:styleId="biburl">
    <w:name w:val="bib_url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basedOn w:val="bibbase"/>
    <w:rsid w:val="009A3899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9A3899"/>
  </w:style>
  <w:style w:type="paragraph" w:customStyle="1" w:styleId="BookInformation">
    <w:name w:val="BookInformation"/>
    <w:basedOn w:val="BaseText"/>
    <w:rsid w:val="009A3899"/>
  </w:style>
  <w:style w:type="paragraph" w:customStyle="1" w:styleId="Level2Head">
    <w:name w:val="Level 2 Head"/>
    <w:basedOn w:val="BaseHeading"/>
    <w:rsid w:val="009A3899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9A3899"/>
    <w:pPr>
      <w:shd w:val="clear" w:color="auto" w:fill="E6E6E6"/>
    </w:pPr>
  </w:style>
  <w:style w:type="paragraph" w:customStyle="1" w:styleId="BoxListUnnumbered">
    <w:name w:val="BoxListUnnumbered"/>
    <w:basedOn w:val="BaseText"/>
    <w:rsid w:val="009A3899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9A3899"/>
  </w:style>
  <w:style w:type="paragraph" w:customStyle="1" w:styleId="BoxSubhead">
    <w:name w:val="BoxSubhead"/>
    <w:basedOn w:val="Subhead"/>
    <w:rsid w:val="009A3899"/>
    <w:pPr>
      <w:shd w:val="clear" w:color="auto" w:fill="E6E6E6"/>
    </w:pPr>
  </w:style>
  <w:style w:type="paragraph" w:customStyle="1" w:styleId="Paragraph">
    <w:name w:val="Paragraph"/>
    <w:basedOn w:val="BaseText"/>
    <w:rsid w:val="009A3899"/>
    <w:pPr>
      <w:ind w:firstLine="720"/>
    </w:pPr>
  </w:style>
  <w:style w:type="paragraph" w:customStyle="1" w:styleId="BoxText">
    <w:name w:val="BoxText"/>
    <w:basedOn w:val="Paragraph"/>
    <w:rsid w:val="009A3899"/>
    <w:pPr>
      <w:shd w:val="clear" w:color="auto" w:fill="E6E6E6"/>
    </w:pPr>
  </w:style>
  <w:style w:type="paragraph" w:customStyle="1" w:styleId="BoxTitle">
    <w:name w:val="BoxTitle"/>
    <w:basedOn w:val="BaseHeading"/>
    <w:rsid w:val="009A3899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9A3899"/>
    <w:pPr>
      <w:ind w:left="720" w:hanging="720"/>
    </w:pPr>
  </w:style>
  <w:style w:type="paragraph" w:customStyle="1" w:styleId="career-magazine">
    <w:name w:val="career-magazine"/>
    <w:basedOn w:val="BaseText"/>
    <w:rsid w:val="009A3899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9A3899"/>
    <w:pPr>
      <w:jc w:val="right"/>
    </w:pPr>
    <w:rPr>
      <w:color w:val="339966"/>
    </w:rPr>
  </w:style>
  <w:style w:type="character" w:customStyle="1" w:styleId="citebase">
    <w:name w:val="cite_base"/>
    <w:rsid w:val="009A3899"/>
    <w:rPr>
      <w:sz w:val="24"/>
    </w:rPr>
  </w:style>
  <w:style w:type="character" w:customStyle="1" w:styleId="citebib">
    <w:name w:val="cite_bib"/>
    <w:basedOn w:val="DefaultParagraphFont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9A3899"/>
    <w:rPr>
      <w:sz w:val="24"/>
    </w:rPr>
  </w:style>
  <w:style w:type="character" w:customStyle="1" w:styleId="citeen">
    <w:name w:val="cite_en"/>
    <w:basedOn w:val="citebase"/>
    <w:rsid w:val="009A3899"/>
    <w:rPr>
      <w:sz w:val="24"/>
      <w:shd w:val="clear" w:color="auto" w:fill="FFFF00"/>
      <w:vertAlign w:val="superscript"/>
    </w:rPr>
  </w:style>
  <w:style w:type="character" w:customStyle="1" w:styleId="citeeq">
    <w:name w:val="cite_eq"/>
    <w:basedOn w:val="citebase"/>
    <w:rsid w:val="009A3899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basedOn w:val="citebase"/>
    <w:rsid w:val="009A3899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basedOn w:val="citebase"/>
    <w:rsid w:val="009A3899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basedOn w:val="citebase"/>
    <w:rsid w:val="009A3899"/>
    <w:rPr>
      <w:color w:val="000000"/>
      <w:sz w:val="24"/>
      <w:bdr w:val="none" w:sz="0" w:space="0" w:color="auto"/>
      <w:shd w:val="clear" w:color="auto" w:fill="FF00FF"/>
    </w:rPr>
  </w:style>
  <w:style w:type="character" w:styleId="CommentReference">
    <w:name w:val="annotation reference"/>
    <w:basedOn w:val="DefaultParagraphFont"/>
    <w:uiPriority w:val="99"/>
    <w:rsid w:val="009A3899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rsid w:val="009A3899"/>
    <w:rPr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semiHidden/>
    <w:rsid w:val="009A3899"/>
    <w:rPr>
      <w:rFonts w:ascii="Times New Roman" w:eastAsia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A38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9A3899"/>
    <w:rPr>
      <w:rFonts w:ascii="Times New Roman" w:eastAsia="Times New Roman" w:hAnsi="Times New Roman"/>
      <w:b/>
      <w:bCs/>
      <w:sz w:val="20"/>
      <w:szCs w:val="20"/>
    </w:rPr>
  </w:style>
  <w:style w:type="paragraph" w:customStyle="1" w:styleId="ContinuedParagraph">
    <w:name w:val="ContinuedParagraph"/>
    <w:basedOn w:val="Paragraph"/>
    <w:rsid w:val="009A3899"/>
    <w:pPr>
      <w:ind w:firstLine="0"/>
    </w:pPr>
  </w:style>
  <w:style w:type="character" w:customStyle="1" w:styleId="ContractNumber">
    <w:name w:val="Contract Number"/>
    <w:basedOn w:val="DefaultParagraphFont"/>
    <w:rsid w:val="009A3899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basedOn w:val="DefaultParagraphFont"/>
    <w:rsid w:val="009A3899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9A3899"/>
    <w:pPr>
      <w:spacing w:before="0" w:after="240"/>
    </w:pPr>
  </w:style>
  <w:style w:type="paragraph" w:customStyle="1" w:styleId="DateAccepted">
    <w:name w:val="Date Accepted"/>
    <w:basedOn w:val="BaseText"/>
    <w:rsid w:val="009A3899"/>
    <w:pPr>
      <w:spacing w:before="360"/>
    </w:pPr>
  </w:style>
  <w:style w:type="paragraph" w:customStyle="1" w:styleId="Deck">
    <w:name w:val="Deck"/>
    <w:basedOn w:val="BaseHeading"/>
    <w:rsid w:val="009A3899"/>
    <w:pPr>
      <w:outlineLvl w:val="1"/>
    </w:pPr>
  </w:style>
  <w:style w:type="paragraph" w:customStyle="1" w:styleId="DefTerm">
    <w:name w:val="DefTerm"/>
    <w:basedOn w:val="BaseText"/>
    <w:rsid w:val="009A3899"/>
    <w:pPr>
      <w:ind w:left="720"/>
    </w:pPr>
  </w:style>
  <w:style w:type="paragraph" w:customStyle="1" w:styleId="Definition">
    <w:name w:val="Definition"/>
    <w:basedOn w:val="DefTerm"/>
    <w:rsid w:val="009A3899"/>
    <w:pPr>
      <w:ind w:left="1080" w:hanging="360"/>
    </w:pPr>
  </w:style>
  <w:style w:type="paragraph" w:customStyle="1" w:styleId="DefListTitle">
    <w:name w:val="DefListTitle"/>
    <w:basedOn w:val="BaseHeading"/>
    <w:rsid w:val="009A3899"/>
  </w:style>
  <w:style w:type="paragraph" w:customStyle="1" w:styleId="discipline">
    <w:name w:val="discipline"/>
    <w:basedOn w:val="BaseText"/>
    <w:rsid w:val="009A3899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9A3899"/>
  </w:style>
  <w:style w:type="character" w:styleId="Emphasis">
    <w:name w:val="Emphasis"/>
    <w:basedOn w:val="DefaultParagraphFont"/>
    <w:uiPriority w:val="20"/>
    <w:qFormat/>
    <w:rsid w:val="009A3899"/>
    <w:rPr>
      <w:i/>
      <w:iCs/>
    </w:rPr>
  </w:style>
  <w:style w:type="character" w:styleId="EndnoteReference">
    <w:name w:val="endnote reference"/>
    <w:basedOn w:val="DefaultParagraphFont"/>
    <w:semiHidden/>
    <w:rsid w:val="009A3899"/>
    <w:rPr>
      <w:vertAlign w:val="superscript"/>
    </w:rPr>
  </w:style>
  <w:style w:type="paragraph" w:styleId="EndnoteText">
    <w:name w:val="endnote text"/>
    <w:basedOn w:val="Normal"/>
    <w:link w:val="EndnoteTextChar"/>
    <w:semiHidden/>
    <w:rsid w:val="009A3899"/>
    <w:rPr>
      <w:rFonts w:ascii="Cambria" w:eastAsia="Cambria" w:hAnsi="Cambria"/>
      <w:sz w:val="20"/>
      <w:szCs w:val="20"/>
      <w:lang w:eastAsia="en-US"/>
    </w:rPr>
  </w:style>
  <w:style w:type="character" w:customStyle="1" w:styleId="EndnoteTextChar">
    <w:name w:val="Endnote Text Char"/>
    <w:basedOn w:val="DefaultParagraphFont"/>
    <w:link w:val="EndnoteText"/>
    <w:semiHidden/>
    <w:rsid w:val="009A3899"/>
    <w:rPr>
      <w:rFonts w:ascii="Cambria" w:eastAsia="Cambria" w:hAnsi="Cambria"/>
      <w:sz w:val="20"/>
      <w:szCs w:val="20"/>
    </w:rPr>
  </w:style>
  <w:style w:type="character" w:customStyle="1" w:styleId="eqno">
    <w:name w:val="eq_no"/>
    <w:basedOn w:val="citebase"/>
    <w:rsid w:val="009A3899"/>
    <w:rPr>
      <w:sz w:val="24"/>
    </w:rPr>
  </w:style>
  <w:style w:type="paragraph" w:customStyle="1" w:styleId="Equation">
    <w:name w:val="Equation"/>
    <w:basedOn w:val="BaseText"/>
    <w:rsid w:val="009A3899"/>
    <w:pPr>
      <w:jc w:val="center"/>
    </w:pPr>
  </w:style>
  <w:style w:type="paragraph" w:customStyle="1" w:styleId="FieldCodes">
    <w:name w:val="FieldCodes"/>
    <w:basedOn w:val="BaseText"/>
    <w:rsid w:val="009A3899"/>
  </w:style>
  <w:style w:type="paragraph" w:customStyle="1" w:styleId="Legend">
    <w:name w:val="Legend"/>
    <w:basedOn w:val="BaseHeading"/>
    <w:rsid w:val="009A3899"/>
    <w:rPr>
      <w:sz w:val="24"/>
      <w:szCs w:val="24"/>
    </w:rPr>
  </w:style>
  <w:style w:type="paragraph" w:customStyle="1" w:styleId="FigureCopyright">
    <w:name w:val="FigureCopyright"/>
    <w:basedOn w:val="Legend"/>
    <w:rsid w:val="009A3899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9A3899"/>
  </w:style>
  <w:style w:type="character" w:styleId="FollowedHyperlink">
    <w:name w:val="FollowedHyperlink"/>
    <w:basedOn w:val="DefaultParagraphFont"/>
    <w:rsid w:val="009A3899"/>
    <w:rPr>
      <w:color w:val="800080"/>
      <w:u w:val="single"/>
    </w:rPr>
  </w:style>
  <w:style w:type="paragraph" w:styleId="Footer">
    <w:name w:val="footer"/>
    <w:basedOn w:val="Normal"/>
    <w:link w:val="FooterChar"/>
    <w:rsid w:val="009A3899"/>
    <w:pPr>
      <w:tabs>
        <w:tab w:val="center" w:pos="4320"/>
        <w:tab w:val="right" w:pos="8640"/>
      </w:tabs>
    </w:pPr>
    <w:rPr>
      <w:sz w:val="20"/>
      <w:szCs w:val="20"/>
      <w:lang w:eastAsia="en-US"/>
    </w:rPr>
  </w:style>
  <w:style w:type="character" w:customStyle="1" w:styleId="FooterChar">
    <w:name w:val="Footer Char"/>
    <w:basedOn w:val="DefaultParagraphFont"/>
    <w:link w:val="Footer"/>
    <w:rsid w:val="009A3899"/>
    <w:rPr>
      <w:rFonts w:ascii="Times New Roman" w:eastAsia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semiHidden/>
    <w:rsid w:val="009A3899"/>
    <w:rPr>
      <w:vertAlign w:val="superscript"/>
    </w:rPr>
  </w:style>
  <w:style w:type="paragraph" w:customStyle="1" w:styleId="Gloss">
    <w:name w:val="Gloss"/>
    <w:basedOn w:val="AbstractSummary"/>
    <w:rsid w:val="009A3899"/>
  </w:style>
  <w:style w:type="paragraph" w:customStyle="1" w:styleId="Glossary">
    <w:name w:val="Glossary"/>
    <w:basedOn w:val="BaseText"/>
    <w:rsid w:val="009A3899"/>
  </w:style>
  <w:style w:type="paragraph" w:customStyle="1" w:styleId="GlossHead">
    <w:name w:val="GlossHead"/>
    <w:basedOn w:val="AbstractHead"/>
    <w:rsid w:val="009A3899"/>
  </w:style>
  <w:style w:type="paragraph" w:customStyle="1" w:styleId="GraphicAltText">
    <w:name w:val="GraphicAltText"/>
    <w:basedOn w:val="Legend"/>
    <w:rsid w:val="009A3899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9A3899"/>
  </w:style>
  <w:style w:type="paragraph" w:customStyle="1" w:styleId="Head">
    <w:name w:val="Head"/>
    <w:basedOn w:val="BaseHeading"/>
    <w:rsid w:val="009A3899"/>
    <w:pPr>
      <w:spacing w:before="120" w:after="120"/>
      <w:jc w:val="center"/>
    </w:pPr>
    <w:rPr>
      <w:b/>
      <w:bCs/>
    </w:rPr>
  </w:style>
  <w:style w:type="paragraph" w:styleId="Header">
    <w:name w:val="header"/>
    <w:basedOn w:val="Normal"/>
    <w:link w:val="HeaderChar"/>
    <w:rsid w:val="009A3899"/>
    <w:pPr>
      <w:tabs>
        <w:tab w:val="center" w:pos="4320"/>
        <w:tab w:val="right" w:pos="8640"/>
      </w:tabs>
    </w:pPr>
    <w:rPr>
      <w:sz w:val="20"/>
      <w:szCs w:val="20"/>
      <w:lang w:eastAsia="en-US"/>
    </w:rPr>
  </w:style>
  <w:style w:type="character" w:customStyle="1" w:styleId="HeaderChar">
    <w:name w:val="Header Char"/>
    <w:basedOn w:val="DefaultParagraphFont"/>
    <w:link w:val="Header"/>
    <w:rsid w:val="009A3899"/>
    <w:rPr>
      <w:rFonts w:ascii="Times New Roman" w:eastAsia="Times New Roman" w:hAnsi="Times New Roman"/>
      <w:sz w:val="20"/>
      <w:szCs w:val="20"/>
    </w:rPr>
  </w:style>
  <w:style w:type="character" w:styleId="HTMLAcronym">
    <w:name w:val="HTML Acronym"/>
    <w:basedOn w:val="DefaultParagraphFont"/>
    <w:rsid w:val="009A3899"/>
  </w:style>
  <w:style w:type="character" w:styleId="HTMLCite">
    <w:name w:val="HTML Cite"/>
    <w:basedOn w:val="DefaultParagraphFont"/>
    <w:rsid w:val="009A3899"/>
    <w:rPr>
      <w:i/>
      <w:iCs/>
    </w:rPr>
  </w:style>
  <w:style w:type="character" w:styleId="HTMLCode">
    <w:name w:val="HTML Code"/>
    <w:basedOn w:val="DefaultParagraphFont"/>
    <w:rsid w:val="009A3899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rsid w:val="009A3899"/>
    <w:rPr>
      <w:i/>
      <w:iCs/>
    </w:rPr>
  </w:style>
  <w:style w:type="character" w:styleId="HTMLKeyboard">
    <w:name w:val="HTML Keyboard"/>
    <w:basedOn w:val="DefaultParagraphFont"/>
    <w:rsid w:val="009A3899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rsid w:val="009A3899"/>
    <w:rPr>
      <w:rFonts w:ascii="Consolas" w:hAnsi="Consolas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rsid w:val="009A3899"/>
    <w:rPr>
      <w:rFonts w:ascii="Consolas" w:eastAsia="Times New Roman" w:hAnsi="Consolas"/>
      <w:sz w:val="20"/>
      <w:szCs w:val="20"/>
    </w:rPr>
  </w:style>
  <w:style w:type="character" w:styleId="HTMLSample">
    <w:name w:val="HTML Sample"/>
    <w:basedOn w:val="DefaultParagraphFont"/>
    <w:rsid w:val="009A3899"/>
    <w:rPr>
      <w:rFonts w:ascii="Courier New" w:hAnsi="Courier New" w:cs="Courier New"/>
    </w:rPr>
  </w:style>
  <w:style w:type="character" w:styleId="HTMLTypewriter">
    <w:name w:val="HTML Typewriter"/>
    <w:basedOn w:val="DefaultParagraphFont"/>
    <w:rsid w:val="009A3899"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DefaultParagraphFont"/>
    <w:rsid w:val="009A3899"/>
    <w:rPr>
      <w:i/>
      <w:iCs/>
    </w:rPr>
  </w:style>
  <w:style w:type="character" w:styleId="Hyperlink">
    <w:name w:val="Hyperlink"/>
    <w:basedOn w:val="DefaultParagraphFont"/>
    <w:rsid w:val="009A3899"/>
    <w:rPr>
      <w:color w:val="0000FF"/>
      <w:u w:val="single"/>
    </w:rPr>
  </w:style>
  <w:style w:type="paragraph" w:customStyle="1" w:styleId="InstructionsText">
    <w:name w:val="Instructions Text"/>
    <w:basedOn w:val="BaseText"/>
    <w:rsid w:val="009A3899"/>
  </w:style>
  <w:style w:type="paragraph" w:customStyle="1" w:styleId="Overline">
    <w:name w:val="Overline"/>
    <w:basedOn w:val="BaseText"/>
    <w:rsid w:val="009A3899"/>
  </w:style>
  <w:style w:type="paragraph" w:customStyle="1" w:styleId="IssueName">
    <w:name w:val="IssueName"/>
    <w:basedOn w:val="Overline"/>
    <w:rsid w:val="009A3899"/>
  </w:style>
  <w:style w:type="paragraph" w:customStyle="1" w:styleId="Keywords">
    <w:name w:val="Keywords"/>
    <w:basedOn w:val="BaseText"/>
    <w:rsid w:val="009A3899"/>
  </w:style>
  <w:style w:type="paragraph" w:customStyle="1" w:styleId="Level3Head">
    <w:name w:val="Level 3 Head"/>
    <w:basedOn w:val="BaseHeading"/>
    <w:rsid w:val="009A3899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9A3899"/>
    <w:pPr>
      <w:ind w:left="346"/>
    </w:pPr>
    <w:rPr>
      <w:sz w:val="24"/>
      <w:szCs w:val="24"/>
    </w:rPr>
  </w:style>
  <w:style w:type="character" w:styleId="LineNumber">
    <w:name w:val="line number"/>
    <w:basedOn w:val="DefaultParagraphFont"/>
    <w:rsid w:val="009A3899"/>
  </w:style>
  <w:style w:type="paragraph" w:customStyle="1" w:styleId="Literaryquote">
    <w:name w:val="Literary quote"/>
    <w:basedOn w:val="BaseText"/>
    <w:rsid w:val="009A3899"/>
    <w:pPr>
      <w:ind w:left="1440" w:right="1440"/>
    </w:pPr>
  </w:style>
  <w:style w:type="paragraph" w:customStyle="1" w:styleId="MaterialsText">
    <w:name w:val="Materials Text"/>
    <w:basedOn w:val="BaseText"/>
    <w:rsid w:val="009A3899"/>
  </w:style>
  <w:style w:type="paragraph" w:customStyle="1" w:styleId="NoteInProof">
    <w:name w:val="NoteInProof"/>
    <w:basedOn w:val="BaseText"/>
    <w:rsid w:val="009A3899"/>
  </w:style>
  <w:style w:type="paragraph" w:customStyle="1" w:styleId="Notes">
    <w:name w:val="Notes"/>
    <w:basedOn w:val="BaseText"/>
    <w:rsid w:val="009A3899"/>
    <w:rPr>
      <w:i/>
    </w:rPr>
  </w:style>
  <w:style w:type="paragraph" w:customStyle="1" w:styleId="Notes-Helvetica">
    <w:name w:val="Notes-Helvetica"/>
    <w:basedOn w:val="BaseText"/>
    <w:rsid w:val="009A3899"/>
    <w:rPr>
      <w:i/>
    </w:rPr>
  </w:style>
  <w:style w:type="paragraph" w:customStyle="1" w:styleId="NumberedInstructions">
    <w:name w:val="Numbered Instructions"/>
    <w:basedOn w:val="BaseText"/>
    <w:rsid w:val="009A3899"/>
  </w:style>
  <w:style w:type="paragraph" w:customStyle="1" w:styleId="OutlineLevel1">
    <w:name w:val="OutlineLevel1"/>
    <w:basedOn w:val="BaseHeading"/>
    <w:rsid w:val="009A3899"/>
    <w:rPr>
      <w:b/>
      <w:bCs/>
    </w:rPr>
  </w:style>
  <w:style w:type="paragraph" w:customStyle="1" w:styleId="OutlineLevel2">
    <w:name w:val="OutlineLevel2"/>
    <w:basedOn w:val="BaseHeading"/>
    <w:rsid w:val="009A3899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9A3899"/>
    <w:pPr>
      <w:ind w:left="720"/>
      <w:outlineLvl w:val="2"/>
    </w:pPr>
    <w:rPr>
      <w:b/>
      <w:bCs/>
      <w:sz w:val="24"/>
      <w:szCs w:val="24"/>
    </w:rPr>
  </w:style>
  <w:style w:type="character" w:styleId="PageNumber">
    <w:name w:val="page number"/>
    <w:basedOn w:val="DefaultParagraphFont"/>
    <w:rsid w:val="009A3899"/>
  </w:style>
  <w:style w:type="paragraph" w:customStyle="1" w:styleId="Preformat">
    <w:name w:val="Preformat"/>
    <w:basedOn w:val="BaseText"/>
    <w:rsid w:val="009A3899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9A3899"/>
  </w:style>
  <w:style w:type="paragraph" w:customStyle="1" w:styleId="ProductInformation">
    <w:name w:val="ProductInformation"/>
    <w:basedOn w:val="BaseText"/>
    <w:rsid w:val="009A3899"/>
  </w:style>
  <w:style w:type="paragraph" w:customStyle="1" w:styleId="ProductTitle">
    <w:name w:val="ProductTitle"/>
    <w:basedOn w:val="BaseText"/>
    <w:rsid w:val="009A3899"/>
    <w:rPr>
      <w:b/>
      <w:bCs/>
    </w:rPr>
  </w:style>
  <w:style w:type="paragraph" w:customStyle="1" w:styleId="PublishedOnline">
    <w:name w:val="Published Online"/>
    <w:basedOn w:val="DateAccepted"/>
    <w:rsid w:val="009A3899"/>
  </w:style>
  <w:style w:type="paragraph" w:customStyle="1" w:styleId="RecipeMaterials">
    <w:name w:val="Recipe Materials"/>
    <w:basedOn w:val="BaseText"/>
    <w:rsid w:val="009A3899"/>
  </w:style>
  <w:style w:type="paragraph" w:customStyle="1" w:styleId="Refhead">
    <w:name w:val="Ref head"/>
    <w:basedOn w:val="BaseHeading"/>
    <w:rsid w:val="009A3899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9A3899"/>
  </w:style>
  <w:style w:type="paragraph" w:customStyle="1" w:styleId="ReferencesandnotesLong">
    <w:name w:val="References and notes Long"/>
    <w:basedOn w:val="BaseText"/>
    <w:rsid w:val="009A3899"/>
    <w:pPr>
      <w:ind w:left="720" w:hanging="720"/>
    </w:pPr>
  </w:style>
  <w:style w:type="paragraph" w:customStyle="1" w:styleId="region">
    <w:name w:val="region"/>
    <w:basedOn w:val="BaseText"/>
    <w:rsid w:val="009A3899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9A3899"/>
  </w:style>
  <w:style w:type="paragraph" w:customStyle="1" w:styleId="RunHead">
    <w:name w:val="RunHead"/>
    <w:basedOn w:val="BaseText"/>
    <w:rsid w:val="009A3899"/>
  </w:style>
  <w:style w:type="paragraph" w:customStyle="1" w:styleId="SOMContent">
    <w:name w:val="SOMContent"/>
    <w:basedOn w:val="1stparatext"/>
    <w:rsid w:val="009A3899"/>
  </w:style>
  <w:style w:type="paragraph" w:customStyle="1" w:styleId="SOMHead">
    <w:name w:val="SOMHead"/>
    <w:basedOn w:val="BaseHeading"/>
    <w:rsid w:val="009A3899"/>
    <w:rPr>
      <w:b/>
      <w:sz w:val="24"/>
      <w:szCs w:val="24"/>
    </w:rPr>
  </w:style>
  <w:style w:type="paragraph" w:customStyle="1" w:styleId="Speaker">
    <w:name w:val="Speaker"/>
    <w:basedOn w:val="Paragraph"/>
    <w:rsid w:val="009A3899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9A3899"/>
    <w:pPr>
      <w:autoSpaceDE w:val="0"/>
      <w:autoSpaceDN w:val="0"/>
      <w:adjustRightInd w:val="0"/>
    </w:pPr>
    <w:rPr>
      <w:lang w:bidi="he-IL"/>
    </w:rPr>
  </w:style>
  <w:style w:type="character" w:styleId="Strong">
    <w:name w:val="Strong"/>
    <w:basedOn w:val="DefaultParagraphFont"/>
    <w:uiPriority w:val="22"/>
    <w:qFormat/>
    <w:rsid w:val="009A3899"/>
    <w:rPr>
      <w:b/>
      <w:bCs/>
    </w:rPr>
  </w:style>
  <w:style w:type="paragraph" w:customStyle="1" w:styleId="SX-Abstract">
    <w:name w:val="SX-Abstract"/>
    <w:basedOn w:val="Normal"/>
    <w:qFormat/>
    <w:rsid w:val="009A3899"/>
    <w:pPr>
      <w:widowControl w:val="0"/>
      <w:spacing w:before="120" w:after="240" w:line="210" w:lineRule="exact"/>
      <w:ind w:left="700" w:right="700"/>
      <w:jc w:val="both"/>
    </w:pPr>
    <w:rPr>
      <w:rFonts w:ascii="BlissRegular" w:hAnsi="BlissRegular"/>
      <w:b/>
      <w:sz w:val="20"/>
      <w:szCs w:val="20"/>
      <w:lang w:eastAsia="en-US"/>
    </w:rPr>
  </w:style>
  <w:style w:type="paragraph" w:customStyle="1" w:styleId="SX-Affiliation">
    <w:name w:val="SX-Affiliation"/>
    <w:basedOn w:val="Normal"/>
    <w:next w:val="Normal"/>
    <w:qFormat/>
    <w:rsid w:val="009A3899"/>
    <w:pPr>
      <w:spacing w:after="160" w:line="190" w:lineRule="exact"/>
    </w:pPr>
    <w:rPr>
      <w:rFonts w:ascii="BlissRegular" w:hAnsi="BlissRegular"/>
      <w:sz w:val="16"/>
      <w:szCs w:val="20"/>
      <w:lang w:eastAsia="en-US"/>
    </w:rPr>
  </w:style>
  <w:style w:type="paragraph" w:customStyle="1" w:styleId="SX-Articlehead">
    <w:name w:val="SX-Article head"/>
    <w:basedOn w:val="Normal"/>
    <w:qFormat/>
    <w:rsid w:val="009A3899"/>
    <w:pPr>
      <w:spacing w:before="210" w:line="210" w:lineRule="exact"/>
      <w:ind w:firstLine="288"/>
      <w:jc w:val="both"/>
    </w:pPr>
    <w:rPr>
      <w:b/>
      <w:sz w:val="18"/>
      <w:szCs w:val="20"/>
      <w:lang w:eastAsia="en-US"/>
    </w:rPr>
  </w:style>
  <w:style w:type="paragraph" w:customStyle="1" w:styleId="SX-Authornames">
    <w:name w:val="SX-Author names"/>
    <w:basedOn w:val="Normal"/>
    <w:rsid w:val="009A3899"/>
    <w:pPr>
      <w:spacing w:after="120" w:line="210" w:lineRule="exact"/>
    </w:pPr>
    <w:rPr>
      <w:rFonts w:ascii="BlissMedium" w:hAnsi="BlissMedium"/>
      <w:sz w:val="20"/>
      <w:szCs w:val="20"/>
      <w:lang w:eastAsia="en-US"/>
    </w:rPr>
  </w:style>
  <w:style w:type="paragraph" w:customStyle="1" w:styleId="SX-Bodytext">
    <w:name w:val="SX-Body text"/>
    <w:basedOn w:val="Normal"/>
    <w:next w:val="Normal"/>
    <w:rsid w:val="009A3899"/>
    <w:pPr>
      <w:spacing w:line="210" w:lineRule="exact"/>
      <w:ind w:firstLine="288"/>
      <w:jc w:val="both"/>
    </w:pPr>
    <w:rPr>
      <w:sz w:val="18"/>
      <w:szCs w:val="20"/>
      <w:lang w:eastAsia="en-US"/>
    </w:rPr>
  </w:style>
  <w:style w:type="paragraph" w:customStyle="1" w:styleId="SX-Bodytextflush">
    <w:name w:val="SX-Body text flush"/>
    <w:basedOn w:val="SX-Bodytext"/>
    <w:next w:val="SX-Bodytext"/>
    <w:rsid w:val="009A3899"/>
    <w:pPr>
      <w:ind w:firstLine="0"/>
    </w:pPr>
  </w:style>
  <w:style w:type="paragraph" w:customStyle="1" w:styleId="SX-Correspondence">
    <w:name w:val="SX-Correspondence"/>
    <w:basedOn w:val="SX-Affiliation"/>
    <w:qFormat/>
    <w:rsid w:val="009A3899"/>
    <w:pPr>
      <w:spacing w:after="80"/>
    </w:pPr>
  </w:style>
  <w:style w:type="paragraph" w:customStyle="1" w:styleId="SX-Date">
    <w:name w:val="SX-Date"/>
    <w:basedOn w:val="Normal"/>
    <w:qFormat/>
    <w:rsid w:val="009A3899"/>
    <w:pPr>
      <w:spacing w:before="180" w:line="190" w:lineRule="exact"/>
      <w:ind w:left="245" w:hanging="245"/>
      <w:jc w:val="both"/>
    </w:pPr>
    <w:rPr>
      <w:sz w:val="16"/>
      <w:szCs w:val="20"/>
      <w:lang w:eastAsia="en-US"/>
    </w:rPr>
  </w:style>
  <w:style w:type="paragraph" w:customStyle="1" w:styleId="SX-Equation">
    <w:name w:val="SX-Equation"/>
    <w:basedOn w:val="SX-Bodytextflush"/>
    <w:next w:val="SX-Bodytext"/>
    <w:rsid w:val="009A3899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9A3899"/>
    <w:pPr>
      <w:jc w:val="both"/>
    </w:pPr>
    <w:rPr>
      <w:sz w:val="18"/>
    </w:rPr>
  </w:style>
  <w:style w:type="paragraph" w:customStyle="1" w:styleId="SX-References">
    <w:name w:val="SX-References"/>
    <w:basedOn w:val="Normal"/>
    <w:rsid w:val="009A3899"/>
    <w:pPr>
      <w:spacing w:line="190" w:lineRule="exact"/>
      <w:ind w:left="245" w:hanging="245"/>
      <w:jc w:val="both"/>
    </w:pPr>
    <w:rPr>
      <w:sz w:val="16"/>
      <w:szCs w:val="20"/>
      <w:lang w:eastAsia="en-US"/>
    </w:rPr>
  </w:style>
  <w:style w:type="paragraph" w:customStyle="1" w:styleId="SX-RefHead">
    <w:name w:val="SX-RefHead"/>
    <w:basedOn w:val="Normal"/>
    <w:rsid w:val="009A3899"/>
    <w:pPr>
      <w:spacing w:before="200" w:line="190" w:lineRule="exact"/>
    </w:pPr>
    <w:rPr>
      <w:b/>
      <w:sz w:val="16"/>
      <w:szCs w:val="20"/>
      <w:lang w:eastAsia="en-US"/>
    </w:rPr>
  </w:style>
  <w:style w:type="character" w:customStyle="1" w:styleId="SX-reflink">
    <w:name w:val="SX-reflink"/>
    <w:basedOn w:val="DefaultParagraphFont"/>
    <w:uiPriority w:val="1"/>
    <w:qFormat/>
    <w:rsid w:val="009A3899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9A3899"/>
  </w:style>
  <w:style w:type="paragraph" w:customStyle="1" w:styleId="SX-Tablehead">
    <w:name w:val="SX-Tablehead"/>
    <w:basedOn w:val="Normal"/>
    <w:qFormat/>
    <w:rsid w:val="009A3899"/>
    <w:rPr>
      <w:sz w:val="20"/>
      <w:lang w:eastAsia="en-US"/>
    </w:rPr>
  </w:style>
  <w:style w:type="paragraph" w:customStyle="1" w:styleId="SX-Tablelegend">
    <w:name w:val="SX-Tablelegend"/>
    <w:basedOn w:val="Normal"/>
    <w:qFormat/>
    <w:rsid w:val="009A3899"/>
    <w:pPr>
      <w:spacing w:line="190" w:lineRule="exact"/>
      <w:ind w:left="245" w:hanging="245"/>
      <w:jc w:val="both"/>
    </w:pPr>
    <w:rPr>
      <w:sz w:val="16"/>
      <w:szCs w:val="20"/>
      <w:lang w:eastAsia="en-US"/>
    </w:rPr>
  </w:style>
  <w:style w:type="paragraph" w:customStyle="1" w:styleId="SX-Tabletext">
    <w:name w:val="SX-Tabletext"/>
    <w:basedOn w:val="Normal"/>
    <w:qFormat/>
    <w:rsid w:val="009A3899"/>
    <w:pPr>
      <w:spacing w:line="210" w:lineRule="exact"/>
      <w:jc w:val="center"/>
    </w:pPr>
    <w:rPr>
      <w:sz w:val="18"/>
      <w:szCs w:val="20"/>
      <w:lang w:eastAsia="en-US"/>
    </w:rPr>
  </w:style>
  <w:style w:type="paragraph" w:customStyle="1" w:styleId="SX-Tabletitle">
    <w:name w:val="SX-Tabletitle"/>
    <w:basedOn w:val="Normal"/>
    <w:qFormat/>
    <w:rsid w:val="009A3899"/>
    <w:pPr>
      <w:spacing w:after="120" w:line="210" w:lineRule="exact"/>
      <w:jc w:val="both"/>
    </w:pPr>
    <w:rPr>
      <w:rFonts w:ascii="BlissMedium" w:hAnsi="BlissMedium"/>
      <w:sz w:val="18"/>
      <w:szCs w:val="20"/>
      <w:lang w:eastAsia="en-US"/>
    </w:rPr>
  </w:style>
  <w:style w:type="paragraph" w:customStyle="1" w:styleId="SX-Title">
    <w:name w:val="SX-Title"/>
    <w:basedOn w:val="Normal"/>
    <w:rsid w:val="009A3899"/>
    <w:pPr>
      <w:spacing w:after="240" w:line="500" w:lineRule="exact"/>
    </w:pPr>
    <w:rPr>
      <w:rFonts w:ascii="BlissBold" w:hAnsi="BlissBold"/>
      <w:b/>
      <w:sz w:val="44"/>
      <w:szCs w:val="20"/>
      <w:lang w:eastAsia="en-US"/>
    </w:rPr>
  </w:style>
  <w:style w:type="paragraph" w:customStyle="1" w:styleId="Tablecolumnhead">
    <w:name w:val="Table column head"/>
    <w:basedOn w:val="BaseText"/>
    <w:rsid w:val="009A3899"/>
    <w:pPr>
      <w:spacing w:before="0"/>
    </w:pPr>
  </w:style>
  <w:style w:type="paragraph" w:customStyle="1" w:styleId="Tabletext">
    <w:name w:val="Table text"/>
    <w:basedOn w:val="BaseText"/>
    <w:rsid w:val="009A3899"/>
    <w:pPr>
      <w:spacing w:before="0"/>
    </w:pPr>
  </w:style>
  <w:style w:type="paragraph" w:customStyle="1" w:styleId="TableLegend">
    <w:name w:val="TableLegend"/>
    <w:basedOn w:val="BaseText"/>
    <w:rsid w:val="009A3899"/>
    <w:pPr>
      <w:spacing w:before="0"/>
    </w:pPr>
  </w:style>
  <w:style w:type="paragraph" w:customStyle="1" w:styleId="TableTitle">
    <w:name w:val="TableTitle"/>
    <w:basedOn w:val="BaseHeading"/>
    <w:rsid w:val="009A3899"/>
  </w:style>
  <w:style w:type="paragraph" w:customStyle="1" w:styleId="Teaser">
    <w:name w:val="Teaser"/>
    <w:basedOn w:val="BaseText"/>
    <w:rsid w:val="009A3899"/>
  </w:style>
  <w:style w:type="paragraph" w:customStyle="1" w:styleId="TWIS">
    <w:name w:val="TWIS"/>
    <w:basedOn w:val="AbstractSummary"/>
    <w:rsid w:val="009A3899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rsid w:val="009A3899"/>
    <w:pPr>
      <w:spacing w:line="210" w:lineRule="exact"/>
    </w:pPr>
    <w:rPr>
      <w:rFonts w:ascii="BlissRegular" w:hAnsi="BlissRegular"/>
      <w:sz w:val="19"/>
      <w:szCs w:val="20"/>
      <w:lang w:eastAsia="en-US"/>
    </w:rPr>
  </w:style>
  <w:style w:type="paragraph" w:customStyle="1" w:styleId="work-sector">
    <w:name w:val="work-sector"/>
    <w:basedOn w:val="BaseText"/>
    <w:rsid w:val="009A3899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9A7F20"/>
  </w:style>
  <w:style w:type="character" w:styleId="UnresolvedMention">
    <w:name w:val="Unresolved Mention"/>
    <w:basedOn w:val="DefaultParagraphFont"/>
    <w:uiPriority w:val="99"/>
    <w:semiHidden/>
    <w:unhideWhenUsed/>
    <w:rsid w:val="00F26AF7"/>
    <w:rPr>
      <w:color w:val="808080"/>
      <w:shd w:val="clear" w:color="auto" w:fill="E6E6E6"/>
    </w:rPr>
  </w:style>
  <w:style w:type="character" w:customStyle="1" w:styleId="Heading1Char">
    <w:name w:val="Heading 1 Char"/>
    <w:basedOn w:val="DefaultParagraphFont"/>
    <w:link w:val="Heading1"/>
    <w:rsid w:val="00406539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semiHidden/>
    <w:rsid w:val="00406539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406539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semiHidden/>
    <w:rsid w:val="00406539"/>
    <w:rPr>
      <w:rFonts w:ascii="Times" w:eastAsia="Times New Roman" w:hAnsi="Times"/>
      <w:b/>
      <w:color w:val="0000FF"/>
      <w:sz w:val="44"/>
    </w:rPr>
  </w:style>
  <w:style w:type="character" w:customStyle="1" w:styleId="Heading5Char">
    <w:name w:val="Heading 5 Char"/>
    <w:basedOn w:val="DefaultParagraphFont"/>
    <w:link w:val="Heading5"/>
    <w:semiHidden/>
    <w:rsid w:val="00406539"/>
    <w:rPr>
      <w:rFonts w:ascii="Calibri" w:eastAsia="Times New Roman" w:hAnsi="Calibr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406539"/>
    <w:rPr>
      <w:rFonts w:ascii="Calibri" w:eastAsia="Times New Roman" w:hAnsi="Calibr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406539"/>
    <w:rPr>
      <w:rFonts w:ascii="Calibri" w:eastAsia="Times New Roman" w:hAnsi="Calibri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406539"/>
    <w:rPr>
      <w:rFonts w:ascii="Calibri" w:eastAsia="Times New Roman" w:hAnsi="Calibr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semiHidden/>
    <w:rsid w:val="00406539"/>
    <w:rPr>
      <w:rFonts w:ascii="Cambria" w:eastAsia="Times New Roman" w:hAnsi="Cambria"/>
      <w:sz w:val="22"/>
      <w:szCs w:val="22"/>
    </w:rPr>
  </w:style>
  <w:style w:type="paragraph" w:customStyle="1" w:styleId="SMHeading">
    <w:name w:val="SM Heading"/>
    <w:basedOn w:val="Heading1"/>
    <w:qFormat/>
    <w:rsid w:val="00406539"/>
    <w:pPr>
      <w:keepLines w:val="0"/>
      <w:spacing w:after="60"/>
    </w:pPr>
    <w:rPr>
      <w:rFonts w:ascii="Times New Roman" w:eastAsia="Times New Roman" w:hAnsi="Times New Roman" w:cs="Times New Roman"/>
      <w:b/>
      <w:bCs/>
      <w:color w:val="auto"/>
      <w:kern w:val="32"/>
      <w:sz w:val="24"/>
      <w:szCs w:val="24"/>
    </w:rPr>
  </w:style>
  <w:style w:type="paragraph" w:customStyle="1" w:styleId="SMSubheading">
    <w:name w:val="SM Subheading"/>
    <w:basedOn w:val="Normal"/>
    <w:qFormat/>
    <w:rsid w:val="00406539"/>
    <w:rPr>
      <w:szCs w:val="20"/>
      <w:u w:val="words"/>
      <w:lang w:eastAsia="en-US"/>
    </w:rPr>
  </w:style>
  <w:style w:type="paragraph" w:customStyle="1" w:styleId="SMText">
    <w:name w:val="SM Text"/>
    <w:basedOn w:val="Normal"/>
    <w:qFormat/>
    <w:rsid w:val="00406539"/>
    <w:pPr>
      <w:ind w:firstLine="480"/>
    </w:pPr>
    <w:rPr>
      <w:szCs w:val="20"/>
      <w:lang w:eastAsia="en-US"/>
    </w:rPr>
  </w:style>
  <w:style w:type="paragraph" w:customStyle="1" w:styleId="SMcaption">
    <w:name w:val="SM caption"/>
    <w:basedOn w:val="SMText"/>
    <w:qFormat/>
    <w:rsid w:val="00406539"/>
    <w:pPr>
      <w:ind w:firstLine="0"/>
    </w:pPr>
  </w:style>
  <w:style w:type="paragraph" w:styleId="ListParagraph">
    <w:name w:val="List Paragraph"/>
    <w:basedOn w:val="Normal"/>
    <w:uiPriority w:val="34"/>
    <w:qFormat/>
    <w:rsid w:val="00406539"/>
    <w:pPr>
      <w:ind w:left="720"/>
      <w:contextualSpacing/>
    </w:pPr>
  </w:style>
  <w:style w:type="character" w:customStyle="1" w:styleId="FigureCaptionLabelChar">
    <w:name w:val="Figure Caption Label Char"/>
    <w:rsid w:val="00406539"/>
    <w:rPr>
      <w:rFonts w:ascii="Garamond" w:hAnsi="Garamond"/>
      <w:i/>
      <w:sz w:val="24"/>
      <w:szCs w:val="24"/>
      <w:lang w:val="en-US" w:eastAsia="en-US" w:bidi="ar-SA"/>
    </w:rPr>
  </w:style>
  <w:style w:type="paragraph" w:styleId="Revision">
    <w:name w:val="Revision"/>
    <w:hidden/>
    <w:uiPriority w:val="99"/>
    <w:rsid w:val="00406539"/>
  </w:style>
  <w:style w:type="paragraph" w:styleId="NormalWeb">
    <w:name w:val="Normal (Web)"/>
    <w:basedOn w:val="Normal"/>
    <w:uiPriority w:val="99"/>
    <w:unhideWhenUsed/>
    <w:rsid w:val="00406539"/>
    <w:pPr>
      <w:spacing w:before="100" w:beforeAutospacing="1" w:after="100" w:afterAutospacing="1"/>
    </w:pPr>
  </w:style>
  <w:style w:type="paragraph" w:styleId="Bibliography">
    <w:name w:val="Bibliography"/>
    <w:basedOn w:val="Normal"/>
    <w:next w:val="Normal"/>
    <w:uiPriority w:val="37"/>
    <w:rsid w:val="00406539"/>
    <w:rPr>
      <w:szCs w:val="20"/>
      <w:lang w:eastAsia="en-US"/>
    </w:rPr>
  </w:style>
  <w:style w:type="paragraph" w:styleId="BlockText">
    <w:name w:val="Block Text"/>
    <w:basedOn w:val="Normal"/>
    <w:semiHidden/>
    <w:rsid w:val="00406539"/>
    <w:pPr>
      <w:spacing w:after="120"/>
      <w:ind w:left="1440" w:right="1440"/>
    </w:pPr>
    <w:rPr>
      <w:szCs w:val="20"/>
      <w:lang w:eastAsia="en-US"/>
    </w:rPr>
  </w:style>
  <w:style w:type="paragraph" w:styleId="BodyText">
    <w:name w:val="Body Text"/>
    <w:basedOn w:val="Normal"/>
    <w:link w:val="BodyTextChar"/>
    <w:semiHidden/>
    <w:rsid w:val="00406539"/>
    <w:pPr>
      <w:spacing w:after="120"/>
    </w:pPr>
    <w:rPr>
      <w:szCs w:val="20"/>
      <w:lang w:eastAsia="en-US"/>
    </w:rPr>
  </w:style>
  <w:style w:type="character" w:customStyle="1" w:styleId="BodyTextChar">
    <w:name w:val="Body Text Char"/>
    <w:basedOn w:val="DefaultParagraphFont"/>
    <w:link w:val="BodyText"/>
    <w:semiHidden/>
    <w:rsid w:val="00406539"/>
    <w:rPr>
      <w:rFonts w:eastAsia="Times New Roman"/>
      <w:sz w:val="24"/>
    </w:rPr>
  </w:style>
  <w:style w:type="paragraph" w:styleId="BodyText2">
    <w:name w:val="Body Text 2"/>
    <w:basedOn w:val="Normal"/>
    <w:link w:val="BodyText2Char"/>
    <w:semiHidden/>
    <w:rsid w:val="00406539"/>
    <w:pPr>
      <w:spacing w:after="120" w:line="480" w:lineRule="auto"/>
    </w:pPr>
    <w:rPr>
      <w:szCs w:val="20"/>
      <w:lang w:eastAsia="en-US"/>
    </w:rPr>
  </w:style>
  <w:style w:type="character" w:customStyle="1" w:styleId="BodyText2Char">
    <w:name w:val="Body Text 2 Char"/>
    <w:basedOn w:val="DefaultParagraphFont"/>
    <w:link w:val="BodyText2"/>
    <w:semiHidden/>
    <w:rsid w:val="00406539"/>
    <w:rPr>
      <w:rFonts w:eastAsia="Times New Roman"/>
      <w:sz w:val="24"/>
    </w:rPr>
  </w:style>
  <w:style w:type="paragraph" w:styleId="BodyText3">
    <w:name w:val="Body Text 3"/>
    <w:basedOn w:val="Normal"/>
    <w:link w:val="BodyText3Char"/>
    <w:semiHidden/>
    <w:rsid w:val="00406539"/>
    <w:pPr>
      <w:spacing w:after="120"/>
    </w:pPr>
    <w:rPr>
      <w:sz w:val="16"/>
      <w:szCs w:val="16"/>
      <w:lang w:eastAsia="en-US"/>
    </w:rPr>
  </w:style>
  <w:style w:type="character" w:customStyle="1" w:styleId="BodyText3Char">
    <w:name w:val="Body Text 3 Char"/>
    <w:basedOn w:val="DefaultParagraphFont"/>
    <w:link w:val="BodyText3"/>
    <w:semiHidden/>
    <w:rsid w:val="00406539"/>
    <w:rPr>
      <w:rFonts w:eastAsia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6539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406539"/>
    <w:rPr>
      <w:rFonts w:eastAsia="Times New Roman"/>
      <w:sz w:val="24"/>
    </w:rPr>
  </w:style>
  <w:style w:type="paragraph" w:styleId="BodyTextIndent">
    <w:name w:val="Body Text Indent"/>
    <w:basedOn w:val="Normal"/>
    <w:link w:val="BodyTextIndentChar"/>
    <w:semiHidden/>
    <w:rsid w:val="00406539"/>
    <w:pPr>
      <w:spacing w:after="120"/>
      <w:ind w:left="360"/>
    </w:pPr>
    <w:rPr>
      <w:szCs w:val="20"/>
      <w:lang w:eastAsia="en-US"/>
    </w:rPr>
  </w:style>
  <w:style w:type="character" w:customStyle="1" w:styleId="BodyTextIndentChar">
    <w:name w:val="Body Text Indent Char"/>
    <w:basedOn w:val="DefaultParagraphFont"/>
    <w:link w:val="BodyTextIndent"/>
    <w:semiHidden/>
    <w:rsid w:val="00406539"/>
    <w:rPr>
      <w:rFonts w:eastAsia="Times New Roman"/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6539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406539"/>
    <w:rPr>
      <w:rFonts w:eastAsia="Times New Roman"/>
      <w:sz w:val="24"/>
    </w:rPr>
  </w:style>
  <w:style w:type="paragraph" w:styleId="BodyTextIndent2">
    <w:name w:val="Body Text Indent 2"/>
    <w:basedOn w:val="Normal"/>
    <w:link w:val="BodyTextIndent2Char"/>
    <w:semiHidden/>
    <w:rsid w:val="00406539"/>
    <w:pPr>
      <w:spacing w:after="120" w:line="480" w:lineRule="auto"/>
      <w:ind w:left="360"/>
    </w:pPr>
    <w:rPr>
      <w:szCs w:val="20"/>
      <w:lang w:eastAsia="en-US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406539"/>
    <w:rPr>
      <w:rFonts w:eastAsia="Times New Roman"/>
      <w:sz w:val="24"/>
    </w:rPr>
  </w:style>
  <w:style w:type="paragraph" w:styleId="BodyTextIndent3">
    <w:name w:val="Body Text Indent 3"/>
    <w:basedOn w:val="Normal"/>
    <w:link w:val="BodyTextIndent3Char"/>
    <w:semiHidden/>
    <w:rsid w:val="00406539"/>
    <w:pPr>
      <w:spacing w:after="120"/>
      <w:ind w:left="360"/>
    </w:pPr>
    <w:rPr>
      <w:sz w:val="16"/>
      <w:szCs w:val="16"/>
      <w:lang w:eastAsia="en-US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406539"/>
    <w:rPr>
      <w:rFonts w:eastAsia="Times New Roman"/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6539"/>
    <w:rPr>
      <w:b/>
      <w:bCs/>
      <w:sz w:val="20"/>
      <w:szCs w:val="20"/>
      <w:lang w:eastAsia="en-US"/>
    </w:rPr>
  </w:style>
  <w:style w:type="paragraph" w:styleId="Closing">
    <w:name w:val="Closing"/>
    <w:basedOn w:val="Normal"/>
    <w:link w:val="ClosingChar"/>
    <w:semiHidden/>
    <w:rsid w:val="00406539"/>
    <w:pPr>
      <w:ind w:left="4320"/>
    </w:pPr>
    <w:rPr>
      <w:szCs w:val="20"/>
      <w:lang w:eastAsia="en-US"/>
    </w:rPr>
  </w:style>
  <w:style w:type="character" w:customStyle="1" w:styleId="ClosingChar">
    <w:name w:val="Closing Char"/>
    <w:basedOn w:val="DefaultParagraphFont"/>
    <w:link w:val="Closing"/>
    <w:semiHidden/>
    <w:rsid w:val="00406539"/>
    <w:rPr>
      <w:rFonts w:eastAsia="Times New Roman"/>
      <w:sz w:val="24"/>
    </w:rPr>
  </w:style>
  <w:style w:type="paragraph" w:styleId="Date">
    <w:name w:val="Date"/>
    <w:basedOn w:val="Normal"/>
    <w:next w:val="Normal"/>
    <w:link w:val="DateChar"/>
    <w:semiHidden/>
    <w:rsid w:val="00406539"/>
    <w:rPr>
      <w:szCs w:val="20"/>
      <w:lang w:eastAsia="en-US"/>
    </w:rPr>
  </w:style>
  <w:style w:type="character" w:customStyle="1" w:styleId="DateChar">
    <w:name w:val="Date Char"/>
    <w:basedOn w:val="DefaultParagraphFont"/>
    <w:link w:val="Date"/>
    <w:semiHidden/>
    <w:rsid w:val="00406539"/>
    <w:rPr>
      <w:rFonts w:eastAsia="Times New Roman"/>
      <w:sz w:val="24"/>
    </w:rPr>
  </w:style>
  <w:style w:type="paragraph" w:styleId="DocumentMap">
    <w:name w:val="Document Map"/>
    <w:basedOn w:val="Normal"/>
    <w:link w:val="DocumentMapChar"/>
    <w:semiHidden/>
    <w:rsid w:val="00406539"/>
    <w:rPr>
      <w:rFonts w:ascii="Tahoma" w:hAnsi="Tahoma" w:cs="Tahoma"/>
      <w:sz w:val="16"/>
      <w:szCs w:val="16"/>
      <w:lang w:eastAsia="en-US"/>
    </w:rPr>
  </w:style>
  <w:style w:type="character" w:customStyle="1" w:styleId="DocumentMapChar">
    <w:name w:val="Document Map Char"/>
    <w:basedOn w:val="DefaultParagraphFont"/>
    <w:link w:val="DocumentMap"/>
    <w:semiHidden/>
    <w:rsid w:val="00406539"/>
    <w:rPr>
      <w:rFonts w:ascii="Tahoma" w:eastAsia="Times New Roman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6539"/>
    <w:rPr>
      <w:szCs w:val="20"/>
      <w:lang w:eastAsia="en-US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406539"/>
    <w:rPr>
      <w:rFonts w:eastAsia="Times New Roman"/>
      <w:sz w:val="24"/>
    </w:rPr>
  </w:style>
  <w:style w:type="paragraph" w:styleId="EnvelopeAddress">
    <w:name w:val="envelope address"/>
    <w:basedOn w:val="Normal"/>
    <w:semiHidden/>
    <w:rsid w:val="00406539"/>
    <w:pPr>
      <w:framePr w:w="7920" w:h="1980" w:hRule="exact" w:hSpace="180" w:wrap="auto" w:hAnchor="page" w:xAlign="center" w:yAlign="bottom"/>
      <w:ind w:left="2880"/>
    </w:pPr>
    <w:rPr>
      <w:rFonts w:ascii="Cambria" w:hAnsi="Cambria"/>
      <w:lang w:eastAsia="en-US"/>
    </w:rPr>
  </w:style>
  <w:style w:type="paragraph" w:styleId="EnvelopeReturn">
    <w:name w:val="envelope return"/>
    <w:basedOn w:val="Normal"/>
    <w:semiHidden/>
    <w:rsid w:val="00406539"/>
    <w:rPr>
      <w:rFonts w:ascii="Cambria" w:hAnsi="Cambria"/>
      <w:sz w:val="20"/>
      <w:szCs w:val="20"/>
      <w:lang w:eastAsia="en-US"/>
    </w:rPr>
  </w:style>
  <w:style w:type="paragraph" w:styleId="FootnoteText">
    <w:name w:val="footnote text"/>
    <w:basedOn w:val="Normal"/>
    <w:link w:val="FootnoteTextChar"/>
    <w:semiHidden/>
    <w:rsid w:val="00406539"/>
    <w:rPr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semiHidden/>
    <w:rsid w:val="00406539"/>
    <w:rPr>
      <w:rFonts w:eastAsia="Times New Roman"/>
    </w:rPr>
  </w:style>
  <w:style w:type="paragraph" w:styleId="HTMLAddress">
    <w:name w:val="HTML Address"/>
    <w:basedOn w:val="Normal"/>
    <w:link w:val="HTMLAddressChar"/>
    <w:semiHidden/>
    <w:rsid w:val="00406539"/>
    <w:rPr>
      <w:i/>
      <w:iCs/>
      <w:szCs w:val="20"/>
      <w:lang w:eastAsia="en-US"/>
    </w:rPr>
  </w:style>
  <w:style w:type="character" w:customStyle="1" w:styleId="HTMLAddressChar">
    <w:name w:val="HTML Address Char"/>
    <w:basedOn w:val="DefaultParagraphFont"/>
    <w:link w:val="HTMLAddress"/>
    <w:semiHidden/>
    <w:rsid w:val="00406539"/>
    <w:rPr>
      <w:rFonts w:eastAsia="Times New Roman"/>
      <w:i/>
      <w:iCs/>
      <w:sz w:val="24"/>
    </w:rPr>
  </w:style>
  <w:style w:type="paragraph" w:styleId="Index1">
    <w:name w:val="index 1"/>
    <w:basedOn w:val="Normal"/>
    <w:next w:val="Normal"/>
    <w:autoRedefine/>
    <w:semiHidden/>
    <w:rsid w:val="00406539"/>
    <w:pPr>
      <w:ind w:left="240" w:hanging="240"/>
    </w:pPr>
    <w:rPr>
      <w:szCs w:val="20"/>
      <w:lang w:eastAsia="en-US"/>
    </w:rPr>
  </w:style>
  <w:style w:type="paragraph" w:styleId="Index2">
    <w:name w:val="index 2"/>
    <w:basedOn w:val="Normal"/>
    <w:next w:val="Normal"/>
    <w:autoRedefine/>
    <w:semiHidden/>
    <w:rsid w:val="00406539"/>
    <w:pPr>
      <w:ind w:left="480" w:hanging="240"/>
    </w:pPr>
    <w:rPr>
      <w:szCs w:val="20"/>
      <w:lang w:eastAsia="en-US"/>
    </w:rPr>
  </w:style>
  <w:style w:type="paragraph" w:styleId="Index3">
    <w:name w:val="index 3"/>
    <w:basedOn w:val="Normal"/>
    <w:next w:val="Normal"/>
    <w:autoRedefine/>
    <w:semiHidden/>
    <w:rsid w:val="00406539"/>
    <w:pPr>
      <w:ind w:left="720" w:hanging="240"/>
    </w:pPr>
    <w:rPr>
      <w:szCs w:val="20"/>
      <w:lang w:eastAsia="en-US"/>
    </w:rPr>
  </w:style>
  <w:style w:type="paragraph" w:styleId="Index4">
    <w:name w:val="index 4"/>
    <w:basedOn w:val="Normal"/>
    <w:next w:val="Normal"/>
    <w:autoRedefine/>
    <w:semiHidden/>
    <w:rsid w:val="00406539"/>
    <w:pPr>
      <w:ind w:left="960" w:hanging="240"/>
    </w:pPr>
    <w:rPr>
      <w:szCs w:val="20"/>
      <w:lang w:eastAsia="en-US"/>
    </w:rPr>
  </w:style>
  <w:style w:type="paragraph" w:styleId="Index5">
    <w:name w:val="index 5"/>
    <w:basedOn w:val="Normal"/>
    <w:next w:val="Normal"/>
    <w:autoRedefine/>
    <w:semiHidden/>
    <w:rsid w:val="00406539"/>
    <w:pPr>
      <w:ind w:left="1200" w:hanging="240"/>
    </w:pPr>
    <w:rPr>
      <w:szCs w:val="20"/>
      <w:lang w:eastAsia="en-US"/>
    </w:rPr>
  </w:style>
  <w:style w:type="paragraph" w:styleId="Index6">
    <w:name w:val="index 6"/>
    <w:basedOn w:val="Normal"/>
    <w:next w:val="Normal"/>
    <w:autoRedefine/>
    <w:semiHidden/>
    <w:rsid w:val="00406539"/>
    <w:pPr>
      <w:ind w:left="1440" w:hanging="240"/>
    </w:pPr>
    <w:rPr>
      <w:szCs w:val="20"/>
      <w:lang w:eastAsia="en-US"/>
    </w:rPr>
  </w:style>
  <w:style w:type="paragraph" w:styleId="Index7">
    <w:name w:val="index 7"/>
    <w:basedOn w:val="Normal"/>
    <w:next w:val="Normal"/>
    <w:autoRedefine/>
    <w:semiHidden/>
    <w:rsid w:val="00406539"/>
    <w:pPr>
      <w:ind w:left="1680" w:hanging="240"/>
    </w:pPr>
    <w:rPr>
      <w:szCs w:val="20"/>
      <w:lang w:eastAsia="en-US"/>
    </w:rPr>
  </w:style>
  <w:style w:type="paragraph" w:styleId="Index8">
    <w:name w:val="index 8"/>
    <w:basedOn w:val="Normal"/>
    <w:next w:val="Normal"/>
    <w:autoRedefine/>
    <w:semiHidden/>
    <w:rsid w:val="00406539"/>
    <w:pPr>
      <w:ind w:left="1920" w:hanging="240"/>
    </w:pPr>
    <w:rPr>
      <w:szCs w:val="20"/>
      <w:lang w:eastAsia="en-US"/>
    </w:rPr>
  </w:style>
  <w:style w:type="paragraph" w:styleId="Index9">
    <w:name w:val="index 9"/>
    <w:basedOn w:val="Normal"/>
    <w:next w:val="Normal"/>
    <w:autoRedefine/>
    <w:semiHidden/>
    <w:rsid w:val="00406539"/>
    <w:pPr>
      <w:ind w:left="2160" w:hanging="240"/>
    </w:pPr>
    <w:rPr>
      <w:szCs w:val="20"/>
      <w:lang w:eastAsia="en-US"/>
    </w:rPr>
  </w:style>
  <w:style w:type="paragraph" w:styleId="IndexHeading">
    <w:name w:val="index heading"/>
    <w:basedOn w:val="Normal"/>
    <w:next w:val="Index1"/>
    <w:semiHidden/>
    <w:rsid w:val="00406539"/>
    <w:rPr>
      <w:rFonts w:ascii="Cambria" w:hAnsi="Cambria"/>
      <w:b/>
      <w:bCs/>
      <w:szCs w:val="20"/>
      <w:lang w:eastAsia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06539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  <w:szCs w:val="20"/>
      <w:lang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06539"/>
    <w:rPr>
      <w:rFonts w:eastAsia="Times New Roman"/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6539"/>
    <w:pPr>
      <w:ind w:left="360" w:hanging="360"/>
      <w:contextualSpacing/>
    </w:pPr>
    <w:rPr>
      <w:szCs w:val="20"/>
      <w:lang w:eastAsia="en-US"/>
    </w:rPr>
  </w:style>
  <w:style w:type="paragraph" w:styleId="List2">
    <w:name w:val="List 2"/>
    <w:basedOn w:val="Normal"/>
    <w:semiHidden/>
    <w:rsid w:val="00406539"/>
    <w:pPr>
      <w:ind w:left="720" w:hanging="360"/>
      <w:contextualSpacing/>
    </w:pPr>
    <w:rPr>
      <w:szCs w:val="20"/>
      <w:lang w:eastAsia="en-US"/>
    </w:rPr>
  </w:style>
  <w:style w:type="paragraph" w:styleId="List3">
    <w:name w:val="List 3"/>
    <w:basedOn w:val="Normal"/>
    <w:semiHidden/>
    <w:rsid w:val="00406539"/>
    <w:pPr>
      <w:ind w:left="1080" w:hanging="360"/>
      <w:contextualSpacing/>
    </w:pPr>
    <w:rPr>
      <w:szCs w:val="20"/>
      <w:lang w:eastAsia="en-US"/>
    </w:rPr>
  </w:style>
  <w:style w:type="paragraph" w:styleId="List4">
    <w:name w:val="List 4"/>
    <w:basedOn w:val="Normal"/>
    <w:semiHidden/>
    <w:rsid w:val="00406539"/>
    <w:pPr>
      <w:ind w:left="1440" w:hanging="360"/>
      <w:contextualSpacing/>
    </w:pPr>
    <w:rPr>
      <w:szCs w:val="20"/>
      <w:lang w:eastAsia="en-US"/>
    </w:rPr>
  </w:style>
  <w:style w:type="paragraph" w:styleId="List5">
    <w:name w:val="List 5"/>
    <w:basedOn w:val="Normal"/>
    <w:semiHidden/>
    <w:rsid w:val="00406539"/>
    <w:pPr>
      <w:ind w:left="1800" w:hanging="360"/>
      <w:contextualSpacing/>
    </w:pPr>
    <w:rPr>
      <w:szCs w:val="20"/>
      <w:lang w:eastAsia="en-US"/>
    </w:rPr>
  </w:style>
  <w:style w:type="paragraph" w:styleId="ListBullet">
    <w:name w:val="List Bullet"/>
    <w:basedOn w:val="Normal"/>
    <w:semiHidden/>
    <w:rsid w:val="00406539"/>
    <w:pPr>
      <w:tabs>
        <w:tab w:val="num" w:pos="360"/>
      </w:tabs>
      <w:ind w:left="360" w:hanging="360"/>
      <w:contextualSpacing/>
    </w:pPr>
    <w:rPr>
      <w:szCs w:val="20"/>
      <w:lang w:eastAsia="en-US"/>
    </w:rPr>
  </w:style>
  <w:style w:type="paragraph" w:styleId="ListBullet2">
    <w:name w:val="List Bullet 2"/>
    <w:basedOn w:val="Normal"/>
    <w:semiHidden/>
    <w:rsid w:val="00406539"/>
    <w:pPr>
      <w:tabs>
        <w:tab w:val="num" w:pos="720"/>
      </w:tabs>
      <w:ind w:left="720" w:hanging="360"/>
      <w:contextualSpacing/>
    </w:pPr>
    <w:rPr>
      <w:szCs w:val="20"/>
      <w:lang w:eastAsia="en-US"/>
    </w:rPr>
  </w:style>
  <w:style w:type="paragraph" w:styleId="ListBullet3">
    <w:name w:val="List Bullet 3"/>
    <w:basedOn w:val="Normal"/>
    <w:semiHidden/>
    <w:rsid w:val="00406539"/>
    <w:pPr>
      <w:tabs>
        <w:tab w:val="num" w:pos="1080"/>
      </w:tabs>
      <w:ind w:left="1080" w:hanging="360"/>
      <w:contextualSpacing/>
    </w:pPr>
    <w:rPr>
      <w:szCs w:val="20"/>
      <w:lang w:eastAsia="en-US"/>
    </w:rPr>
  </w:style>
  <w:style w:type="paragraph" w:styleId="ListBullet4">
    <w:name w:val="List Bullet 4"/>
    <w:basedOn w:val="Normal"/>
    <w:semiHidden/>
    <w:rsid w:val="00406539"/>
    <w:pPr>
      <w:tabs>
        <w:tab w:val="num" w:pos="1440"/>
      </w:tabs>
      <w:ind w:left="1440" w:hanging="360"/>
      <w:contextualSpacing/>
    </w:pPr>
    <w:rPr>
      <w:szCs w:val="20"/>
      <w:lang w:eastAsia="en-US"/>
    </w:rPr>
  </w:style>
  <w:style w:type="paragraph" w:styleId="ListBullet5">
    <w:name w:val="List Bullet 5"/>
    <w:basedOn w:val="Normal"/>
    <w:semiHidden/>
    <w:rsid w:val="00406539"/>
    <w:pPr>
      <w:tabs>
        <w:tab w:val="num" w:pos="1800"/>
      </w:tabs>
      <w:ind w:left="1800" w:hanging="360"/>
      <w:contextualSpacing/>
    </w:pPr>
    <w:rPr>
      <w:szCs w:val="20"/>
      <w:lang w:eastAsia="en-US"/>
    </w:rPr>
  </w:style>
  <w:style w:type="paragraph" w:styleId="ListContinue">
    <w:name w:val="List Continue"/>
    <w:basedOn w:val="Normal"/>
    <w:semiHidden/>
    <w:rsid w:val="00406539"/>
    <w:pPr>
      <w:spacing w:after="120"/>
      <w:ind w:left="360"/>
      <w:contextualSpacing/>
    </w:pPr>
    <w:rPr>
      <w:szCs w:val="20"/>
      <w:lang w:eastAsia="en-US"/>
    </w:rPr>
  </w:style>
  <w:style w:type="paragraph" w:styleId="ListContinue2">
    <w:name w:val="List Continue 2"/>
    <w:basedOn w:val="Normal"/>
    <w:semiHidden/>
    <w:rsid w:val="00406539"/>
    <w:pPr>
      <w:spacing w:after="120"/>
      <w:ind w:left="720"/>
      <w:contextualSpacing/>
    </w:pPr>
    <w:rPr>
      <w:szCs w:val="20"/>
      <w:lang w:eastAsia="en-US"/>
    </w:rPr>
  </w:style>
  <w:style w:type="paragraph" w:styleId="ListContinue3">
    <w:name w:val="List Continue 3"/>
    <w:basedOn w:val="Normal"/>
    <w:semiHidden/>
    <w:rsid w:val="00406539"/>
    <w:pPr>
      <w:spacing w:after="120"/>
      <w:ind w:left="1080"/>
      <w:contextualSpacing/>
    </w:pPr>
    <w:rPr>
      <w:szCs w:val="20"/>
      <w:lang w:eastAsia="en-US"/>
    </w:rPr>
  </w:style>
  <w:style w:type="paragraph" w:styleId="ListContinue4">
    <w:name w:val="List Continue 4"/>
    <w:basedOn w:val="Normal"/>
    <w:semiHidden/>
    <w:rsid w:val="00406539"/>
    <w:pPr>
      <w:spacing w:after="120"/>
      <w:ind w:left="1440"/>
      <w:contextualSpacing/>
    </w:pPr>
    <w:rPr>
      <w:szCs w:val="20"/>
      <w:lang w:eastAsia="en-US"/>
    </w:rPr>
  </w:style>
  <w:style w:type="paragraph" w:styleId="ListContinue5">
    <w:name w:val="List Continue 5"/>
    <w:basedOn w:val="Normal"/>
    <w:semiHidden/>
    <w:rsid w:val="00406539"/>
    <w:pPr>
      <w:spacing w:after="120"/>
      <w:ind w:left="1800"/>
      <w:contextualSpacing/>
    </w:pPr>
    <w:rPr>
      <w:szCs w:val="20"/>
      <w:lang w:eastAsia="en-US"/>
    </w:rPr>
  </w:style>
  <w:style w:type="paragraph" w:styleId="ListNumber">
    <w:name w:val="List Number"/>
    <w:basedOn w:val="Normal"/>
    <w:semiHidden/>
    <w:rsid w:val="00406539"/>
    <w:pPr>
      <w:tabs>
        <w:tab w:val="num" w:pos="360"/>
      </w:tabs>
      <w:ind w:left="360" w:hanging="360"/>
      <w:contextualSpacing/>
    </w:pPr>
    <w:rPr>
      <w:szCs w:val="20"/>
      <w:lang w:eastAsia="en-US"/>
    </w:rPr>
  </w:style>
  <w:style w:type="paragraph" w:styleId="ListNumber2">
    <w:name w:val="List Number 2"/>
    <w:basedOn w:val="Normal"/>
    <w:semiHidden/>
    <w:rsid w:val="00406539"/>
    <w:pPr>
      <w:tabs>
        <w:tab w:val="num" w:pos="720"/>
      </w:tabs>
      <w:ind w:left="720" w:hanging="360"/>
      <w:contextualSpacing/>
    </w:pPr>
    <w:rPr>
      <w:szCs w:val="20"/>
      <w:lang w:eastAsia="en-US"/>
    </w:rPr>
  </w:style>
  <w:style w:type="paragraph" w:styleId="ListNumber3">
    <w:name w:val="List Number 3"/>
    <w:basedOn w:val="Normal"/>
    <w:semiHidden/>
    <w:rsid w:val="00406539"/>
    <w:pPr>
      <w:tabs>
        <w:tab w:val="num" w:pos="1080"/>
      </w:tabs>
      <w:ind w:left="1080" w:hanging="360"/>
      <w:contextualSpacing/>
    </w:pPr>
    <w:rPr>
      <w:szCs w:val="20"/>
      <w:lang w:eastAsia="en-US"/>
    </w:rPr>
  </w:style>
  <w:style w:type="paragraph" w:styleId="ListNumber4">
    <w:name w:val="List Number 4"/>
    <w:basedOn w:val="Normal"/>
    <w:semiHidden/>
    <w:rsid w:val="00406539"/>
    <w:pPr>
      <w:tabs>
        <w:tab w:val="num" w:pos="1440"/>
      </w:tabs>
      <w:ind w:left="1440" w:hanging="360"/>
      <w:contextualSpacing/>
    </w:pPr>
    <w:rPr>
      <w:szCs w:val="20"/>
      <w:lang w:eastAsia="en-US"/>
    </w:rPr>
  </w:style>
  <w:style w:type="paragraph" w:styleId="ListNumber5">
    <w:name w:val="List Number 5"/>
    <w:basedOn w:val="Normal"/>
    <w:semiHidden/>
    <w:rsid w:val="00406539"/>
    <w:pPr>
      <w:tabs>
        <w:tab w:val="num" w:pos="1800"/>
      </w:tabs>
      <w:ind w:left="1800" w:hanging="360"/>
      <w:contextualSpacing/>
    </w:pPr>
    <w:rPr>
      <w:szCs w:val="20"/>
      <w:lang w:eastAsia="en-US"/>
    </w:rPr>
  </w:style>
  <w:style w:type="paragraph" w:styleId="MacroText">
    <w:name w:val="macro"/>
    <w:link w:val="MacroTextChar"/>
    <w:semiHidden/>
    <w:rsid w:val="00406539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 w:cs="Courier New"/>
    </w:rPr>
  </w:style>
  <w:style w:type="character" w:customStyle="1" w:styleId="MacroTextChar">
    <w:name w:val="Macro Text Char"/>
    <w:basedOn w:val="DefaultParagraphFont"/>
    <w:link w:val="MacroText"/>
    <w:semiHidden/>
    <w:rsid w:val="00406539"/>
    <w:rPr>
      <w:rFonts w:ascii="Courier New" w:eastAsia="Times New Roman" w:hAnsi="Courier New" w:cs="Courier New"/>
    </w:rPr>
  </w:style>
  <w:style w:type="paragraph" w:styleId="MessageHeader">
    <w:name w:val="Message Header"/>
    <w:basedOn w:val="Normal"/>
    <w:link w:val="MessageHeaderChar"/>
    <w:semiHidden/>
    <w:rsid w:val="0040653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lang w:eastAsia="en-US"/>
    </w:rPr>
  </w:style>
  <w:style w:type="character" w:customStyle="1" w:styleId="MessageHeaderChar">
    <w:name w:val="Message Header Char"/>
    <w:basedOn w:val="DefaultParagraphFont"/>
    <w:link w:val="MessageHeader"/>
    <w:semiHidden/>
    <w:rsid w:val="00406539"/>
    <w:rPr>
      <w:rFonts w:ascii="Cambria" w:eastAsia="Times New Roman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qFormat/>
    <w:rsid w:val="00406539"/>
    <w:rPr>
      <w:rFonts w:eastAsia="Times New Roman"/>
      <w:sz w:val="24"/>
    </w:rPr>
  </w:style>
  <w:style w:type="paragraph" w:styleId="NormalIndent">
    <w:name w:val="Normal Indent"/>
    <w:basedOn w:val="Normal"/>
    <w:semiHidden/>
    <w:rsid w:val="00406539"/>
    <w:pPr>
      <w:ind w:left="720"/>
    </w:pPr>
    <w:rPr>
      <w:szCs w:val="20"/>
      <w:lang w:eastAsia="en-US"/>
    </w:rPr>
  </w:style>
  <w:style w:type="paragraph" w:styleId="NoteHeading">
    <w:name w:val="Note Heading"/>
    <w:basedOn w:val="Normal"/>
    <w:next w:val="Normal"/>
    <w:link w:val="NoteHeadingChar"/>
    <w:semiHidden/>
    <w:rsid w:val="00406539"/>
    <w:rPr>
      <w:szCs w:val="20"/>
      <w:lang w:eastAsia="en-US"/>
    </w:rPr>
  </w:style>
  <w:style w:type="character" w:customStyle="1" w:styleId="NoteHeadingChar">
    <w:name w:val="Note Heading Char"/>
    <w:basedOn w:val="DefaultParagraphFont"/>
    <w:link w:val="NoteHeading"/>
    <w:semiHidden/>
    <w:rsid w:val="00406539"/>
    <w:rPr>
      <w:rFonts w:eastAsia="Times New Roman"/>
      <w:sz w:val="24"/>
    </w:rPr>
  </w:style>
  <w:style w:type="paragraph" w:styleId="PlainText">
    <w:name w:val="Plain Text"/>
    <w:basedOn w:val="Normal"/>
    <w:link w:val="PlainTextChar"/>
    <w:semiHidden/>
    <w:rsid w:val="00406539"/>
    <w:rPr>
      <w:rFonts w:ascii="Courier New" w:hAnsi="Courier New" w:cs="Courier New"/>
      <w:sz w:val="20"/>
      <w:szCs w:val="20"/>
      <w:lang w:eastAsia="en-US"/>
    </w:rPr>
  </w:style>
  <w:style w:type="character" w:customStyle="1" w:styleId="PlainTextChar">
    <w:name w:val="Plain Text Char"/>
    <w:basedOn w:val="DefaultParagraphFont"/>
    <w:link w:val="PlainText"/>
    <w:semiHidden/>
    <w:rsid w:val="00406539"/>
    <w:rPr>
      <w:rFonts w:ascii="Courier New" w:eastAsia="Times New Roman" w:hAnsi="Courier New" w:cs="Courier New"/>
    </w:rPr>
  </w:style>
  <w:style w:type="paragraph" w:styleId="Quote">
    <w:name w:val="Quote"/>
    <w:basedOn w:val="Normal"/>
    <w:next w:val="Normal"/>
    <w:link w:val="QuoteChar"/>
    <w:uiPriority w:val="29"/>
    <w:qFormat/>
    <w:rsid w:val="00406539"/>
    <w:rPr>
      <w:i/>
      <w:iCs/>
      <w:color w:val="000000"/>
      <w:szCs w:val="20"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406539"/>
    <w:rPr>
      <w:rFonts w:eastAsia="Times New Roman"/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6539"/>
    <w:rPr>
      <w:szCs w:val="20"/>
      <w:lang w:eastAsia="en-US"/>
    </w:rPr>
  </w:style>
  <w:style w:type="character" w:customStyle="1" w:styleId="SalutationChar">
    <w:name w:val="Salutation Char"/>
    <w:basedOn w:val="DefaultParagraphFont"/>
    <w:link w:val="Salutation"/>
    <w:semiHidden/>
    <w:rsid w:val="00406539"/>
    <w:rPr>
      <w:rFonts w:eastAsia="Times New Roman"/>
      <w:sz w:val="24"/>
    </w:rPr>
  </w:style>
  <w:style w:type="paragraph" w:styleId="Signature">
    <w:name w:val="Signature"/>
    <w:basedOn w:val="Normal"/>
    <w:link w:val="SignatureChar"/>
    <w:semiHidden/>
    <w:rsid w:val="00406539"/>
    <w:pPr>
      <w:ind w:left="4320"/>
    </w:pPr>
    <w:rPr>
      <w:szCs w:val="20"/>
      <w:lang w:eastAsia="en-US"/>
    </w:rPr>
  </w:style>
  <w:style w:type="character" w:customStyle="1" w:styleId="SignatureChar">
    <w:name w:val="Signature Char"/>
    <w:basedOn w:val="DefaultParagraphFont"/>
    <w:link w:val="Signature"/>
    <w:semiHidden/>
    <w:rsid w:val="00406539"/>
    <w:rPr>
      <w:rFonts w:eastAsia="Times New Roman"/>
      <w:sz w:val="24"/>
    </w:rPr>
  </w:style>
  <w:style w:type="paragraph" w:styleId="Subtitle">
    <w:name w:val="Subtitle"/>
    <w:basedOn w:val="Normal"/>
    <w:next w:val="Normal"/>
    <w:link w:val="SubtitleChar"/>
    <w:qFormat/>
    <w:rsid w:val="00406539"/>
    <w:pPr>
      <w:spacing w:after="60"/>
      <w:jc w:val="center"/>
      <w:outlineLvl w:val="1"/>
    </w:pPr>
    <w:rPr>
      <w:rFonts w:ascii="Cambria" w:hAnsi="Cambria"/>
      <w:lang w:eastAsia="en-US"/>
    </w:rPr>
  </w:style>
  <w:style w:type="character" w:customStyle="1" w:styleId="SubtitleChar">
    <w:name w:val="Subtitle Char"/>
    <w:basedOn w:val="DefaultParagraphFont"/>
    <w:link w:val="Subtitle"/>
    <w:rsid w:val="00406539"/>
    <w:rPr>
      <w:rFonts w:ascii="Cambria" w:eastAsia="Times New Roman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6539"/>
    <w:pPr>
      <w:ind w:left="240" w:hanging="240"/>
    </w:pPr>
    <w:rPr>
      <w:szCs w:val="20"/>
      <w:lang w:eastAsia="en-US"/>
    </w:rPr>
  </w:style>
  <w:style w:type="paragraph" w:styleId="TableofFigures">
    <w:name w:val="table of figures"/>
    <w:basedOn w:val="Normal"/>
    <w:next w:val="Normal"/>
    <w:semiHidden/>
    <w:rsid w:val="00406539"/>
    <w:rPr>
      <w:szCs w:val="20"/>
      <w:lang w:eastAsia="en-US"/>
    </w:rPr>
  </w:style>
  <w:style w:type="paragraph" w:styleId="Title">
    <w:name w:val="Title"/>
    <w:basedOn w:val="Normal"/>
    <w:next w:val="Normal"/>
    <w:link w:val="TitleChar"/>
    <w:qFormat/>
    <w:rsid w:val="00406539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  <w:lang w:eastAsia="en-US"/>
    </w:rPr>
  </w:style>
  <w:style w:type="character" w:customStyle="1" w:styleId="TitleChar">
    <w:name w:val="Title Char"/>
    <w:basedOn w:val="DefaultParagraphFont"/>
    <w:link w:val="Title"/>
    <w:rsid w:val="00406539"/>
    <w:rPr>
      <w:rFonts w:ascii="Cambria" w:eastAsia="Times New Roman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6539"/>
    <w:pPr>
      <w:spacing w:before="120"/>
    </w:pPr>
    <w:rPr>
      <w:rFonts w:ascii="Cambria" w:hAnsi="Cambria"/>
      <w:b/>
      <w:bCs/>
      <w:lang w:eastAsia="en-US"/>
    </w:rPr>
  </w:style>
  <w:style w:type="paragraph" w:styleId="TOC1">
    <w:name w:val="toc 1"/>
    <w:basedOn w:val="Normal"/>
    <w:next w:val="Normal"/>
    <w:autoRedefine/>
    <w:semiHidden/>
    <w:rsid w:val="00406539"/>
    <w:rPr>
      <w:szCs w:val="20"/>
      <w:lang w:eastAsia="en-US"/>
    </w:rPr>
  </w:style>
  <w:style w:type="paragraph" w:styleId="TOC2">
    <w:name w:val="toc 2"/>
    <w:basedOn w:val="Normal"/>
    <w:next w:val="Normal"/>
    <w:autoRedefine/>
    <w:semiHidden/>
    <w:rsid w:val="00406539"/>
    <w:pPr>
      <w:ind w:left="240"/>
    </w:pPr>
    <w:rPr>
      <w:szCs w:val="20"/>
      <w:lang w:eastAsia="en-US"/>
    </w:rPr>
  </w:style>
  <w:style w:type="paragraph" w:styleId="TOC3">
    <w:name w:val="toc 3"/>
    <w:basedOn w:val="Normal"/>
    <w:next w:val="Normal"/>
    <w:autoRedefine/>
    <w:semiHidden/>
    <w:rsid w:val="00406539"/>
    <w:pPr>
      <w:ind w:left="480"/>
    </w:pPr>
    <w:rPr>
      <w:szCs w:val="20"/>
      <w:lang w:eastAsia="en-US"/>
    </w:rPr>
  </w:style>
  <w:style w:type="paragraph" w:styleId="TOC4">
    <w:name w:val="toc 4"/>
    <w:basedOn w:val="Normal"/>
    <w:next w:val="Normal"/>
    <w:autoRedefine/>
    <w:semiHidden/>
    <w:rsid w:val="00406539"/>
    <w:pPr>
      <w:ind w:left="720"/>
    </w:pPr>
    <w:rPr>
      <w:szCs w:val="20"/>
      <w:lang w:eastAsia="en-US"/>
    </w:rPr>
  </w:style>
  <w:style w:type="paragraph" w:styleId="TOC5">
    <w:name w:val="toc 5"/>
    <w:basedOn w:val="Normal"/>
    <w:next w:val="Normal"/>
    <w:autoRedefine/>
    <w:semiHidden/>
    <w:rsid w:val="00406539"/>
    <w:pPr>
      <w:ind w:left="960"/>
    </w:pPr>
    <w:rPr>
      <w:szCs w:val="20"/>
      <w:lang w:eastAsia="en-US"/>
    </w:rPr>
  </w:style>
  <w:style w:type="paragraph" w:styleId="TOC6">
    <w:name w:val="toc 6"/>
    <w:basedOn w:val="Normal"/>
    <w:next w:val="Normal"/>
    <w:autoRedefine/>
    <w:semiHidden/>
    <w:rsid w:val="00406539"/>
    <w:pPr>
      <w:ind w:left="1200"/>
    </w:pPr>
    <w:rPr>
      <w:szCs w:val="20"/>
      <w:lang w:eastAsia="en-US"/>
    </w:rPr>
  </w:style>
  <w:style w:type="paragraph" w:styleId="TOC7">
    <w:name w:val="toc 7"/>
    <w:basedOn w:val="Normal"/>
    <w:next w:val="Normal"/>
    <w:autoRedefine/>
    <w:semiHidden/>
    <w:rsid w:val="00406539"/>
    <w:pPr>
      <w:ind w:left="1440"/>
    </w:pPr>
    <w:rPr>
      <w:szCs w:val="20"/>
      <w:lang w:eastAsia="en-US"/>
    </w:rPr>
  </w:style>
  <w:style w:type="paragraph" w:styleId="TOC8">
    <w:name w:val="toc 8"/>
    <w:basedOn w:val="Normal"/>
    <w:next w:val="Normal"/>
    <w:autoRedefine/>
    <w:semiHidden/>
    <w:rsid w:val="00406539"/>
    <w:pPr>
      <w:ind w:left="1680"/>
    </w:pPr>
    <w:rPr>
      <w:szCs w:val="20"/>
      <w:lang w:eastAsia="en-US"/>
    </w:rPr>
  </w:style>
  <w:style w:type="paragraph" w:styleId="TOC9">
    <w:name w:val="toc 9"/>
    <w:basedOn w:val="Normal"/>
    <w:next w:val="Normal"/>
    <w:autoRedefine/>
    <w:semiHidden/>
    <w:rsid w:val="00406539"/>
    <w:pPr>
      <w:ind w:left="1920"/>
    </w:pPr>
    <w:rPr>
      <w:szCs w:val="20"/>
      <w:lang w:eastAsia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6539"/>
    <w:pPr>
      <w:keepLines w:val="0"/>
      <w:spacing w:after="60"/>
      <w:outlineLvl w:val="9"/>
    </w:pPr>
    <w:rPr>
      <w:rFonts w:ascii="Cambria" w:eastAsia="Times New Roman" w:hAnsi="Cambria" w:cs="Times New Roman"/>
      <w:b/>
      <w:bCs/>
      <w:color w:val="auto"/>
      <w:kern w:val="32"/>
    </w:rPr>
  </w:style>
  <w:style w:type="character" w:styleId="PlaceholderText">
    <w:name w:val="Placeholder Text"/>
    <w:basedOn w:val="DefaultParagraphFont"/>
    <w:uiPriority w:val="99"/>
    <w:unhideWhenUsed/>
    <w:rsid w:val="00C94C8B"/>
    <w:rPr>
      <w:color w:val="808080"/>
    </w:rPr>
  </w:style>
  <w:style w:type="character" w:customStyle="1" w:styleId="csl-left-margin">
    <w:name w:val="csl-left-margin"/>
    <w:basedOn w:val="DefaultParagraphFont"/>
    <w:rsid w:val="00ED27BC"/>
  </w:style>
  <w:style w:type="character" w:customStyle="1" w:styleId="csl-right-inline">
    <w:name w:val="csl-right-inline"/>
    <w:basedOn w:val="DefaultParagraphFont"/>
    <w:rsid w:val="00ED27BC"/>
  </w:style>
  <w:style w:type="character" w:customStyle="1" w:styleId="font6">
    <w:name w:val="font_6"/>
    <w:basedOn w:val="DefaultParagraphFont"/>
    <w:rsid w:val="00445CEB"/>
  </w:style>
  <w:style w:type="paragraph" w:customStyle="1" w:styleId="outlinedparagraph">
    <w:name w:val="outlined paragraph"/>
    <w:basedOn w:val="Paragraph"/>
    <w:qFormat/>
    <w:rsid w:val="00445CEB"/>
    <w:pPr>
      <w:numPr>
        <w:numId w:val="24"/>
      </w:numPr>
      <w:tabs>
        <w:tab w:val="clear" w:pos="432"/>
      </w:tabs>
      <w:autoSpaceDE w:val="0"/>
      <w:autoSpaceDN w:val="0"/>
      <w:spacing w:before="0" w:after="120" w:line="240" w:lineRule="exact"/>
    </w:pPr>
    <w:rPr>
      <w:rFonts w:ascii="Arial" w:hAnsi="Arial"/>
      <w:sz w:val="22"/>
    </w:rPr>
  </w:style>
  <w:style w:type="table" w:styleId="TableGrid">
    <w:name w:val="Table Grid"/>
    <w:basedOn w:val="TableNormal"/>
    <w:uiPriority w:val="59"/>
    <w:rsid w:val="00DD1F9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extwrapper">
    <w:name w:val="textwrapper"/>
    <w:basedOn w:val="DefaultParagraphFont"/>
    <w:rsid w:val="00D876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474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50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9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38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14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07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39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68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91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70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31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94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28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64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0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68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27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2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21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8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06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847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888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0" w:color="E9E9E9"/>
                <w:bottom w:val="none" w:sz="0" w:space="0" w:color="auto"/>
                <w:right w:val="single" w:sz="6" w:space="0" w:color="E9E9E9"/>
              </w:divBdr>
            </w:div>
          </w:divsChild>
        </w:div>
        <w:div w:id="1093164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1658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0" w:color="E9E9E9"/>
                <w:bottom w:val="none" w:sz="0" w:space="0" w:color="auto"/>
                <w:right w:val="single" w:sz="6" w:space="0" w:color="E9E9E9"/>
              </w:divBdr>
            </w:div>
          </w:divsChild>
        </w:div>
        <w:div w:id="1182933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714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0" w:color="E9E9E9"/>
                <w:bottom w:val="none" w:sz="0" w:space="0" w:color="auto"/>
                <w:right w:val="single" w:sz="6" w:space="0" w:color="E9E9E9"/>
              </w:divBdr>
            </w:div>
          </w:divsChild>
        </w:div>
        <w:div w:id="1585259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89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0" w:color="E9E9E9"/>
                <w:bottom w:val="none" w:sz="0" w:space="0" w:color="auto"/>
                <w:right w:val="single" w:sz="6" w:space="0" w:color="E9E9E9"/>
              </w:divBdr>
            </w:div>
          </w:divsChild>
        </w:div>
        <w:div w:id="1820077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122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0" w:color="E9E9E9"/>
                <w:bottom w:val="none" w:sz="0" w:space="0" w:color="auto"/>
                <w:right w:val="single" w:sz="6" w:space="0" w:color="E9E9E9"/>
              </w:divBdr>
            </w:div>
          </w:divsChild>
        </w:div>
      </w:divsChild>
    </w:div>
    <w:div w:id="123667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93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81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24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07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28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672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02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9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43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55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094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40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16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81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DBEC06-6C2E-4924-AEE9-EF4275557F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828</Words>
  <Characters>4720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37</CharactersWithSpaces>
  <SharedDoc>false</SharedDoc>
  <HLinks>
    <vt:vector size="30" baseType="variant">
      <vt:variant>
        <vt:i4>5963795</vt:i4>
      </vt:variant>
      <vt:variant>
        <vt:i4>375</vt:i4>
      </vt:variant>
      <vt:variant>
        <vt:i4>0</vt:i4>
      </vt:variant>
      <vt:variant>
        <vt:i4>5</vt:i4>
      </vt:variant>
      <vt:variant>
        <vt:lpwstr>https://surfer.nmr.mgh.harvard.edu/fswiki/HippocampalSubfieldsAndNucleiOfAmygdala</vt:lpwstr>
      </vt:variant>
      <vt:variant>
        <vt:lpwstr/>
      </vt:variant>
      <vt:variant>
        <vt:i4>4522012</vt:i4>
      </vt:variant>
      <vt:variant>
        <vt:i4>342</vt:i4>
      </vt:variant>
      <vt:variant>
        <vt:i4>0</vt:i4>
      </vt:variant>
      <vt:variant>
        <vt:i4>5</vt:i4>
      </vt:variant>
      <vt:variant>
        <vt:lpwstr>https://osf.io/ndqwy</vt:lpwstr>
      </vt:variant>
      <vt:variant>
        <vt:lpwstr/>
      </vt:variant>
      <vt:variant>
        <vt:i4>1638492</vt:i4>
      </vt:variant>
      <vt:variant>
        <vt:i4>330</vt:i4>
      </vt:variant>
      <vt:variant>
        <vt:i4>0</vt:i4>
      </vt:variant>
      <vt:variant>
        <vt:i4>5</vt:i4>
      </vt:variant>
      <vt:variant>
        <vt:lpwstr>https://www.mathworks.com/matlabcentral/fileexchange/35094-knee-point</vt:lpwstr>
      </vt:variant>
      <vt:variant>
        <vt:lpwstr/>
      </vt:variant>
      <vt:variant>
        <vt:i4>5767215</vt:i4>
      </vt:variant>
      <vt:variant>
        <vt:i4>3</vt:i4>
      </vt:variant>
      <vt:variant>
        <vt:i4>0</vt:i4>
      </vt:variant>
      <vt:variant>
        <vt:i4>5</vt:i4>
      </vt:variant>
      <vt:variant>
        <vt:lpwstr>mailto:weiwei.zhang@ucr.edu</vt:lpwstr>
      </vt:variant>
      <vt:variant>
        <vt:lpwstr/>
      </vt:variant>
      <vt:variant>
        <vt:i4>7340063</vt:i4>
      </vt:variant>
      <vt:variant>
        <vt:i4>0</vt:i4>
      </vt:variant>
      <vt:variant>
        <vt:i4>0</vt:i4>
      </vt:variant>
      <vt:variant>
        <vt:i4>5</vt:i4>
      </vt:variant>
      <vt:variant>
        <vt:lpwstr>mailto:weizhen.xie@nih.g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hanson</dc:creator>
  <cp:keywords/>
  <cp:lastModifiedBy>Xie, Weizhen (NIH/NINDS) [E]</cp:lastModifiedBy>
  <cp:revision>61</cp:revision>
  <cp:lastPrinted>2022-09-21T19:29:00Z</cp:lastPrinted>
  <dcterms:created xsi:type="dcterms:W3CDTF">2022-12-19T02:27:00Z</dcterms:created>
  <dcterms:modified xsi:type="dcterms:W3CDTF">2022-12-19T14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b3223f5-7497-3a2c-a0d1-290c539fa655</vt:lpwstr>
  </property>
  <property fmtid="{D5CDD505-2E9C-101B-9397-08002B2CF9AE}" pid="4" name="Mendeley Citation Style_1">
    <vt:lpwstr>http://www.zotero.org/styles/elife</vt:lpwstr>
  </property>
  <property fmtid="{D5CDD505-2E9C-101B-9397-08002B2CF9AE}" pid="5" name="Mendeley Recent Style Id 9_1">
    <vt:lpwstr>http://www.zotero.org/styles/elife</vt:lpwstr>
  </property>
  <property fmtid="{D5CDD505-2E9C-101B-9397-08002B2CF9AE}" pid="6" name="Mendeley Recent Style Name 9_1">
    <vt:lpwstr>eLife</vt:lpwstr>
  </property>
  <property fmtid="{D5CDD505-2E9C-101B-9397-08002B2CF9AE}" pid="7" name="Mendeley Recent Style Id 0_1">
    <vt:lpwstr>http://www.zotero.org/styles/apa</vt:lpwstr>
  </property>
  <property fmtid="{D5CDD505-2E9C-101B-9397-08002B2CF9AE}" pid="8" name="Mendeley Recent Style Name 0_1">
    <vt:lpwstr>American Psychological Association 7th edition</vt:lpwstr>
  </property>
  <property fmtid="{D5CDD505-2E9C-101B-9397-08002B2CF9AE}" pid="9" name="Mendeley Recent Style Id 1_1">
    <vt:lpwstr>http://www.zotero.org/styles/current-biology</vt:lpwstr>
  </property>
  <property fmtid="{D5CDD505-2E9C-101B-9397-08002B2CF9AE}" pid="10" name="Mendeley Recent Style Id 2_1">
    <vt:lpwstr>http://www.zotero.org/styles/nature</vt:lpwstr>
  </property>
  <property fmtid="{D5CDD505-2E9C-101B-9397-08002B2CF9AE}" pid="11" name="Mendeley Recent Style Id 6_1">
    <vt:lpwstr>http://www.zotero.org/styles/science-without-titles</vt:lpwstr>
  </property>
  <property fmtid="{D5CDD505-2E9C-101B-9397-08002B2CF9AE}" pid="12" name="Mendeley Recent Style Name 6_1">
    <vt:lpwstr>Science (without titles)</vt:lpwstr>
  </property>
  <property fmtid="{D5CDD505-2E9C-101B-9397-08002B2CF9AE}" pid="13" name="Mendeley Recent Style Id 8_1">
    <vt:lpwstr>http://www.zotero.org/styles/springer-basic-brackets-no-et-al</vt:lpwstr>
  </property>
  <property fmtid="{D5CDD505-2E9C-101B-9397-08002B2CF9AE}" pid="14" name="Mendeley Recent Style Name 8_1">
    <vt:lpwstr>Springer - Basic (numeric, brackets, no "et al.")</vt:lpwstr>
  </property>
  <property fmtid="{D5CDD505-2E9C-101B-9397-08002B2CF9AE}" pid="15" name="Mendeley Recent Style Id 7_1">
    <vt:lpwstr>http://www.zotero.org/styles/science-advances</vt:lpwstr>
  </property>
  <property fmtid="{D5CDD505-2E9C-101B-9397-08002B2CF9AE}" pid="16" name="Mendeley Recent Style Name 7_1">
    <vt:lpwstr>Science Advances</vt:lpwstr>
  </property>
  <property fmtid="{D5CDD505-2E9C-101B-9397-08002B2CF9AE}" pid="17" name="Mendeley Recent Style Name 1_1">
    <vt:lpwstr>Current Biology</vt:lpwstr>
  </property>
  <property fmtid="{D5CDD505-2E9C-101B-9397-08002B2CF9AE}" pid="18" name="Mendeley Recent Style Name 2_1">
    <vt:lpwstr>Nature</vt:lpwstr>
  </property>
  <property fmtid="{D5CDD505-2E9C-101B-9397-08002B2CF9AE}" pid="19" name="Mendeley Recent Style Id 3_1">
    <vt:lpwstr>http://www.zotero.org/styles/neuron</vt:lpwstr>
  </property>
  <property fmtid="{D5CDD505-2E9C-101B-9397-08002B2CF9AE}" pid="20" name="Mendeley Recent Style Name 3_1">
    <vt:lpwstr>Neuron</vt:lpwstr>
  </property>
  <property fmtid="{D5CDD505-2E9C-101B-9397-08002B2CF9AE}" pid="21" name="Mendeley Recent Style Id 4_1">
    <vt:lpwstr>http://www.zotero.org/styles/pnas</vt:lpwstr>
  </property>
  <property fmtid="{D5CDD505-2E9C-101B-9397-08002B2CF9AE}" pid="22" name="Mendeley Recent Style Name 4_1">
    <vt:lpwstr>Proceedings of the National Academy of Sciences of the United States of America</vt:lpwstr>
  </property>
  <property fmtid="{D5CDD505-2E9C-101B-9397-08002B2CF9AE}" pid="23" name="Mendeley Recent Style Id 5_1">
    <vt:lpwstr>http://www.zotero.org/styles/science</vt:lpwstr>
  </property>
  <property fmtid="{D5CDD505-2E9C-101B-9397-08002B2CF9AE}" pid="24" name="Mendeley Recent Style Name 5_1">
    <vt:lpwstr>Science</vt:lpwstr>
  </property>
</Properties>
</file>